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2C98A" w14:textId="75935F85" w:rsidR="00EA1491" w:rsidRPr="00FF6EAB" w:rsidRDefault="00EA1491" w:rsidP="00FF6EAB">
      <w:pPr>
        <w:pStyle w:val="Heading1"/>
      </w:pPr>
      <w:bookmarkStart w:id="0" w:name="_Hlk77758160"/>
      <w:r w:rsidRPr="00FF6EAB">
        <w:t>Abstract</w:t>
      </w:r>
    </w:p>
    <w:p w14:paraId="31C459EB" w14:textId="22593166" w:rsidR="00EA1491" w:rsidRPr="00FF6EAB" w:rsidRDefault="007533EF" w:rsidP="00EA1491">
      <w:pPr>
        <w:rPr>
          <w:rFonts w:cstheme="minorHAnsi"/>
          <w:lang w:val="en-US"/>
        </w:rPr>
      </w:pPr>
      <w:r>
        <w:rPr>
          <w:rFonts w:cstheme="minorHAnsi"/>
          <w:lang w:val="en-US"/>
        </w:rPr>
        <w:t xml:space="preserve">Cellular Automata (CA) models </w:t>
      </w:r>
      <w:r w:rsidR="008A3A0B">
        <w:rPr>
          <w:rFonts w:cstheme="minorHAnsi"/>
          <w:lang w:val="en-US"/>
        </w:rPr>
        <w:t xml:space="preserve">are widely </w:t>
      </w:r>
      <w:r w:rsidR="006C33F9">
        <w:rPr>
          <w:rFonts w:cstheme="minorHAnsi"/>
          <w:lang w:val="en-US"/>
        </w:rPr>
        <w:t>adopted</w:t>
      </w:r>
      <w:r w:rsidR="008A3A0B">
        <w:rPr>
          <w:rFonts w:cstheme="minorHAnsi"/>
          <w:lang w:val="en-US"/>
        </w:rPr>
        <w:t xml:space="preserve"> to </w:t>
      </w:r>
      <w:r w:rsidR="00FB6019">
        <w:rPr>
          <w:rFonts w:cstheme="minorHAnsi" w:hint="eastAsia"/>
          <w:lang w:val="en-US"/>
        </w:rPr>
        <w:t>r</w:t>
      </w:r>
      <w:r w:rsidR="00FB6019">
        <w:rPr>
          <w:rFonts w:cstheme="minorHAnsi"/>
          <w:lang w:val="en-US"/>
        </w:rPr>
        <w:t xml:space="preserve">eflect </w:t>
      </w:r>
      <w:r w:rsidR="00BB4793">
        <w:rPr>
          <w:rFonts w:cstheme="minorHAnsi"/>
          <w:lang w:val="en-US"/>
        </w:rPr>
        <w:t>real</w:t>
      </w:r>
      <w:r w:rsidR="0060588A">
        <w:rPr>
          <w:rFonts w:cstheme="minorHAnsi"/>
          <w:lang w:val="en-US"/>
        </w:rPr>
        <w:t>-</w:t>
      </w:r>
      <w:r w:rsidR="00BB4793">
        <w:rPr>
          <w:rFonts w:cstheme="minorHAnsi"/>
          <w:lang w:val="en-US"/>
        </w:rPr>
        <w:t>world</w:t>
      </w:r>
      <w:r w:rsidR="006C33F9">
        <w:rPr>
          <w:rFonts w:cstheme="minorHAnsi"/>
          <w:lang w:val="en-US"/>
        </w:rPr>
        <w:t xml:space="preserve"> urban</w:t>
      </w:r>
      <w:r w:rsidR="00BB4793">
        <w:rPr>
          <w:rFonts w:cstheme="minorHAnsi"/>
          <w:lang w:val="en-US"/>
        </w:rPr>
        <w:t xml:space="preserve"> dynamics</w:t>
      </w:r>
      <w:r w:rsidR="0060588A">
        <w:rPr>
          <w:rFonts w:cstheme="minorHAnsi"/>
          <w:lang w:val="en-US"/>
        </w:rPr>
        <w:t>,</w:t>
      </w:r>
      <w:r w:rsidR="00575ADD">
        <w:rPr>
          <w:rFonts w:cstheme="minorHAnsi"/>
          <w:lang w:val="en-US"/>
        </w:rPr>
        <w:t xml:space="preserve"> but </w:t>
      </w:r>
      <w:r w:rsidR="00325B4D">
        <w:rPr>
          <w:rFonts w:cstheme="minorHAnsi"/>
          <w:lang w:val="en-US"/>
        </w:rPr>
        <w:t xml:space="preserve">many studies </w:t>
      </w:r>
      <w:r w:rsidR="00575ADD">
        <w:rPr>
          <w:rFonts w:cstheme="minorHAnsi"/>
          <w:lang w:val="en-US"/>
        </w:rPr>
        <w:t>oversimpl</w:t>
      </w:r>
      <w:r w:rsidR="0060588A">
        <w:rPr>
          <w:rFonts w:cstheme="minorHAnsi"/>
          <w:lang w:val="en-US"/>
        </w:rPr>
        <w:t>i</w:t>
      </w:r>
      <w:r w:rsidR="00325B4D">
        <w:rPr>
          <w:rFonts w:cstheme="minorHAnsi"/>
          <w:lang w:val="en-US"/>
        </w:rPr>
        <w:t>fied</w:t>
      </w:r>
      <w:r w:rsidR="00575ADD">
        <w:rPr>
          <w:rFonts w:cstheme="minorHAnsi"/>
          <w:lang w:val="en-US"/>
        </w:rPr>
        <w:t xml:space="preserve"> the </w:t>
      </w:r>
      <w:r w:rsidR="00335D94">
        <w:rPr>
          <w:rFonts w:cstheme="minorHAnsi"/>
          <w:lang w:val="en-US"/>
        </w:rPr>
        <w:t>spatial complexity of driving factors.</w:t>
      </w:r>
      <w:r w:rsidR="00982E18">
        <w:rPr>
          <w:rFonts w:cstheme="minorHAnsi"/>
          <w:lang w:val="en-US"/>
        </w:rPr>
        <w:t xml:space="preserve"> The advancement of deep learning (DL) </w:t>
      </w:r>
      <w:r w:rsidR="00E473BE">
        <w:rPr>
          <w:rFonts w:cstheme="minorHAnsi"/>
          <w:lang w:val="en-US"/>
        </w:rPr>
        <w:t>technology enables spatial patterns of different level</w:t>
      </w:r>
      <w:r w:rsidR="0060588A">
        <w:rPr>
          <w:rFonts w:cstheme="minorHAnsi"/>
          <w:lang w:val="en-US"/>
        </w:rPr>
        <w:t>s to be assimilated, thus addressing urban development's spatial complexity</w:t>
      </w:r>
      <w:r w:rsidR="005C3702">
        <w:rPr>
          <w:rFonts w:cstheme="minorHAnsi"/>
          <w:lang w:val="en-US"/>
        </w:rPr>
        <w:t>.</w:t>
      </w:r>
      <w:r w:rsidR="00A80062">
        <w:rPr>
          <w:rFonts w:cstheme="minorHAnsi"/>
          <w:lang w:val="en-US"/>
        </w:rPr>
        <w:t xml:space="preserve"> In this study, we </w:t>
      </w:r>
      <w:r w:rsidR="005008F0">
        <w:rPr>
          <w:rFonts w:cstheme="minorHAnsi"/>
          <w:lang w:val="en-US"/>
        </w:rPr>
        <w:t>selected</w:t>
      </w:r>
      <w:r w:rsidR="008211D2">
        <w:rPr>
          <w:rFonts w:cstheme="minorHAnsi"/>
          <w:lang w:val="en-US"/>
        </w:rPr>
        <w:t xml:space="preserve"> </w:t>
      </w:r>
      <w:r w:rsidR="00EE21D2">
        <w:rPr>
          <w:rFonts w:cstheme="minorHAnsi"/>
          <w:lang w:val="en-US"/>
        </w:rPr>
        <w:t xml:space="preserve">UNET to </w:t>
      </w:r>
      <w:r w:rsidR="00C53C3F">
        <w:rPr>
          <w:rFonts w:cstheme="minorHAnsi"/>
          <w:lang w:val="en-US"/>
        </w:rPr>
        <w:t>retrieve transition rules in urban simulation automatically</w:t>
      </w:r>
      <w:r w:rsidR="008108C6">
        <w:rPr>
          <w:rFonts w:cstheme="minorHAnsi"/>
          <w:lang w:val="en-US"/>
        </w:rPr>
        <w:t xml:space="preserve">, </w:t>
      </w:r>
      <w:r w:rsidR="00B53BB3">
        <w:rPr>
          <w:rFonts w:cstheme="minorHAnsi"/>
          <w:lang w:val="en-US"/>
        </w:rPr>
        <w:t xml:space="preserve">described the </w:t>
      </w:r>
      <w:r w:rsidR="00832472">
        <w:rPr>
          <w:rFonts w:cstheme="minorHAnsi"/>
          <w:lang w:val="en-US"/>
        </w:rPr>
        <w:t xml:space="preserve">process of </w:t>
      </w:r>
      <w:r w:rsidR="00B53BB3">
        <w:rPr>
          <w:rFonts w:cstheme="minorHAnsi"/>
          <w:lang w:val="en-US"/>
        </w:rPr>
        <w:t>spatial pattern ext</w:t>
      </w:r>
      <w:r w:rsidR="006D70FB">
        <w:rPr>
          <w:rFonts w:cstheme="minorHAnsi"/>
          <w:lang w:val="en-US"/>
        </w:rPr>
        <w:t>raction</w:t>
      </w:r>
      <w:r w:rsidR="00832472">
        <w:rPr>
          <w:rFonts w:cstheme="minorHAnsi"/>
          <w:lang w:val="en-US"/>
        </w:rPr>
        <w:t>,</w:t>
      </w:r>
      <w:r w:rsidR="006D70FB">
        <w:rPr>
          <w:rFonts w:cstheme="minorHAnsi"/>
          <w:lang w:val="en-US"/>
        </w:rPr>
        <w:t xml:space="preserve"> and </w:t>
      </w:r>
      <w:r w:rsidR="005008F0">
        <w:rPr>
          <w:rFonts w:cstheme="minorHAnsi"/>
          <w:lang w:val="en-US"/>
        </w:rPr>
        <w:t xml:space="preserve">applied the learned model to 76 cities in the North China Plain. </w:t>
      </w:r>
      <w:r w:rsidR="009739EB">
        <w:rPr>
          <w:rFonts w:cstheme="minorHAnsi"/>
          <w:lang w:val="en-US"/>
        </w:rPr>
        <w:t xml:space="preserve">The results show that </w:t>
      </w:r>
      <w:r w:rsidR="00C20968">
        <w:rPr>
          <w:rFonts w:cstheme="minorHAnsi"/>
          <w:lang w:val="en-US"/>
        </w:rPr>
        <w:t xml:space="preserve">1) </w:t>
      </w:r>
      <w:r w:rsidR="00C53C3F">
        <w:rPr>
          <w:rFonts w:cstheme="minorHAnsi"/>
          <w:lang w:val="en-US"/>
        </w:rPr>
        <w:t xml:space="preserve">the </w:t>
      </w:r>
      <w:r w:rsidR="0051208E">
        <w:rPr>
          <w:rFonts w:cstheme="minorHAnsi"/>
          <w:lang w:val="en-US"/>
        </w:rPr>
        <w:t xml:space="preserve">UNET model </w:t>
      </w:r>
      <w:r w:rsidR="006F146A">
        <w:rPr>
          <w:rFonts w:cstheme="minorHAnsi"/>
          <w:lang w:val="en-US"/>
        </w:rPr>
        <w:t>identified</w:t>
      </w:r>
      <w:r w:rsidR="0051208E">
        <w:rPr>
          <w:rFonts w:cstheme="minorHAnsi"/>
          <w:lang w:val="en-US"/>
        </w:rPr>
        <w:t xml:space="preserve"> high</w:t>
      </w:r>
      <w:r w:rsidR="00C53C3F">
        <w:rPr>
          <w:rFonts w:cstheme="minorHAnsi"/>
          <w:lang w:val="en-US"/>
        </w:rPr>
        <w:t>-</w:t>
      </w:r>
      <w:r w:rsidR="0051208E">
        <w:rPr>
          <w:rFonts w:cstheme="minorHAnsi"/>
          <w:lang w:val="en-US"/>
        </w:rPr>
        <w:t xml:space="preserve">level </w:t>
      </w:r>
      <w:r w:rsidR="00C20968">
        <w:rPr>
          <w:rFonts w:cstheme="minorHAnsi"/>
          <w:lang w:val="en-US"/>
        </w:rPr>
        <w:t>spatial patterns and refined these pattern</w:t>
      </w:r>
      <w:r w:rsidR="00C53C3F">
        <w:rPr>
          <w:rFonts w:cstheme="minorHAnsi"/>
          <w:lang w:val="en-US"/>
        </w:rPr>
        <w:t>s</w:t>
      </w:r>
      <w:r w:rsidR="006F146A">
        <w:rPr>
          <w:rFonts w:cstheme="minorHAnsi"/>
          <w:lang w:val="en-US"/>
        </w:rPr>
        <w:t xml:space="preserve"> to detailed shapes, 2)</w:t>
      </w:r>
      <w:r w:rsidR="00FF627B">
        <w:rPr>
          <w:rFonts w:cstheme="minorHAnsi"/>
          <w:lang w:val="en-US"/>
        </w:rPr>
        <w:t xml:space="preserve"> the FoM</w:t>
      </w:r>
      <w:r w:rsidR="00251856">
        <w:rPr>
          <w:rFonts w:cstheme="minorHAnsi"/>
          <w:lang w:val="en-US"/>
        </w:rPr>
        <w:t xml:space="preserve"> (Figure of Merit)</w:t>
      </w:r>
      <w:r w:rsidR="00FF627B">
        <w:rPr>
          <w:rFonts w:cstheme="minorHAnsi"/>
          <w:lang w:val="en-US"/>
        </w:rPr>
        <w:t xml:space="preserve"> of the simulation map is close to </w:t>
      </w:r>
      <w:r w:rsidR="00466215">
        <w:rPr>
          <w:rFonts w:cstheme="minorHAnsi"/>
          <w:lang w:val="en-US"/>
        </w:rPr>
        <w:t>conventional studies that</w:t>
      </w:r>
      <w:r w:rsidR="001C1197">
        <w:rPr>
          <w:rFonts w:cstheme="minorHAnsi"/>
          <w:lang w:val="en-US"/>
        </w:rPr>
        <w:t xml:space="preserve"> went through a length calibration process, and 3) </w:t>
      </w:r>
      <w:r w:rsidR="003F5EDB">
        <w:rPr>
          <w:rFonts w:cstheme="minorHAnsi"/>
          <w:lang w:val="en-US"/>
        </w:rPr>
        <w:t>the land</w:t>
      </w:r>
      <w:r w:rsidR="00C53C3F">
        <w:rPr>
          <w:rFonts w:cstheme="minorHAnsi"/>
          <w:lang w:val="en-US"/>
        </w:rPr>
        <w:t>s</w:t>
      </w:r>
      <w:r w:rsidR="003F5EDB">
        <w:rPr>
          <w:rFonts w:cstheme="minorHAnsi"/>
          <w:lang w:val="en-US"/>
        </w:rPr>
        <w:t xml:space="preserve">cape pattern between the simulation and the reference map is well aligned. </w:t>
      </w:r>
      <w:r w:rsidR="007D0E6C">
        <w:rPr>
          <w:rFonts w:cstheme="minorHAnsi"/>
          <w:lang w:val="en-US"/>
        </w:rPr>
        <w:t xml:space="preserve">UNET </w:t>
      </w:r>
      <w:r w:rsidR="003A53D8">
        <w:rPr>
          <w:rFonts w:cstheme="minorHAnsi"/>
          <w:lang w:val="en-US"/>
        </w:rPr>
        <w:t xml:space="preserve">learned inherent </w:t>
      </w:r>
      <w:r w:rsidR="00FB6019">
        <w:rPr>
          <w:rFonts w:cstheme="minorHAnsi"/>
          <w:lang w:val="en-US"/>
        </w:rPr>
        <w:t>urban development patterns</w:t>
      </w:r>
      <w:r w:rsidR="003839CA">
        <w:rPr>
          <w:rFonts w:cstheme="minorHAnsi"/>
          <w:lang w:val="en-US"/>
        </w:rPr>
        <w:t xml:space="preserve">, </w:t>
      </w:r>
      <w:r w:rsidR="00B24127">
        <w:rPr>
          <w:rFonts w:cstheme="minorHAnsi"/>
          <w:lang w:val="en-US"/>
        </w:rPr>
        <w:t>which can</w:t>
      </w:r>
      <w:r w:rsidR="00850187">
        <w:rPr>
          <w:rFonts w:cstheme="minorHAnsi"/>
          <w:lang w:val="en-US"/>
        </w:rPr>
        <w:t xml:space="preserve"> </w:t>
      </w:r>
      <w:r w:rsidR="009D10BB">
        <w:rPr>
          <w:rFonts w:cstheme="minorHAnsi"/>
          <w:lang w:val="en-US"/>
        </w:rPr>
        <w:t>supplement conventional CA models to integrate spatial features to project</w:t>
      </w:r>
      <w:r w:rsidR="00222023">
        <w:rPr>
          <w:rFonts w:cstheme="minorHAnsi"/>
          <w:lang w:val="en-US"/>
        </w:rPr>
        <w:t xml:space="preserve"> future urban development.</w:t>
      </w:r>
    </w:p>
    <w:p w14:paraId="211050C2" w14:textId="77777777" w:rsidR="00EA1491" w:rsidRDefault="00EA1491">
      <w:pPr>
        <w:spacing w:after="160"/>
        <w:rPr>
          <w:rFonts w:ascii="Calibri" w:eastAsiaTheme="majorEastAsia" w:hAnsi="Calibri" w:cs="Calibri"/>
          <w:color w:val="2F5496" w:themeColor="accent1" w:themeShade="BF"/>
          <w:sz w:val="32"/>
          <w:szCs w:val="32"/>
          <w:lang w:val="en-US"/>
        </w:rPr>
      </w:pPr>
      <w:r>
        <w:rPr>
          <w:rFonts w:ascii="Calibri" w:hAnsi="Calibri" w:cs="Calibri"/>
          <w:lang w:val="en-US"/>
        </w:rPr>
        <w:br w:type="page"/>
      </w:r>
    </w:p>
    <w:p w14:paraId="5A37ACD2" w14:textId="2723BCD7" w:rsidR="00896FEC" w:rsidRPr="009E67B1" w:rsidRDefault="00896FEC" w:rsidP="00625C38">
      <w:pPr>
        <w:pStyle w:val="Heading1"/>
        <w:spacing w:line="276" w:lineRule="auto"/>
        <w:rPr>
          <w:rFonts w:ascii="Calibri" w:hAnsi="Calibri" w:cs="Calibri"/>
          <w:lang w:val="en-US"/>
        </w:rPr>
      </w:pPr>
      <w:r w:rsidRPr="009E67B1">
        <w:rPr>
          <w:rFonts w:ascii="Calibri" w:hAnsi="Calibri" w:cs="Calibri"/>
          <w:lang w:val="en-US"/>
        </w:rPr>
        <w:lastRenderedPageBreak/>
        <w:t>1. Introduction</w:t>
      </w:r>
    </w:p>
    <w:p w14:paraId="0BE977C3" w14:textId="3E1DE636" w:rsidR="002D5203" w:rsidRDefault="00896FEC" w:rsidP="00D71802">
      <w:pPr>
        <w:spacing w:line="276" w:lineRule="auto"/>
        <w:rPr>
          <w:rFonts w:ascii="Calibri" w:hAnsi="Calibri" w:cs="Calibri"/>
        </w:rPr>
      </w:pPr>
      <w:r w:rsidRPr="009E67B1">
        <w:rPr>
          <w:rFonts w:ascii="Calibri" w:hAnsi="Calibri" w:cs="Calibri"/>
        </w:rPr>
        <w:t xml:space="preserve">Urbanization is </w:t>
      </w:r>
      <w:r w:rsidR="00C428C6">
        <w:rPr>
          <w:rFonts w:ascii="Calibri" w:hAnsi="Calibri" w:cs="Calibri"/>
        </w:rPr>
        <w:t xml:space="preserve">one of the most important anthropogenic </w:t>
      </w:r>
      <w:r w:rsidR="00CA5C07">
        <w:rPr>
          <w:rFonts w:ascii="Calibri" w:hAnsi="Calibri" w:cs="Calibri"/>
        </w:rPr>
        <w:t xml:space="preserve">activities </w:t>
      </w:r>
      <w:sdt>
        <w:sdtPr>
          <w:rPr>
            <w:rFonts w:ascii="Calibri" w:hAnsi="Calibri" w:cs="Calibri"/>
          </w:rPr>
          <w:alias w:val="To edit, see citavi.com/edit"/>
          <w:tag w:val="CitaviPlaceholder#4d00f849-5b83-43ea-a58a-ae9f64b9f31a"/>
          <w:id w:val="72709361"/>
          <w:placeholder>
            <w:docPart w:val="DefaultPlaceholder_-1854013440"/>
          </w:placeholder>
        </w:sdtPr>
        <w:sdtEndPr/>
        <w:sdtContent>
          <w:r w:rsidR="00733CB8">
            <w:rPr>
              <w:rFonts w:ascii="Calibri" w:hAnsi="Calibri" w:cs="Calibri"/>
              <w:noProof/>
            </w:rPr>
            <w:fldChar w:fldCharType="begin"/>
          </w:r>
          <w:r w:rsidR="0096699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Dk5M2EwLTBjZWQtNDVlNC05ZDIwLTk5NzA5MTU1YWE2MyIsIlJhbmdlTGVuZ3RoIjoxNiwiUmVmZXJlbmNlSWQiOiIxYzQ0YmI3OS1lZWQ4LTQ5N2ItYjM4OC01ZDZlYThkNTh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nNlLjIwMTkuMTExNDc3IiwiVXJpU3RyaW5nIjoiaHR0cHM6Ly9kb2kub3JnLzEwLjEwMTYvai5yc2UuMjAxOS4xMTE0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2L2oubGFuZHVzZXBvbC4yMDE3LjA3LjAxOSIsIlVyaVN0cmluZyI6Imh0dHBzOi8vZG9pLm9yZy8xMC4xMDE2L2oubGFuZHVzZXBvbC4yMDE3LjA3LjAxO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MWY1NzY1Mi03ZWZkLTQ3NmQtYTM0ZS0zNGY4OTU1YWZkZTEiLCJNb2RpZmllZE9uIjoiMjAyMS0wOC0zMVQyMjo1MTo1MyIsIlByb2plY3QiOnsiJHJlZiI6IjUifX1dLCJPcmdhbml6YXRpb25zIjpbXSwiT3RoZXJzSW52b2x2ZWQiOltdLCJQYWdlUmFuZ2UiOiI8c3A+XHJcbiAgPG4+Mjg8L24+XHJcbiAgPGluPnRydWU8L2luPlxyXG4gIDxvcz4yODwvb3M+XHJcbiAgPHBzPjI4PC9wcz5cclxuPC9zcD5cclxuPGVwPlxyXG4gIDxuPjM4PC9uPlxyXG4gIDxpbj50cnVlPC9pbj5cclxuICA8b3M+Mzg8L29zPlxyXG4gIDxwcz4zODwvcHM+XHJcbjwvZXA+XHJcbjxvcz4yOC0zODwvb3M+IiwiUGVyaW9kaWNhbCI6eyIkaWQiOiIyMi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M4L25hdHVyZTAxNjc1IiwiVXJpU3RyaW5nIjoiaHR0cHM6Ly9kb2kub3JnLzEwLjEwMzgvbmF0dXJlMDE2NzU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DNjYjNmNWQtZWZjMC00MzU0LTkzNjgtOGJkZTRjNmI3MjliIiwiTW9kaWZpZWRPbiI6IjIwMjEtMDgtMzFUMjI6NTE6NTM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Mjc3NDExOSIsIlVyaVN0cmluZyI6Imh0dHA6Ly93d3cubmNiaS5ubG0ubmloLmdvdi9wdWJtZWQvMTI3NzQx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}</w:instrText>
          </w:r>
          <w:r w:rsidR="00733CB8">
            <w:rPr>
              <w:rFonts w:ascii="Calibri" w:hAnsi="Calibri" w:cs="Calibri"/>
              <w:noProof/>
            </w:rPr>
            <w:fldChar w:fldCharType="separate"/>
          </w:r>
          <w:r w:rsidR="00966998">
            <w:rPr>
              <w:rFonts w:ascii="Calibri" w:hAnsi="Calibri" w:cs="Calibri"/>
              <w:noProof/>
            </w:rPr>
            <w:t>(Qiu et al. 2020; Chu et al. 2017; Kalnay and Cai 2003)</w:t>
          </w:r>
          <w:r w:rsidR="00733CB8">
            <w:rPr>
              <w:rFonts w:ascii="Calibri" w:hAnsi="Calibri" w:cs="Calibri"/>
              <w:noProof/>
            </w:rPr>
            <w:fldChar w:fldCharType="end"/>
          </w:r>
        </w:sdtContent>
      </w:sdt>
      <w:r w:rsidRPr="009E67B1">
        <w:rPr>
          <w:rFonts w:ascii="Calibri" w:hAnsi="Calibri" w:cs="Calibri"/>
        </w:rPr>
        <w:t xml:space="preserve">. </w:t>
      </w:r>
      <w:r w:rsidR="009C7037">
        <w:rPr>
          <w:rFonts w:ascii="Calibri" w:hAnsi="Calibri" w:cs="Calibri"/>
        </w:rPr>
        <w:t>Correct projecting urban land in</w:t>
      </w:r>
      <w:r w:rsidR="00CA5C07">
        <w:rPr>
          <w:rFonts w:ascii="Calibri" w:hAnsi="Calibri" w:cs="Calibri"/>
        </w:rPr>
        <w:t>to</w:t>
      </w:r>
      <w:r w:rsidR="009C7037">
        <w:rPr>
          <w:rFonts w:ascii="Calibri" w:hAnsi="Calibri" w:cs="Calibri"/>
        </w:rPr>
        <w:t xml:space="preserve"> the </w:t>
      </w:r>
      <w:r w:rsidR="005E537A">
        <w:rPr>
          <w:rFonts w:ascii="Calibri" w:hAnsi="Calibri" w:cs="Calibri"/>
        </w:rPr>
        <w:t xml:space="preserve">future </w:t>
      </w:r>
      <w:r w:rsidR="00652DCB">
        <w:rPr>
          <w:rFonts w:ascii="Calibri" w:hAnsi="Calibri" w:cs="Calibri"/>
        </w:rPr>
        <w:t>enables</w:t>
      </w:r>
      <w:r w:rsidRPr="009E67B1">
        <w:rPr>
          <w:rFonts w:ascii="Calibri" w:hAnsi="Calibri" w:cs="Calibri"/>
        </w:rPr>
        <w:t xml:space="preserve"> efficient resource management</w:t>
      </w:r>
      <w:r w:rsidR="009C7037">
        <w:rPr>
          <w:rFonts w:ascii="Calibri" w:hAnsi="Calibri" w:cs="Calibri"/>
        </w:rPr>
        <w:t xml:space="preserve"> </w:t>
      </w:r>
      <w:sdt>
        <w:sdtPr>
          <w:rPr>
            <w:rFonts w:ascii="Calibri" w:hAnsi="Calibri" w:cs="Calibri"/>
          </w:rPr>
          <w:alias w:val="To edit, see citavi.com/edit"/>
          <w:tag w:val="CitaviPlaceholder#c4e9667c-4117-40ab-afa4-de215c181c3d"/>
          <w:id w:val="661428062"/>
          <w:placeholder>
            <w:docPart w:val="DefaultPlaceholder_-1854013440"/>
          </w:placeholder>
        </w:sdtPr>
        <w:sdtEndPr/>
        <w:sdtContent>
          <w:r w:rsidR="009C7037">
            <w:rPr>
              <w:rFonts w:ascii="Calibri" w:hAnsi="Calibri" w:cs="Calibri"/>
              <w:noProof/>
            </w:rPr>
            <w:fldChar w:fldCharType="begin"/>
          </w:r>
          <w:r w:rsidR="00B41D1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GI0ZDMzLTQ0ZjUtNGVhOC05ZDE0LTllMDZlMzk3NWUxZSIsIlJhbmdlTGVuZ3RoIjoxNywiUmVmZXJlbmNlSWQiOiI0YjEwZDdlZi04YmExLTRhYTEtOGY1ZS1mYmMyZjc4MGI4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YXRlMiI6IjEwLzIwLzIwMjAiLCJEb2kiOiIxMC4xMDE2L2ouc2NpdG90ZW52LjIwMjAuMTQzMDEy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NjaXRvdGVudi4yMDIwLjE0MzAxMiIsIlVyaVN0cmluZyI6Imh0dHBzOi8vZG9pLm9yZy8xMC4xMDE2L2ouc2NpdG90ZW52LjIwMjAuMTQzMDE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2ZDk1MGVjLWVkZmYtNDcxMC1iOTNiLTU5YjU5MmFhMmMxMyIsIk1vZGlmaWVkT24iOiIyMDIxLTA4LTMxVDIyOjUxOjUz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MxNjIxMzEiLCJVcmlTdHJpbmciOiJodHRwOi8vd3d3Lm5jYmkubmxtLm5paC5nb3YvcHVibWVkLzMzMTYyMTM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RmNTJjYTY0LWM0MGQtNDQxNS1iYzNmLTNmZTZlM2FmMDFkZiIsIk1vZGlmaWVkT24iOiIyMDIxLTA4LTMxVDIyOjUxOjUzIiwiUHJvamVjdCI6eyIkcmVmIjoiNSJ9fV0sIk9yZ2FuaXphdGlvbnMiOltdLCJPdGhlcnNJbnZvbHZlZCI6W10sIlBhZ2VSYW5nZSI6IjxzcD5cclxuICA8bj4xNDMwMTI8L24+XHJcbiAgPGluPnRydWU8L2luPlxyXG4gIDxvcz4xNDMwMTI8L29zPlxyXG4gIDxwcz4xNDMwMTI8L3BzPlxyXG48L3NwPlxyXG48b3M+MTQzMDEyPC9vcz4iLCJQZXJpb2RpY2FsIjp7IiRpZCI6IjE1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}</w:instrText>
          </w:r>
          <w:r w:rsidR="009C7037">
            <w:rPr>
              <w:rFonts w:ascii="Calibri" w:hAnsi="Calibri" w:cs="Calibri"/>
              <w:noProof/>
            </w:rPr>
            <w:fldChar w:fldCharType="separate"/>
          </w:r>
          <w:r w:rsidR="00B41D1E">
            <w:rPr>
              <w:rFonts w:ascii="Calibri" w:hAnsi="Calibri" w:cs="Calibri"/>
              <w:noProof/>
            </w:rPr>
            <w:t>(Lin et al. 2021)</w:t>
          </w:r>
          <w:r w:rsidR="009C7037">
            <w:rPr>
              <w:rFonts w:ascii="Calibri" w:hAnsi="Calibri" w:cs="Calibri"/>
              <w:noProof/>
            </w:rPr>
            <w:fldChar w:fldCharType="end"/>
          </w:r>
        </w:sdtContent>
      </w:sdt>
      <w:r w:rsidRPr="009E67B1">
        <w:rPr>
          <w:rFonts w:ascii="Calibri" w:hAnsi="Calibri" w:cs="Calibri"/>
        </w:rPr>
        <w:t xml:space="preserve"> and waste neutralizing</w:t>
      </w:r>
      <w:r w:rsidR="009C7037">
        <w:rPr>
          <w:rFonts w:ascii="Calibri" w:hAnsi="Calibri" w:cs="Calibri"/>
        </w:rPr>
        <w:t xml:space="preserve"> </w:t>
      </w:r>
      <w:sdt>
        <w:sdtPr>
          <w:rPr>
            <w:rFonts w:ascii="Calibri" w:hAnsi="Calibri" w:cs="Calibri"/>
          </w:rPr>
          <w:alias w:val="To edit, see citavi.com/edit"/>
          <w:tag w:val="CitaviPlaceholder#2cbd8969-1ee2-421d-a73b-f9e9364b64f5"/>
          <w:id w:val="-1443307776"/>
          <w:placeholder>
            <w:docPart w:val="DefaultPlaceholder_-1854013440"/>
          </w:placeholder>
        </w:sdtPr>
        <w:sdtEndPr/>
        <w:sdtContent>
          <w:r w:rsidR="009C7037">
            <w:rPr>
              <w:rFonts w:ascii="Calibri" w:hAnsi="Calibri" w:cs="Calibri"/>
              <w:noProof/>
            </w:rPr>
            <w:fldChar w:fldCharType="begin"/>
          </w:r>
          <w:r w:rsidR="00B41D1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TZiMjhlLTA5MTMtNDY3Yy04YWJlLWZhMWU3N2UzZDU0MiIsIlJhbmdlTGVuZ3RoIjoxNywiUmVmZXJlbmNlSWQiOiI4N2QxMjQ2Ni02ZTczLTQ4YjUtODczYy04YzM1NzBmODU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hdGUyIjoiMy8xOS8yMDIwIiwiRG9pIjoiMTAuMTAzOC9zNDE0NjctMDIwLTE1MzE5LTQ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M0NzUiLCJVcmlTdHJpbmciOiJodHRwOi8vd3d3Lm5jYmkubmxtLm5paC5nb3YvcHVibWVkLzMyMTkzNDc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M5MmUyZjJmLWVmMTAtNDVjNS1hMmMzLTAzMzhlNzkyMDM3Yy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0NjctMDIwLTE1MzE5LTQiLCJVcmlTdHJpbmciOiJodHRwczovL2RvaS5vcmcvMTAuMTAzOC9zNDE0NjctMDIwLTE1Mz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ZGNhOWJlOGQtMzVjNS00ZjY2LWI5NzUtMDRmMWUwNTJiM2Q2IiwiTW9kaWZpZWRPbiI6IjIwMjEtMDgtMzFUMjI6NTE6N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3MDgxMjA1IiwiVXJpU3RyaW5nIjoiaHR0cHM6Ly93d3cubmNiaS5ubG0ubmloLmdvdi9wbWMvYXJ0aWNsZXMvUE1DNzA4MTIw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WXVlIGV0IGFsLiAyMDIwKSJ9XX0sIlRhZyI6IkNpdGF2aVBsYWNlaG9sZGVyIzJjYmQ4OTY5LTFlZTItNDIxZC1hNzNiLWY5ZTkzNjRiNjRmNSIsIlRleHQiOiIoWXVlIGV0IGFsLiAyMDIwKSIsIldBSVZlcnNpb24iOiI2LjguMC4wIn0=}</w:instrText>
          </w:r>
          <w:r w:rsidR="009C7037">
            <w:rPr>
              <w:rFonts w:ascii="Calibri" w:hAnsi="Calibri" w:cs="Calibri"/>
              <w:noProof/>
            </w:rPr>
            <w:fldChar w:fldCharType="separate"/>
          </w:r>
          <w:r w:rsidR="00B41D1E">
            <w:rPr>
              <w:rFonts w:ascii="Calibri" w:hAnsi="Calibri" w:cs="Calibri"/>
              <w:noProof/>
            </w:rPr>
            <w:t>(Yue et al. 2020)</w:t>
          </w:r>
          <w:r w:rsidR="009C7037">
            <w:rPr>
              <w:rFonts w:ascii="Calibri" w:hAnsi="Calibri" w:cs="Calibri"/>
              <w:noProof/>
            </w:rPr>
            <w:fldChar w:fldCharType="end"/>
          </w:r>
        </w:sdtContent>
      </w:sdt>
      <w:r w:rsidRPr="009E67B1">
        <w:rPr>
          <w:rFonts w:ascii="Calibri" w:hAnsi="Calibri" w:cs="Calibri"/>
        </w:rPr>
        <w:t xml:space="preserve">, </w:t>
      </w:r>
      <w:r w:rsidR="00423B90">
        <w:rPr>
          <w:rFonts w:ascii="Calibri" w:hAnsi="Calibri" w:cs="Calibri"/>
        </w:rPr>
        <w:t>and</w:t>
      </w:r>
      <w:r w:rsidRPr="009E67B1">
        <w:rPr>
          <w:rFonts w:ascii="Calibri" w:hAnsi="Calibri" w:cs="Calibri"/>
        </w:rPr>
        <w:t xml:space="preserve"> prompt</w:t>
      </w:r>
      <w:r w:rsidR="009C7037">
        <w:rPr>
          <w:rFonts w:ascii="Calibri" w:hAnsi="Calibri" w:cs="Calibri"/>
        </w:rPr>
        <w:t>s</w:t>
      </w:r>
      <w:r w:rsidRPr="009E67B1">
        <w:rPr>
          <w:rFonts w:ascii="Calibri" w:hAnsi="Calibri" w:cs="Calibri"/>
        </w:rPr>
        <w:t xml:space="preserve"> sustainable urban development</w:t>
      </w:r>
      <w:r w:rsidR="002734C5">
        <w:rPr>
          <w:rFonts w:ascii="Calibri" w:hAnsi="Calibri" w:cs="Calibri"/>
        </w:rPr>
        <w:t xml:space="preserve"> </w:t>
      </w:r>
      <w:sdt>
        <w:sdtPr>
          <w:rPr>
            <w:rFonts w:ascii="Calibri" w:hAnsi="Calibri" w:cs="Calibri"/>
          </w:rPr>
          <w:alias w:val="To edit, see citavi.com/edit"/>
          <w:tag w:val="CitaviPlaceholder#e24a4861-2e3f-4076-8796-ecc5035f0375"/>
          <w:id w:val="-64964411"/>
          <w:placeholder>
            <w:docPart w:val="DefaultPlaceholder_-1854013440"/>
          </w:placeholder>
        </w:sdtPr>
        <w:sdtEndPr/>
        <w:sdtContent>
          <w:r w:rsidR="002734C5">
            <w:rPr>
              <w:rFonts w:ascii="Calibri" w:hAnsi="Calibri" w:cs="Calibri"/>
              <w:noProof/>
            </w:rPr>
            <w:fldChar w:fldCharType="begin"/>
          </w:r>
          <w:r w:rsidR="0096699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YTk4YmQ1LTdjZTctNDJmYy05Y2VlLWEwOWIxZjI4ODYwMy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ZTI0YTQ4NjEtMmUzZi00MDc2LTg3OTYtZWNjNTAzNWYwMzc1IiwiVGV4dCI6IihXYW5nIGV0IGFsLiAyMDIxYikiLCJXQUlWZXJzaW9uIjoiNi44LjAuMCJ9}</w:instrText>
          </w:r>
          <w:r w:rsidR="002734C5">
            <w:rPr>
              <w:rFonts w:ascii="Calibri" w:hAnsi="Calibri" w:cs="Calibri"/>
              <w:noProof/>
            </w:rPr>
            <w:fldChar w:fldCharType="separate"/>
          </w:r>
          <w:r w:rsidR="00966998">
            <w:rPr>
              <w:rFonts w:ascii="Calibri" w:hAnsi="Calibri" w:cs="Calibri"/>
              <w:noProof/>
            </w:rPr>
            <w:t>(Wang et al. 2021b)</w:t>
          </w:r>
          <w:r w:rsidR="002734C5">
            <w:rPr>
              <w:rFonts w:ascii="Calibri" w:hAnsi="Calibri" w:cs="Calibri"/>
              <w:noProof/>
            </w:rPr>
            <w:fldChar w:fldCharType="end"/>
          </w:r>
        </w:sdtContent>
      </w:sdt>
      <w:r w:rsidRPr="009E67B1">
        <w:rPr>
          <w:rFonts w:ascii="Calibri" w:hAnsi="Calibri" w:cs="Calibri"/>
        </w:rPr>
        <w:t xml:space="preserve">. </w:t>
      </w:r>
      <w:r w:rsidR="0003265C">
        <w:rPr>
          <w:rFonts w:ascii="Calibri" w:hAnsi="Calibri" w:cs="Calibri"/>
        </w:rPr>
        <w:t xml:space="preserve">The </w:t>
      </w:r>
      <w:r w:rsidRPr="009E67B1">
        <w:rPr>
          <w:rFonts w:ascii="Calibri" w:hAnsi="Calibri" w:cs="Calibri"/>
        </w:rPr>
        <w:t xml:space="preserve">Cellular Automata (CA) </w:t>
      </w:r>
      <w:r w:rsidR="0003265C">
        <w:rPr>
          <w:rFonts w:ascii="Calibri" w:hAnsi="Calibri" w:cs="Calibri"/>
        </w:rPr>
        <w:t xml:space="preserve">model </w:t>
      </w:r>
      <w:r w:rsidRPr="009E67B1">
        <w:rPr>
          <w:rFonts w:ascii="Calibri" w:hAnsi="Calibri" w:cs="Calibri"/>
        </w:rPr>
        <w:t>ha</w:t>
      </w:r>
      <w:r w:rsidR="0003265C">
        <w:rPr>
          <w:rFonts w:ascii="Calibri" w:hAnsi="Calibri" w:cs="Calibri"/>
        </w:rPr>
        <w:t>s</w:t>
      </w:r>
      <w:r w:rsidRPr="009E67B1">
        <w:rPr>
          <w:rFonts w:ascii="Calibri" w:hAnsi="Calibri" w:cs="Calibri"/>
        </w:rPr>
        <w:t xml:space="preserve"> been widely applied </w:t>
      </w:r>
      <w:r w:rsidR="00E91350">
        <w:rPr>
          <w:rFonts w:ascii="Calibri" w:hAnsi="Calibri" w:cs="Calibri"/>
        </w:rPr>
        <w:t>to simulate</w:t>
      </w:r>
      <w:r w:rsidRPr="009E67B1">
        <w:rPr>
          <w:rFonts w:ascii="Calibri" w:hAnsi="Calibri" w:cs="Calibri"/>
        </w:rPr>
        <w:t xml:space="preserve"> urban land </w:t>
      </w:r>
      <w:r w:rsidR="00E91350">
        <w:rPr>
          <w:rFonts w:ascii="Calibri" w:hAnsi="Calibri" w:cs="Calibri"/>
        </w:rPr>
        <w:t>development</w:t>
      </w:r>
      <w:r w:rsidR="0003265C">
        <w:rPr>
          <w:rFonts w:ascii="Calibri" w:hAnsi="Calibri" w:cs="Calibri"/>
        </w:rPr>
        <w:t xml:space="preserve"> because it resembles </w:t>
      </w:r>
      <w:r w:rsidRPr="009E67B1">
        <w:rPr>
          <w:rFonts w:ascii="Calibri" w:hAnsi="Calibri" w:cs="Calibri"/>
        </w:rPr>
        <w:t>the urban dynamics in the real world</w:t>
      </w:r>
      <w:r w:rsidR="0003265C">
        <w:rPr>
          <w:rFonts w:ascii="Calibri" w:hAnsi="Calibri" w:cs="Calibri"/>
        </w:rPr>
        <w:t xml:space="preserve"> </w:t>
      </w:r>
      <w:sdt>
        <w:sdtPr>
          <w:rPr>
            <w:rFonts w:ascii="Calibri" w:hAnsi="Calibri" w:cs="Calibri"/>
          </w:rPr>
          <w:alias w:val="To edit, see citavi.com/edit"/>
          <w:tag w:val="CitaviPlaceholder#427c02ab-407b-4394-86ae-435435ac3d97"/>
          <w:id w:val="-921874553"/>
          <w:placeholder>
            <w:docPart w:val="DefaultPlaceholder_-1854013440"/>
          </w:placeholder>
        </w:sdtPr>
        <w:sdtEndPr/>
        <w:sdtContent>
          <w:r w:rsidR="0003265C">
            <w:rPr>
              <w:rFonts w:ascii="Calibri" w:hAnsi="Calibri" w:cs="Calibri"/>
              <w:noProof/>
            </w:rPr>
            <w:fldChar w:fldCharType="begin"/>
          </w:r>
          <w:r w:rsidR="0096699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FcclxuU2Nob29sIG9mIEVhcnRoIGFuZCBFbnZpcm9ubWVudGFsIFNjaWVuY2VzLCBUaGUgVW5pdmVyc2l0eSBvZiBRdWVlbnNsYW5kLCBCcmlzYmFuZSwgQXVzdHJhbGlhIi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Y29tcGVudnVyYnN5cy4yMDE3LjA2LjAwMSIsIlVyaVN0cmluZyI6Imh0dHBzOi8vZG9pLm9yZy8xMC4xMDE2L2ouY29tcGVudnVyYnN5cy4yMDE3LjA2LjAw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0OThkZGZmYi1jNTU5LTQzODAtYTQ4Yy1jOTVmOWI4NTQzOGIiLCJNb2RpZmllZE9uIjoiMjAyMS0wOC0zMVQyMjo1MTo1MyIsIlByb2plY3QiOnsiJHJlZiI6IjUifX1dLCJPcmdhbml6YXRpb25zIjpbXSwiT3RoZXJzSW52b2x2ZWQiOltdLCJQYWdlUmFuZ2UiOiI8c3A+XHJcbiAgPG4+MTQwPC9uPlxyXG4gIDxpbj50cnVlPC9pbj5cclxuICA8b3M+MTQwPC9vcz5cclxuICA8cHM+MTQwPC9wcz5cclxuPC9zcD5cclxuPGVwPlxyXG4gIDxuPjE0OTwvbj5cclxuICA8aW4+dHJ1ZTwvaW4+XHJcbiAgPG9zPjE0OTwvb3M+XHJcbiAgPHBzPjE0OTwvcHM+XHJcbjwvZXA+XHJcbjxvcz4xNDAtMTQ5PC9vcz4iLCJQZXJpb2RpY2FsIjp7IiRpZCI6IjIw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Ub25nIGFuZCBGZW5nIDIwMjA7IExpIGV0IGFsLiAyMDE3KSJ9XX0sIlRhZyI6IkNpdGF2aVBsYWNlaG9sZGVyIzQyN2MwMmFiLTQwN2ItNDM5NC04NmFlLTQzNTQzNWFjM2Q5NyIsIlRleHQiOiIoVG9uZyBhbmQgRmVuZyAyMDIwOyBMaSBldCBhbC4gMjAxNykiLCJXQUlWZXJzaW9uIjoiNi44LjAuMCJ9}</w:instrText>
          </w:r>
          <w:r w:rsidR="0003265C">
            <w:rPr>
              <w:rFonts w:ascii="Calibri" w:hAnsi="Calibri" w:cs="Calibri"/>
              <w:noProof/>
            </w:rPr>
            <w:fldChar w:fldCharType="separate"/>
          </w:r>
          <w:r w:rsidR="00966998">
            <w:rPr>
              <w:rFonts w:ascii="Calibri" w:hAnsi="Calibri" w:cs="Calibri"/>
              <w:noProof/>
            </w:rPr>
            <w:t>(Tong and Feng 2020; Li et al. 2017)</w:t>
          </w:r>
          <w:r w:rsidR="0003265C">
            <w:rPr>
              <w:rFonts w:ascii="Calibri" w:hAnsi="Calibri" w:cs="Calibri"/>
              <w:noProof/>
            </w:rPr>
            <w:fldChar w:fldCharType="end"/>
          </w:r>
        </w:sdtContent>
      </w:sdt>
      <w:r w:rsidRPr="009E67B1">
        <w:rPr>
          <w:rFonts w:ascii="Calibri" w:hAnsi="Calibri" w:cs="Calibri"/>
        </w:rPr>
        <w:t xml:space="preserve">. CA models are </w:t>
      </w:r>
      <w:r w:rsidR="006C4E0C">
        <w:rPr>
          <w:rFonts w:ascii="Calibri" w:hAnsi="Calibri" w:cs="Calibri"/>
        </w:rPr>
        <w:t xml:space="preserve">primarily </w:t>
      </w:r>
      <w:r w:rsidRPr="009E67B1">
        <w:rPr>
          <w:rFonts w:ascii="Calibri" w:hAnsi="Calibri" w:cs="Calibri"/>
        </w:rPr>
        <w:t xml:space="preserve">built on transition rules and neighborhood status, </w:t>
      </w:r>
      <w:r w:rsidR="00CA5C07">
        <w:rPr>
          <w:rFonts w:ascii="Calibri" w:hAnsi="Calibri" w:cs="Calibri"/>
        </w:rPr>
        <w:t>which</w:t>
      </w:r>
      <w:r w:rsidR="00CA5C07" w:rsidRPr="009E67B1">
        <w:rPr>
          <w:rFonts w:ascii="Calibri" w:hAnsi="Calibri" w:cs="Calibri"/>
        </w:rPr>
        <w:t xml:space="preserve"> </w:t>
      </w:r>
      <w:r w:rsidR="002436F4">
        <w:rPr>
          <w:rFonts w:ascii="Calibri" w:hAnsi="Calibri" w:cs="Calibri"/>
        </w:rPr>
        <w:t>convert</w:t>
      </w:r>
      <w:r w:rsidR="00CA5C07">
        <w:rPr>
          <w:rFonts w:ascii="Calibri" w:hAnsi="Calibri" w:cs="Calibri"/>
        </w:rPr>
        <w:t xml:space="preserve"> </w:t>
      </w:r>
      <w:r w:rsidR="00CA5C07" w:rsidRPr="009E67B1">
        <w:rPr>
          <w:rFonts w:ascii="Calibri" w:hAnsi="Calibri" w:cs="Calibri"/>
        </w:rPr>
        <w:t xml:space="preserve">driving factors </w:t>
      </w:r>
      <w:r w:rsidRPr="009E67B1">
        <w:rPr>
          <w:rFonts w:ascii="Calibri" w:hAnsi="Calibri" w:cs="Calibri"/>
        </w:rPr>
        <w:t xml:space="preserve">and </w:t>
      </w:r>
      <w:r w:rsidR="00CA5C07">
        <w:rPr>
          <w:rFonts w:ascii="Calibri" w:hAnsi="Calibri" w:cs="Calibri"/>
        </w:rPr>
        <w:t xml:space="preserve">their interactions to the probability of a cell </w:t>
      </w:r>
      <w:r w:rsidR="002436F4">
        <w:rPr>
          <w:rFonts w:ascii="Calibri" w:hAnsi="Calibri" w:cs="Calibri"/>
        </w:rPr>
        <w:t>to be</w:t>
      </w:r>
      <w:r w:rsidR="00CA5C07">
        <w:rPr>
          <w:rFonts w:ascii="Calibri" w:hAnsi="Calibri" w:cs="Calibri"/>
        </w:rPr>
        <w:t xml:space="preserve"> urban</w:t>
      </w:r>
      <w:r w:rsidR="002436F4">
        <w:rPr>
          <w:rFonts w:ascii="Calibri" w:hAnsi="Calibri" w:cs="Calibri"/>
        </w:rPr>
        <w:t>ized</w:t>
      </w:r>
      <w:r w:rsidR="00CA5C07">
        <w:rPr>
          <w:rFonts w:ascii="Calibri" w:hAnsi="Calibri" w:cs="Calibri"/>
        </w:rPr>
        <w:t xml:space="preserve"> in the future</w:t>
      </w:r>
      <w:r w:rsidR="001E0638">
        <w:rPr>
          <w:rFonts w:ascii="Calibri" w:hAnsi="Calibri" w:cs="Calibri"/>
        </w:rPr>
        <w:t xml:space="preserve"> </w:t>
      </w:r>
      <w:sdt>
        <w:sdtPr>
          <w:rPr>
            <w:rFonts w:ascii="Calibri" w:hAnsi="Calibri" w:cs="Calibri"/>
          </w:rPr>
          <w:alias w:val="To edit, see citavi.com/edit"/>
          <w:tag w:val="CitaviPlaceholder#886851d0-b30d-4470-b78a-eb19b67860f9"/>
          <w:id w:val="562603882"/>
          <w:placeholder>
            <w:docPart w:val="DefaultPlaceholder_-1854013440"/>
          </w:placeholder>
        </w:sdtPr>
        <w:sdtEndPr/>
        <w:sdtContent>
          <w:r w:rsidR="001E0638">
            <w:rPr>
              <w:rFonts w:ascii="Calibri" w:hAnsi="Calibri" w:cs="Calibri"/>
              <w:noProof/>
            </w:rPr>
            <w:fldChar w:fldCharType="begin"/>
          </w:r>
          <w:r w:rsidR="0096699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DFmODVmYy1kMzlmLTQyNTAtYTAxYS1lY2FlMmY3YmU1MjkiLCJSYW5nZVN0YXJ0IjoyMywiUmFuZ2VMZW5ndGgiOjIwLCJSZWZlcmVuY2VJZCI6IjRhOGEzNmYxLTJkZjYtNDM4ZC05ZTU4LTZiYzQyNzNlMWY1YS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U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Ni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3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j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1dLCJGb3JtYXR0ZWRUZXh0Ijp7IiRpZCI6IjIyIiwiQ291bnQiOjEsIlRleHRVbml0cyI6W3siJGlkIjoiMjMiLCJGb250U3R5bGUiOnsiJGlkIjoiMjQiLCJOZXV0cmFsIjp0cnVlfSwiUmVhZGluZ09yZGVyIjoxLCJUZXh0IjoiKFJvb2Rwb3NodGkgZXQgYWwuIDIwMjA7IFdhbmcgZXQgYWwuIDIwMjFhKSJ9XX0sIlRhZyI6IkNpdGF2aVBsYWNlaG9sZGVyIzg4Njg1MWQwLWIzMGQtNDQ3MC1iNzhhLWViMTliNjc4NjBmOSIsIlRleHQiOiIoUm9vZHBvc2h0aSBldCBhbC4gMjAyMDsgV2FuZyBldCBhbC4gMjAyMWEpIiwiV0FJVmVyc2lvbiI6IjYuOC4wLjAifQ==}</w:instrText>
          </w:r>
          <w:r w:rsidR="001E0638">
            <w:rPr>
              <w:rFonts w:ascii="Calibri" w:hAnsi="Calibri" w:cs="Calibri"/>
              <w:noProof/>
            </w:rPr>
            <w:fldChar w:fldCharType="separate"/>
          </w:r>
          <w:r w:rsidR="00966998">
            <w:rPr>
              <w:rFonts w:ascii="Calibri" w:hAnsi="Calibri" w:cs="Calibri"/>
              <w:noProof/>
            </w:rPr>
            <w:t>(Roodposhti et al. 2020; Wang et al. 2021a)</w:t>
          </w:r>
          <w:r w:rsidR="001E0638">
            <w:rPr>
              <w:rFonts w:ascii="Calibri" w:hAnsi="Calibri" w:cs="Calibri"/>
              <w:noProof/>
            </w:rPr>
            <w:fldChar w:fldCharType="end"/>
          </w:r>
        </w:sdtContent>
      </w:sdt>
      <w:r w:rsidRPr="009E67B1">
        <w:rPr>
          <w:rFonts w:ascii="Calibri" w:hAnsi="Calibri" w:cs="Calibri"/>
        </w:rPr>
        <w:t xml:space="preserve">. </w:t>
      </w:r>
      <w:r w:rsidR="009E4C20" w:rsidRPr="009E67B1">
        <w:rPr>
          <w:rFonts w:ascii="Calibri" w:hAnsi="Calibri" w:cs="Calibri"/>
        </w:rPr>
        <w:t>Machine Learning (ML)</w:t>
      </w:r>
      <w:r w:rsidR="009E4C20">
        <w:rPr>
          <w:rFonts w:ascii="Calibri" w:hAnsi="Calibri" w:cs="Calibri"/>
        </w:rPr>
        <w:t xml:space="preserve"> algorithms and </w:t>
      </w:r>
      <w:r w:rsidR="009E4C20" w:rsidRPr="009E67B1">
        <w:rPr>
          <w:rFonts w:ascii="Calibri" w:hAnsi="Calibri" w:cs="Calibri"/>
        </w:rPr>
        <w:t xml:space="preserve">participatory </w:t>
      </w:r>
      <w:r w:rsidR="002D5203">
        <w:rPr>
          <w:rFonts w:ascii="Calibri" w:hAnsi="Calibri" w:cs="Calibri"/>
        </w:rPr>
        <w:t>methods</w:t>
      </w:r>
      <w:r w:rsidR="009E4C20">
        <w:rPr>
          <w:rFonts w:ascii="Calibri" w:hAnsi="Calibri" w:cs="Calibri"/>
        </w:rPr>
        <w:t xml:space="preserve"> </w:t>
      </w:r>
      <w:r w:rsidR="00A01948">
        <w:rPr>
          <w:rFonts w:ascii="Calibri" w:hAnsi="Calibri" w:cs="Calibri"/>
        </w:rPr>
        <w:t>are</w:t>
      </w:r>
      <w:r w:rsidRPr="009E67B1">
        <w:rPr>
          <w:rFonts w:ascii="Calibri" w:hAnsi="Calibri" w:cs="Calibri"/>
        </w:rPr>
        <w:t xml:space="preserve"> </w:t>
      </w:r>
      <w:r w:rsidR="009E4C20">
        <w:rPr>
          <w:rFonts w:ascii="Calibri" w:hAnsi="Calibri" w:cs="Calibri"/>
        </w:rPr>
        <w:t xml:space="preserve">the two </w:t>
      </w:r>
      <w:r w:rsidR="00CA1A0E">
        <w:rPr>
          <w:rFonts w:ascii="Calibri" w:hAnsi="Calibri" w:cs="Calibri"/>
        </w:rPr>
        <w:t>commonly</w:t>
      </w:r>
      <w:r w:rsidR="009E4C20">
        <w:rPr>
          <w:rFonts w:ascii="Calibri" w:hAnsi="Calibri" w:cs="Calibri"/>
        </w:rPr>
        <w:t xml:space="preserve"> adopted </w:t>
      </w:r>
      <w:r w:rsidR="002D5203">
        <w:rPr>
          <w:rFonts w:ascii="Calibri" w:hAnsi="Calibri" w:cs="Calibri"/>
        </w:rPr>
        <w:t>approaches</w:t>
      </w:r>
      <w:r w:rsidRPr="009E67B1">
        <w:rPr>
          <w:rFonts w:ascii="Calibri" w:hAnsi="Calibri" w:cs="Calibri"/>
        </w:rPr>
        <w:t xml:space="preserve"> to </w:t>
      </w:r>
      <w:r w:rsidR="00814A7F">
        <w:rPr>
          <w:rFonts w:ascii="Calibri" w:hAnsi="Calibri" w:cs="Calibri"/>
        </w:rPr>
        <w:t>create</w:t>
      </w:r>
      <w:r w:rsidR="00A01948">
        <w:rPr>
          <w:rFonts w:ascii="Calibri" w:hAnsi="Calibri" w:cs="Calibri"/>
        </w:rPr>
        <w:t xml:space="preserve"> transition</w:t>
      </w:r>
      <w:r w:rsidRPr="009E67B1">
        <w:rPr>
          <w:rFonts w:ascii="Calibri" w:hAnsi="Calibri" w:cs="Calibri"/>
        </w:rPr>
        <w:t xml:space="preserve"> rules. The </w:t>
      </w:r>
      <w:r w:rsidR="00CA1A0E">
        <w:rPr>
          <w:rFonts w:ascii="Calibri" w:hAnsi="Calibri" w:cs="Calibri"/>
        </w:rPr>
        <w:t>ML methods</w:t>
      </w:r>
      <w:r w:rsidR="003E5918">
        <w:rPr>
          <w:rFonts w:ascii="Calibri" w:hAnsi="Calibri" w:cs="Calibri"/>
        </w:rPr>
        <w:t xml:space="preserve">, including algorithms such as logistic regression </w:t>
      </w:r>
      <w:sdt>
        <w:sdtPr>
          <w:rPr>
            <w:rFonts w:ascii="Calibri" w:hAnsi="Calibri" w:cs="Calibri"/>
          </w:rPr>
          <w:alias w:val="To edit, see citavi.com/edit"/>
          <w:tag w:val="CitaviPlaceholder#51cde8a8-40d3-4681-b8ed-0ad065a6efdb"/>
          <w:id w:val="1593964680"/>
          <w:placeholder>
            <w:docPart w:val="D5CDDF2306AE47A18A294E155E912F5D"/>
          </w:placeholder>
        </w:sdtPr>
        <w:sdtEndPr/>
        <w:sdtContent>
          <w:r w:rsidR="003E5918">
            <w:rPr>
              <w:rFonts w:ascii="Calibri" w:hAnsi="Calibri" w:cs="Calibri"/>
              <w:noProof/>
            </w:rPr>
            <w:fldChar w:fldCharType="begin"/>
          </w:r>
          <w:r w:rsidR="00B41D1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NdXN0YWZhIGV0IGFsLiAyMDE4KSJ9XX0sIlRhZyI6IkNpdGF2aVBsYWNlaG9sZGVyIzUxY2RlOGE4LTQwZDMtNDY4MS1iOGVkLTBhZDA2NWE2ZWZkYiIsIlRleHQiOiIoTXVzdGFmYSBldCBhbC4gMjAxOCkiLCJXQUlWZXJzaW9uIjoiNi44LjAuMCJ9}</w:instrText>
          </w:r>
          <w:r w:rsidR="003E5918">
            <w:rPr>
              <w:rFonts w:ascii="Calibri" w:hAnsi="Calibri" w:cs="Calibri"/>
              <w:noProof/>
            </w:rPr>
            <w:fldChar w:fldCharType="separate"/>
          </w:r>
          <w:r w:rsidR="00B41D1E">
            <w:rPr>
              <w:rFonts w:ascii="Calibri" w:hAnsi="Calibri" w:cs="Calibri"/>
              <w:noProof/>
            </w:rPr>
            <w:t>(Mustafa et al. 2018)</w:t>
          </w:r>
          <w:r w:rsidR="003E5918">
            <w:rPr>
              <w:rFonts w:ascii="Calibri" w:hAnsi="Calibri" w:cs="Calibri"/>
              <w:noProof/>
            </w:rPr>
            <w:fldChar w:fldCharType="end"/>
          </w:r>
        </w:sdtContent>
      </w:sdt>
      <w:r w:rsidR="003E5918">
        <w:rPr>
          <w:rFonts w:ascii="Calibri" w:hAnsi="Calibri" w:cs="Calibri"/>
        </w:rPr>
        <w:t xml:space="preserve">, uncertainty quantifications </w:t>
      </w:r>
      <w:sdt>
        <w:sdtPr>
          <w:rPr>
            <w:rFonts w:ascii="Calibri" w:hAnsi="Calibri" w:cs="Calibri"/>
          </w:rPr>
          <w:alias w:val="To edit, see citavi.com/edit"/>
          <w:tag w:val="CitaviPlaceholder#666aa639-f8a3-4ba9-abd2-3cfd4a83ea5a"/>
          <w:id w:val="1894387877"/>
          <w:placeholder>
            <w:docPart w:val="D5CDDF2306AE47A18A294E155E912F5D"/>
          </w:placeholder>
        </w:sdtPr>
        <w:sdtEndPr/>
        <w:sdtContent>
          <w:r w:rsidR="003E5918">
            <w:rPr>
              <w:rFonts w:ascii="Calibri" w:hAnsi="Calibri" w:cs="Calibri"/>
              <w:noProof/>
            </w:rPr>
            <w:fldChar w:fldCharType="begin"/>
          </w:r>
          <w:r w:rsidR="00B41D1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GY2NTliLWMwMmUtNGQwYS05ZDRjLTliOGY4ODRmNjA2NyIsIlJhbmdlTGVuZ3RoIjoyMSwiUmVmZXJlbmNlSWQiOiIwOGExNWIxNC04ZTUzLTQ0MDEtYmFkNy1lYzhhN2Q4YThj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d2t5IiwiTGFzdE5hbWUiOiJNYW5zb3VyIiwiUHJvdGVjdGVkIjpmYWxzZSwiU2V4IjowLCJDcmVhdGVkQnkiOiJfTGVub3ZvIiwiQ3JlYXRlZE9uIjoiMjAyMS0wOC0zMVQyMjo1MTo1MyIsIk1vZGlmaWVkQnkiOiJfTGVub3ZvIiwiSWQiOiIxMGJiZDgzNy0zNGIzLTRiNzctOGRjMC02ODg2OTAzZmRmYWMiLCJNb2RpZmllZE9uIjoiMjAyMS0wOC0zMVQyMjo1MTo1MyIsIlByb2plY3QiOnsiJGlkIjoiNSIsIiR0eXBlIjoiU3dpc3NBY2FkZW1pYy5DaXRhdmkuUHJvamVjdCwgU3dpc3NBY2FkZW1pYy5DaXRhdmkifX0seyIkaWQiOiI2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M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KE1hbnNvdXIgZXQgYWwuIDIwMjApIn1dfSwiVGFnIjoiQ2l0YXZpUGxhY2Vob2xkZXIjNjY2YWE2MzktZjhhMy00YmE5LWFiZDItM2NmZDRhODNlYTVhIiwiVGV4dCI6IihNYW5zb3VyIGV0IGFsLiAyMDIwKSIsIldBSVZlcnNpb24iOiI2LjguMC4wIn0=}</w:instrText>
          </w:r>
          <w:r w:rsidR="003E5918">
            <w:rPr>
              <w:rFonts w:ascii="Calibri" w:hAnsi="Calibri" w:cs="Calibri"/>
              <w:noProof/>
            </w:rPr>
            <w:fldChar w:fldCharType="separate"/>
          </w:r>
          <w:r w:rsidR="00B41D1E">
            <w:rPr>
              <w:rFonts w:ascii="Calibri" w:hAnsi="Calibri" w:cs="Calibri"/>
              <w:noProof/>
            </w:rPr>
            <w:t>(Mansour et al. 2020)</w:t>
          </w:r>
          <w:r w:rsidR="003E5918">
            <w:rPr>
              <w:rFonts w:ascii="Calibri" w:hAnsi="Calibri" w:cs="Calibri"/>
              <w:noProof/>
            </w:rPr>
            <w:fldChar w:fldCharType="end"/>
          </w:r>
        </w:sdtContent>
      </w:sdt>
      <w:r w:rsidR="003E5918">
        <w:rPr>
          <w:rFonts w:ascii="Calibri" w:hAnsi="Calibri" w:cs="Calibri"/>
        </w:rPr>
        <w:t xml:space="preserve">, neuron networks </w:t>
      </w:r>
      <w:sdt>
        <w:sdtPr>
          <w:rPr>
            <w:rFonts w:ascii="Calibri" w:hAnsi="Calibri" w:cs="Calibri"/>
          </w:rPr>
          <w:alias w:val="To edit, see citavi.com/edit"/>
          <w:tag w:val="CitaviPlaceholder#1f4eba85-8f07-4afd-9a80-87f271d01497"/>
          <w:id w:val="981814310"/>
          <w:placeholder>
            <w:docPart w:val="D5CDDF2306AE47A18A294E155E912F5D"/>
          </w:placeholder>
        </w:sdtPr>
        <w:sdtEndPr/>
        <w:sdtContent>
          <w:r w:rsidR="003E5918">
            <w:rPr>
              <w:rFonts w:ascii="Calibri" w:hAnsi="Calibri" w:cs="Calibri"/>
              <w:noProof/>
            </w:rPr>
            <w:fldChar w:fldCharType="begin"/>
          </w:r>
          <w:r w:rsidR="00B41D1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NSJ9fSwiVXNlTnVtYmVyaW5nVHlwZU9mUGFyZW50RG9jdW1lbnQiOmZhbHNlfV0sIkZvcm1hdHRlZFRleHQiOnsiJGlkIjoiMTUiLCJDb3VudCI6MSwiVGV4dFVuaXRzIjpbeyIkaWQiOiIxNiIsIkZvbnRTdHlsZSI6eyIkaWQiOiIxNyIsIk5ldXRyYWwiOnRydWV9LCJSZWFkaW5nT3JkZXIiOjEsIlRleHQiOiIoR2FudHVtdXIgZXQgYWwuIDIwMjApIn1dfSwiVGFnIjoiQ2l0YXZpUGxhY2Vob2xkZXIjMWY0ZWJhODUtOGYwNy00YWZkLTlhODAtODdmMjcxZDAxNDk3IiwiVGV4dCI6IihHYW50dW11ciBldCBhbC4gMjAyMCkiLCJXQUlWZXJzaW9uIjoiNi44LjAuMCJ9}</w:instrText>
          </w:r>
          <w:r w:rsidR="003E5918">
            <w:rPr>
              <w:rFonts w:ascii="Calibri" w:hAnsi="Calibri" w:cs="Calibri"/>
              <w:noProof/>
            </w:rPr>
            <w:fldChar w:fldCharType="separate"/>
          </w:r>
          <w:r w:rsidR="00B41D1E">
            <w:rPr>
              <w:rFonts w:ascii="Calibri" w:hAnsi="Calibri" w:cs="Calibri"/>
              <w:noProof/>
            </w:rPr>
            <w:t>(Gantumur et al. 2020)</w:t>
          </w:r>
          <w:r w:rsidR="003E5918">
            <w:rPr>
              <w:rFonts w:ascii="Calibri" w:hAnsi="Calibri" w:cs="Calibri"/>
              <w:noProof/>
            </w:rPr>
            <w:fldChar w:fldCharType="end"/>
          </w:r>
        </w:sdtContent>
      </w:sdt>
      <w:r w:rsidR="003E5918">
        <w:rPr>
          <w:rFonts w:ascii="Calibri" w:hAnsi="Calibri" w:cs="Calibri"/>
        </w:rPr>
        <w:t xml:space="preserve">, and heuristic methods </w:t>
      </w:r>
      <w:sdt>
        <w:sdtPr>
          <w:rPr>
            <w:rFonts w:ascii="Calibri" w:hAnsi="Calibri" w:cs="Calibri"/>
          </w:rPr>
          <w:alias w:val="To edit, see citavi.com/edit"/>
          <w:tag w:val="CitaviPlaceholder#5cad2510-64bc-4e98-b964-aaafbef59ec5"/>
          <w:id w:val="-1175647215"/>
          <w:placeholder>
            <w:docPart w:val="D5CDDF2306AE47A18A294E155E912F5D"/>
          </w:placeholder>
        </w:sdtPr>
        <w:sdtEndPr/>
        <w:sdtContent>
          <w:r w:rsidR="003E5918">
            <w:rPr>
              <w:rFonts w:ascii="Calibri" w:hAnsi="Calibri" w:cs="Calibri"/>
              <w:noProof/>
            </w:rPr>
            <w:fldChar w:fldCharType="begin"/>
          </w:r>
          <w:r w:rsidR="0096699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}</w:instrText>
          </w:r>
          <w:r w:rsidR="003E5918">
            <w:rPr>
              <w:rFonts w:ascii="Calibri" w:hAnsi="Calibri" w:cs="Calibri"/>
              <w:noProof/>
            </w:rPr>
            <w:fldChar w:fldCharType="separate"/>
          </w:r>
          <w:r w:rsidR="00966998">
            <w:rPr>
              <w:rFonts w:ascii="Calibri" w:hAnsi="Calibri" w:cs="Calibri"/>
              <w:noProof/>
            </w:rPr>
            <w:t>(Carneiro and Oliveira 2013)</w:t>
          </w:r>
          <w:r w:rsidR="003E5918">
            <w:rPr>
              <w:rFonts w:ascii="Calibri" w:hAnsi="Calibri" w:cs="Calibri"/>
              <w:noProof/>
            </w:rPr>
            <w:fldChar w:fldCharType="end"/>
          </w:r>
        </w:sdtContent>
      </w:sdt>
      <w:r w:rsidR="003E5918">
        <w:rPr>
          <w:rFonts w:ascii="Calibri" w:hAnsi="Calibri" w:cs="Calibri"/>
        </w:rPr>
        <w:t>,</w:t>
      </w:r>
      <w:r w:rsidR="00CA1A0E" w:rsidRPr="00CA1A0E">
        <w:rPr>
          <w:rFonts w:ascii="Calibri" w:hAnsi="Calibri" w:cs="Calibri"/>
        </w:rPr>
        <w:t xml:space="preserve"> </w:t>
      </w:r>
      <w:r w:rsidR="00CA1A0E">
        <w:rPr>
          <w:rFonts w:ascii="Calibri" w:hAnsi="Calibri" w:cs="Calibri"/>
        </w:rPr>
        <w:t>retrieve</w:t>
      </w:r>
      <w:r w:rsidR="00CA1A0E" w:rsidRPr="009E67B1">
        <w:rPr>
          <w:rFonts w:ascii="Calibri" w:hAnsi="Calibri" w:cs="Calibri"/>
        </w:rPr>
        <w:t xml:space="preserve"> transition potentials</w:t>
      </w:r>
      <w:r w:rsidR="00CA1A0E">
        <w:rPr>
          <w:rFonts w:ascii="Calibri" w:hAnsi="Calibri" w:cs="Calibri"/>
        </w:rPr>
        <w:t xml:space="preserve"> automatically</w:t>
      </w:r>
      <w:r w:rsidRPr="009E67B1">
        <w:rPr>
          <w:rFonts w:ascii="Calibri" w:hAnsi="Calibri" w:cs="Calibri"/>
        </w:rPr>
        <w:t>.</w:t>
      </w:r>
      <w:r w:rsidR="00CA1A0E">
        <w:rPr>
          <w:rFonts w:ascii="Calibri" w:hAnsi="Calibri" w:cs="Calibri"/>
        </w:rPr>
        <w:t xml:space="preserve"> The </w:t>
      </w:r>
      <w:r w:rsidR="00CA1A0E" w:rsidRPr="009E67B1">
        <w:rPr>
          <w:rFonts w:ascii="Calibri" w:hAnsi="Calibri" w:cs="Calibri"/>
        </w:rPr>
        <w:t xml:space="preserve">participatory </w:t>
      </w:r>
      <w:r w:rsidR="00CA1A0E">
        <w:rPr>
          <w:rFonts w:ascii="Calibri" w:hAnsi="Calibri" w:cs="Calibri"/>
        </w:rPr>
        <w:t>methods</w:t>
      </w:r>
      <w:r w:rsidR="00CA1A0E" w:rsidRPr="00CA1A0E">
        <w:rPr>
          <w:rFonts w:ascii="Calibri" w:hAnsi="Calibri" w:cs="Calibri"/>
        </w:rPr>
        <w:t xml:space="preserve"> </w:t>
      </w:r>
      <w:r w:rsidR="00F8746B">
        <w:rPr>
          <w:rFonts w:ascii="Calibri" w:hAnsi="Calibri" w:cs="Calibri"/>
        </w:rPr>
        <w:t>emphasi</w:t>
      </w:r>
      <w:r w:rsidR="005E537A">
        <w:rPr>
          <w:rFonts w:ascii="Calibri" w:hAnsi="Calibri" w:cs="Calibri"/>
        </w:rPr>
        <w:t>ze</w:t>
      </w:r>
      <w:r w:rsidR="00F8746B">
        <w:rPr>
          <w:rFonts w:ascii="Calibri" w:hAnsi="Calibri" w:cs="Calibri"/>
        </w:rPr>
        <w:t xml:space="preserve"> the calibration process</w:t>
      </w:r>
      <w:r w:rsidR="002718D4">
        <w:rPr>
          <w:rFonts w:ascii="Calibri" w:hAnsi="Calibri" w:cs="Calibri"/>
        </w:rPr>
        <w:t xml:space="preserve">, such as </w:t>
      </w:r>
      <w:r w:rsidR="006C5194">
        <w:rPr>
          <w:rFonts w:ascii="Calibri" w:hAnsi="Calibri" w:cs="Calibri"/>
        </w:rPr>
        <w:t>adjusting</w:t>
      </w:r>
      <w:r w:rsidR="002718D4">
        <w:rPr>
          <w:rFonts w:ascii="Calibri" w:hAnsi="Calibri" w:cs="Calibri"/>
        </w:rPr>
        <w:t xml:space="preserve"> </w:t>
      </w:r>
      <w:r w:rsidR="006C5194">
        <w:rPr>
          <w:rFonts w:ascii="Calibri" w:hAnsi="Calibri" w:cs="Calibri"/>
        </w:rPr>
        <w:t xml:space="preserve">the </w:t>
      </w:r>
      <w:r w:rsidR="00CC2C34">
        <w:rPr>
          <w:rFonts w:ascii="Calibri" w:hAnsi="Calibri" w:cs="Calibri"/>
        </w:rPr>
        <w:t>neighborhood sizes</w:t>
      </w:r>
      <w:r w:rsidR="00CC2C34" w:rsidRPr="003C0400">
        <w:rPr>
          <w:rFonts w:ascii="Calibri" w:hAnsi="Calibri" w:cs="Calibri"/>
        </w:rPr>
        <w:t xml:space="preserve"> </w:t>
      </w:r>
      <w:r w:rsidR="00CC2C34">
        <w:rPr>
          <w:rFonts w:ascii="Calibri" w:hAnsi="Calibri" w:cs="Calibri"/>
        </w:rPr>
        <w:t xml:space="preserve">and the </w:t>
      </w:r>
      <w:r w:rsidR="002718D4" w:rsidRPr="003C0400">
        <w:rPr>
          <w:rFonts w:ascii="Calibri" w:hAnsi="Calibri" w:cs="Calibri"/>
        </w:rPr>
        <w:t xml:space="preserve">decay </w:t>
      </w:r>
      <w:r w:rsidR="002718D4">
        <w:rPr>
          <w:rFonts w:ascii="Calibri" w:hAnsi="Calibri" w:cs="Calibri"/>
        </w:rPr>
        <w:t xml:space="preserve">effect of driving factors, </w:t>
      </w:r>
      <w:r w:rsidR="00F8746B">
        <w:rPr>
          <w:rFonts w:ascii="Calibri" w:hAnsi="Calibri" w:cs="Calibri"/>
        </w:rPr>
        <w:t xml:space="preserve"> </w:t>
      </w:r>
      <w:r w:rsidR="005F583C">
        <w:rPr>
          <w:rFonts w:ascii="Calibri" w:hAnsi="Calibri" w:cs="Calibri"/>
        </w:rPr>
        <w:t>to creat</w:t>
      </w:r>
      <w:r w:rsidR="00CC2C34">
        <w:rPr>
          <w:rFonts w:ascii="Calibri" w:hAnsi="Calibri" w:cs="Calibri"/>
        </w:rPr>
        <w:t>e</w:t>
      </w:r>
      <w:r w:rsidR="00352949">
        <w:rPr>
          <w:rFonts w:ascii="Calibri" w:hAnsi="Calibri" w:cs="Calibri"/>
        </w:rPr>
        <w:t xml:space="preserve"> </w:t>
      </w:r>
      <w:r w:rsidR="00EC0964">
        <w:rPr>
          <w:rFonts w:ascii="Calibri" w:hAnsi="Calibri" w:cs="Calibri"/>
        </w:rPr>
        <w:t>neighborhood rules</w:t>
      </w:r>
      <w:r w:rsidR="006D0B8A">
        <w:rPr>
          <w:rFonts w:ascii="Calibri" w:hAnsi="Calibri" w:cs="Calibri"/>
        </w:rPr>
        <w:t xml:space="preserve"> </w:t>
      </w:r>
      <w:r w:rsidR="00EC0964">
        <w:rPr>
          <w:rFonts w:ascii="Calibri" w:hAnsi="Calibri" w:cs="Calibri"/>
        </w:rPr>
        <w:t xml:space="preserve">that </w:t>
      </w:r>
      <w:r w:rsidR="005F69EE">
        <w:rPr>
          <w:rFonts w:ascii="Calibri" w:hAnsi="Calibri" w:cs="Calibri"/>
        </w:rPr>
        <w:t xml:space="preserve">use </w:t>
      </w:r>
      <w:r w:rsidR="00EC0964">
        <w:rPr>
          <w:rFonts w:ascii="Calibri" w:hAnsi="Calibri" w:cs="Calibri"/>
        </w:rPr>
        <w:t xml:space="preserve">expert knowledge </w:t>
      </w:r>
      <w:r w:rsidR="00352949">
        <w:rPr>
          <w:rFonts w:ascii="Calibri" w:hAnsi="Calibri" w:cs="Calibri"/>
        </w:rPr>
        <w:t>to shape future urban development</w:t>
      </w:r>
      <w:r w:rsidR="001E0638">
        <w:rPr>
          <w:rFonts w:ascii="Calibri" w:hAnsi="Calibri" w:cs="Calibri"/>
        </w:rPr>
        <w:t xml:space="preserve"> </w:t>
      </w:r>
      <w:sdt>
        <w:sdtPr>
          <w:rPr>
            <w:rFonts w:ascii="Calibri" w:hAnsi="Calibri" w:cs="Calibri"/>
          </w:rPr>
          <w:alias w:val="To edit, see citavi.com/edit"/>
          <w:tag w:val="CitaviPlaceholder#9222b903-65d8-4f6e-860b-899f512a935c"/>
          <w:id w:val="320095324"/>
          <w:placeholder>
            <w:docPart w:val="DefaultPlaceholder_-1854013440"/>
          </w:placeholder>
        </w:sdtPr>
        <w:sdtEndPr/>
        <w:sdtContent>
          <w:r w:rsidR="001E0638">
            <w:rPr>
              <w:rFonts w:ascii="Calibri" w:hAnsi="Calibri" w:cs="Calibri"/>
              <w:noProof/>
            </w:rPr>
            <w:fldChar w:fldCharType="begin"/>
          </w:r>
          <w:r w:rsidR="00B41D1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mM4OWMxLTEyZWItNDNiOC1hZDllLTVjZGVmOTM2NDFhYy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Um9vZHBvc2h0aSBldCBhbC4gMjAyMCkifV19LCJUYWciOiJDaXRhdmlQbGFjZWhvbGRlciM5MjIyYjkwMy02NWQ4LTRmNmUtODYwYi04OTlmNTEyYTkzNWMiLCJUZXh0IjoiKFJvb2Rwb3NodGkgZXQgYWwuIDIwMjApIiwiV0FJVmVyc2lvbiI6IjYuOC4wLjAifQ==}</w:instrText>
          </w:r>
          <w:r w:rsidR="001E0638">
            <w:rPr>
              <w:rFonts w:ascii="Calibri" w:hAnsi="Calibri" w:cs="Calibri"/>
              <w:noProof/>
            </w:rPr>
            <w:fldChar w:fldCharType="separate"/>
          </w:r>
          <w:r w:rsidR="00B41D1E">
            <w:rPr>
              <w:rFonts w:ascii="Calibri" w:hAnsi="Calibri" w:cs="Calibri"/>
              <w:noProof/>
            </w:rPr>
            <w:t>(Roodposhti et al. 2020)</w:t>
          </w:r>
          <w:r w:rsidR="001E0638">
            <w:rPr>
              <w:rFonts w:ascii="Calibri" w:hAnsi="Calibri" w:cs="Calibri"/>
              <w:noProof/>
            </w:rPr>
            <w:fldChar w:fldCharType="end"/>
          </w:r>
        </w:sdtContent>
      </w:sdt>
      <w:r w:rsidR="00352949">
        <w:rPr>
          <w:rFonts w:ascii="Calibri" w:hAnsi="Calibri" w:cs="Calibri"/>
        </w:rPr>
        <w:t>.</w:t>
      </w:r>
      <w:r w:rsidR="00EC0964">
        <w:rPr>
          <w:rFonts w:ascii="Calibri" w:hAnsi="Calibri" w:cs="Calibri"/>
        </w:rPr>
        <w:t xml:space="preserve"> </w:t>
      </w:r>
    </w:p>
    <w:p w14:paraId="65925091" w14:textId="23864022" w:rsidR="002976D6" w:rsidRDefault="002976D6" w:rsidP="00D71802">
      <w:pPr>
        <w:spacing w:line="276" w:lineRule="auto"/>
        <w:rPr>
          <w:rFonts w:ascii="Calibri" w:hAnsi="Calibri" w:cs="Calibri"/>
        </w:rPr>
      </w:pPr>
      <w:r>
        <w:rPr>
          <w:rFonts w:ascii="Calibri" w:hAnsi="Calibri" w:cs="Calibri"/>
        </w:rPr>
        <w:t xml:space="preserve">Urbanization </w:t>
      </w:r>
      <w:r w:rsidR="00AE6056">
        <w:rPr>
          <w:rFonts w:ascii="Calibri" w:hAnsi="Calibri" w:cs="Calibri"/>
        </w:rPr>
        <w:t xml:space="preserve">is a complex process associated with social, cultural, economic, geographical, and political factors </w:t>
      </w:r>
      <w:sdt>
        <w:sdtPr>
          <w:rPr>
            <w:rFonts w:ascii="Calibri" w:hAnsi="Calibri" w:cs="Calibri"/>
          </w:rPr>
          <w:alias w:val="To edit, see citavi.com/edit"/>
          <w:tag w:val="CitaviPlaceholder#cadd931c-fa54-4f73-a9df-cf618e2037ea"/>
          <w:id w:val="1091039107"/>
          <w:placeholder>
            <w:docPart w:val="DefaultPlaceholder_-1854013440"/>
          </w:placeholder>
        </w:sdtPr>
        <w:sdtEndPr/>
        <w:sdtContent>
          <w:r w:rsidR="00AE6056">
            <w:rPr>
              <w:rFonts w:ascii="Calibri" w:hAnsi="Calibri" w:cs="Calibri"/>
              <w:noProof/>
            </w:rPr>
            <w:fldChar w:fldCharType="begin"/>
          </w:r>
          <w:r w:rsidR="00B41D1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RiOTgzLWM3OTEtNGUwZC1hYjBiLTBlNzhjYWJkMTdhZiIsIlJhbmdlTGVuZ3RoIjoyMiwiUmVmZXJlbmNlSWQiOiI3MTYyMzVlZC05NGVmLTQ3NTAtOTQzMy05NDU5Yzg4YWIw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zMDkxMzI1MjA5MDMzNTAiLCJVcmlTdHJpbmciOiJodHRwczovL2RvaS5vcmcvMTAuMTE3Ny8wMzA5MTMyNTIwOTAzMzU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czYmY5NzEwLWZiYmQtNDVhMS1iOGUxLTc3MTRmODAxZjRlNyIsIk1vZGlmaWVkT24iOiIyMDIxLTA4LTMxVDIyOjUxOjUz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ODAzMzQzOCIsIlVyaVN0cmluZyI6Imh0dHBzOi8vd3d3Lm5jYmkubmxtLm5paC5nb3YvcG1jL2FydGljbGVzL1BNQzgwMzM0M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92byIsIkNyZWF0ZWRPbiI6IjIwMjEtMDgtMzFUMjI6NTE6NTMiLCJNb2RpZmllZEJ5IjoiX0xlbm92byIsIklkIjoiZDllMjBkNzUtZTM5MS00ZjRmLWI1MDAtMmQ3OGUxOWYxYmFjIiwiTW9kaWZpZWRPbiI6IjIwMjEtMDgtMzFUMjI6NTE6NT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zg5NzA5MiIsIlVyaVN0cmluZyI6Imh0dHA6Ly93d3cubmNiaS5ubG0ubmloLmdvdi9wdWJtZWQvMzM4OTcw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}</w:instrText>
          </w:r>
          <w:r w:rsidR="00AE6056">
            <w:rPr>
              <w:rFonts w:ascii="Calibri" w:hAnsi="Calibri" w:cs="Calibri"/>
              <w:noProof/>
            </w:rPr>
            <w:fldChar w:fldCharType="separate"/>
          </w:r>
          <w:r w:rsidR="00B41D1E">
            <w:rPr>
              <w:rFonts w:ascii="Calibri" w:hAnsi="Calibri" w:cs="Calibri"/>
              <w:noProof/>
            </w:rPr>
            <w:t>(Tzaninis et al. 2021)</w:t>
          </w:r>
          <w:r w:rsidR="00AE6056">
            <w:rPr>
              <w:rFonts w:ascii="Calibri" w:hAnsi="Calibri" w:cs="Calibri"/>
              <w:noProof/>
            </w:rPr>
            <w:fldChar w:fldCharType="end"/>
          </w:r>
        </w:sdtContent>
      </w:sdt>
      <w:r w:rsidR="00AE6056">
        <w:rPr>
          <w:rFonts w:ascii="Calibri" w:hAnsi="Calibri" w:cs="Calibri"/>
        </w:rPr>
        <w:t xml:space="preserve">. </w:t>
      </w:r>
      <w:r w:rsidR="005E537A">
        <w:rPr>
          <w:rFonts w:ascii="Calibri" w:hAnsi="Calibri" w:cs="Calibri"/>
        </w:rPr>
        <w:t xml:space="preserve">This process exhibits universal </w:t>
      </w:r>
      <w:r w:rsidR="001D1C68">
        <w:rPr>
          <w:rFonts w:ascii="Calibri" w:hAnsi="Calibri" w:cs="Calibri"/>
        </w:rPr>
        <w:t>macro-</w:t>
      </w:r>
      <w:r w:rsidR="005E537A">
        <w:rPr>
          <w:rFonts w:ascii="Calibri" w:hAnsi="Calibri" w:cs="Calibri"/>
        </w:rPr>
        <w:t>patterns such as areas near urban</w:t>
      </w:r>
      <w:r w:rsidR="00B96B38">
        <w:rPr>
          <w:rFonts w:ascii="Calibri" w:hAnsi="Calibri" w:cs="Calibri"/>
        </w:rPr>
        <w:t xml:space="preserve"> </w:t>
      </w:r>
      <w:r w:rsidR="005E537A">
        <w:rPr>
          <w:rFonts w:ascii="Calibri" w:hAnsi="Calibri" w:cs="Calibri"/>
        </w:rPr>
        <w:t xml:space="preserve">are more prone to be urbanized than farther lands </w:t>
      </w:r>
      <w:sdt>
        <w:sdtPr>
          <w:rPr>
            <w:rFonts w:ascii="Calibri" w:hAnsi="Calibri" w:cs="Calibri"/>
          </w:rPr>
          <w:alias w:val="To edit, see citavi.com/edit"/>
          <w:tag w:val="CitaviPlaceholder#099e2f62-3249-4539-adbd-9351dffc404e"/>
          <w:id w:val="-684435658"/>
          <w:placeholder>
            <w:docPart w:val="DefaultPlaceholder_-1854013440"/>
          </w:placeholder>
        </w:sdtPr>
        <w:sdtEndPr/>
        <w:sdtContent>
          <w:r w:rsidR="005E537A">
            <w:rPr>
              <w:rFonts w:ascii="Calibri" w:hAnsi="Calibri" w:cs="Calibri"/>
              <w:noProof/>
            </w:rPr>
            <w:fldChar w:fldCharType="begin"/>
          </w:r>
          <w:r w:rsidR="00B41D1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NmNiY2Y0LWY2MzgtNGYyYy1hYzUzLWExYzJkYjdjMzA4OCIsIlJhbmdlTGVuZ3RoIjoxMywiUmVmZXJlbmNlSWQiOiIzNWZjZWIxNS1kM2Q1LTQ2ZGQtYTA4Mi1lNDJlMWUzMGY1O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xNDMxNDEiLCJVcmlTdHJpbmciOiJodHRwczovL2RvaS5vcmcvMTAuMjMwNy8xNDMxN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VG9ibGVyIDE5NzApIn1dfSwiVGFnIjoiQ2l0YXZpUGxhY2Vob2xkZXIjMDk5ZTJmNjItMzI0OS00NTM5LWFkYmQtOTM1MWRmZmM0MDRlIiwiVGV4dCI6IihUb2JsZXIgMTk3MCkiLCJXQUlWZXJzaW9uIjoiNi44LjAuMCJ9}</w:instrText>
          </w:r>
          <w:r w:rsidR="005E537A">
            <w:rPr>
              <w:rFonts w:ascii="Calibri" w:hAnsi="Calibri" w:cs="Calibri"/>
              <w:noProof/>
            </w:rPr>
            <w:fldChar w:fldCharType="separate"/>
          </w:r>
          <w:r w:rsidR="00B41D1E">
            <w:rPr>
              <w:rFonts w:ascii="Calibri" w:hAnsi="Calibri" w:cs="Calibri"/>
              <w:noProof/>
            </w:rPr>
            <w:t>(Tobler 1970)</w:t>
          </w:r>
          <w:r w:rsidR="005E537A">
            <w:rPr>
              <w:rFonts w:ascii="Calibri" w:hAnsi="Calibri" w:cs="Calibri"/>
              <w:noProof/>
            </w:rPr>
            <w:fldChar w:fldCharType="end"/>
          </w:r>
        </w:sdtContent>
      </w:sdt>
      <w:r w:rsidR="001D1C68">
        <w:rPr>
          <w:rFonts w:ascii="Calibri" w:hAnsi="Calibri" w:cs="Calibri"/>
        </w:rPr>
        <w:t xml:space="preserve">, and cities are likely to be connected by large transportation infrastructures </w:t>
      </w:r>
      <w:sdt>
        <w:sdtPr>
          <w:rPr>
            <w:rFonts w:ascii="Calibri" w:hAnsi="Calibri" w:cs="Calibri"/>
          </w:rPr>
          <w:alias w:val="To edit, see citavi.com/edit"/>
          <w:tag w:val="CitaviPlaceholder#e134476c-fa76-4b68-9920-afdddf491661"/>
          <w:id w:val="-1402438961"/>
          <w:placeholder>
            <w:docPart w:val="DefaultPlaceholder_-1854013440"/>
          </w:placeholder>
        </w:sdtPr>
        <w:sdtEndPr/>
        <w:sdtContent>
          <w:r w:rsidR="001D1C68">
            <w:rPr>
              <w:rFonts w:ascii="Calibri" w:hAnsi="Calibri" w:cs="Calibri"/>
              <w:noProof/>
            </w:rPr>
            <w:fldChar w:fldCharType="begin"/>
          </w:r>
          <w:r w:rsidR="00B41D1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BlYTRhLWMzY2QtNGM1Yy05OTg3LWE5ZDRhNzZkMTRiNCIsIlJhbmdlTGVuZ3RoIjoxMCwiUmVmZXJlbmNlSWQiOiI4NTNmMTcyZS1kNWQyLTQ3MjQtYjcwOC00OWNlY2QzMTI0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5ODEtMTMtOTU1OC0xXzUiLCJVcmlTdHJpbmciOiJodHRwczovL2RvaS5vcmcvMTAuMTAwNy85NzgtOTgxLTEzLTk1NTgtMV8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}</w:instrText>
          </w:r>
          <w:r w:rsidR="001D1C68">
            <w:rPr>
              <w:rFonts w:ascii="Calibri" w:hAnsi="Calibri" w:cs="Calibri"/>
              <w:noProof/>
            </w:rPr>
            <w:fldChar w:fldCharType="separate"/>
          </w:r>
          <w:r w:rsidR="00B41D1E">
            <w:rPr>
              <w:rFonts w:ascii="Calibri" w:hAnsi="Calibri" w:cs="Calibri"/>
              <w:noProof/>
            </w:rPr>
            <w:t>(Qiu 2020)</w:t>
          </w:r>
          <w:r w:rsidR="001D1C68">
            <w:rPr>
              <w:rFonts w:ascii="Calibri" w:hAnsi="Calibri" w:cs="Calibri"/>
              <w:noProof/>
            </w:rPr>
            <w:fldChar w:fldCharType="end"/>
          </w:r>
        </w:sdtContent>
      </w:sdt>
      <w:r w:rsidR="001D1C68">
        <w:rPr>
          <w:rFonts w:ascii="Calibri" w:hAnsi="Calibri" w:cs="Calibri"/>
        </w:rPr>
        <w:t xml:space="preserve">.  Meanwhile, the urban evolvements at a small scale </w:t>
      </w:r>
      <w:r w:rsidR="00436805">
        <w:rPr>
          <w:rFonts w:ascii="Calibri" w:hAnsi="Calibri" w:cs="Calibri"/>
        </w:rPr>
        <w:t>are</w:t>
      </w:r>
      <w:r w:rsidR="001D1C68">
        <w:rPr>
          <w:rFonts w:ascii="Calibri" w:hAnsi="Calibri" w:cs="Calibri"/>
        </w:rPr>
        <w:t xml:space="preserve"> </w:t>
      </w:r>
      <w:r w:rsidR="00AC7170">
        <w:rPr>
          <w:rFonts w:ascii="Calibri" w:hAnsi="Calibri" w:cs="Calibri"/>
        </w:rPr>
        <w:t xml:space="preserve">more </w:t>
      </w:r>
      <w:r w:rsidR="00816013">
        <w:rPr>
          <w:rFonts w:ascii="Calibri" w:hAnsi="Calibri" w:cs="Calibri"/>
        </w:rPr>
        <w:t>variant</w:t>
      </w:r>
      <w:r w:rsidR="00AC7170">
        <w:rPr>
          <w:rFonts w:ascii="Calibri" w:hAnsi="Calibri" w:cs="Calibri"/>
        </w:rPr>
        <w:t xml:space="preserve"> </w:t>
      </w:r>
      <w:sdt>
        <w:sdtPr>
          <w:rPr>
            <w:rFonts w:ascii="Calibri" w:hAnsi="Calibri" w:cs="Calibri"/>
          </w:rPr>
          <w:alias w:val="To edit, see citavi.com/edit"/>
          <w:tag w:val="CitaviPlaceholder#40fdd24d-65c3-4a46-a652-440345ae2cbd"/>
          <w:id w:val="2131272927"/>
          <w:placeholder>
            <w:docPart w:val="DefaultPlaceholder_-1854013440"/>
          </w:placeholder>
        </w:sdtPr>
        <w:sdtEndPr/>
        <w:sdtContent>
          <w:r w:rsidR="00AC7170">
            <w:rPr>
              <w:rFonts w:ascii="Calibri" w:hAnsi="Calibri" w:cs="Calibri"/>
              <w:noProof/>
            </w:rPr>
            <w:fldChar w:fldCharType="begin"/>
          </w:r>
          <w:r w:rsidR="00B41D1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jFmZWEzLWU5YjUtNDIzYi04MjM4LTZmY2Q2NmYxM2QyNCIsIlJhbmdlTGVuZ3RoIjoxNiwiUmVmZXJlbmNlSWQiOiI2YTJiOGZjOS0zMDFiLTQ0NzctYmI4Zi04MGNlY2RmNDg4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ouMTQ2Ny04MzA2LjIwMDQuMDk0MDIwMDgueCIsIlVyaVN0cmluZyI6Imh0dHBzOi8vZG9pLm9yZy8xMC4xMTExL2ouMTQ2Ny04MzA2LjIwMDQuMDk0MDIwMDgue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R29vZGNoaWxkIDIwMDQpIn1dfSwiVGFnIjoiQ2l0YXZpUGxhY2Vob2xkZXIjNDBmZGQyNGQtNjVjMy00YTQ2LWE2NTItNDQwMzQ1YWUyY2JkIiwiVGV4dCI6IihHb29kY2hpbGQgMjAwNCkiLCJXQUlWZXJzaW9uIjoiNi44LjAuMCJ9}</w:instrText>
          </w:r>
          <w:r w:rsidR="00AC7170">
            <w:rPr>
              <w:rFonts w:ascii="Calibri" w:hAnsi="Calibri" w:cs="Calibri"/>
              <w:noProof/>
            </w:rPr>
            <w:fldChar w:fldCharType="separate"/>
          </w:r>
          <w:r w:rsidR="00B41D1E">
            <w:rPr>
              <w:rFonts w:ascii="Calibri" w:hAnsi="Calibri" w:cs="Calibri"/>
              <w:noProof/>
            </w:rPr>
            <w:t>(Goodchild 2004)</w:t>
          </w:r>
          <w:r w:rsidR="00AC7170">
            <w:rPr>
              <w:rFonts w:ascii="Calibri" w:hAnsi="Calibri" w:cs="Calibri"/>
              <w:noProof/>
            </w:rPr>
            <w:fldChar w:fldCharType="end"/>
          </w:r>
        </w:sdtContent>
      </w:sdt>
      <w:r w:rsidR="00AC7170">
        <w:rPr>
          <w:rFonts w:ascii="Calibri" w:hAnsi="Calibri" w:cs="Calibri"/>
        </w:rPr>
        <w:t xml:space="preserve">. </w:t>
      </w:r>
      <w:r w:rsidR="003012B8">
        <w:rPr>
          <w:rFonts w:ascii="Calibri" w:hAnsi="Calibri" w:cs="Calibri"/>
        </w:rPr>
        <w:t>The</w:t>
      </w:r>
      <w:r w:rsidR="00AC7170">
        <w:rPr>
          <w:rFonts w:ascii="Calibri" w:hAnsi="Calibri" w:cs="Calibri"/>
        </w:rPr>
        <w:t xml:space="preserve"> macro-universal and micro-varian</w:t>
      </w:r>
      <w:r w:rsidR="00B45A09">
        <w:rPr>
          <w:rFonts w:ascii="Calibri" w:hAnsi="Calibri" w:cs="Calibri" w:hint="eastAsia"/>
        </w:rPr>
        <w:t>t</w:t>
      </w:r>
      <w:r w:rsidR="00946764">
        <w:rPr>
          <w:rFonts w:ascii="Calibri" w:hAnsi="Calibri" w:cs="Calibri"/>
        </w:rPr>
        <w:t xml:space="preserve"> </w:t>
      </w:r>
      <w:r w:rsidR="00AC7170">
        <w:rPr>
          <w:rFonts w:ascii="Calibri" w:hAnsi="Calibri" w:cs="Calibri"/>
        </w:rPr>
        <w:t xml:space="preserve">patterns (i.e., the first and second law of the geography) </w:t>
      </w:r>
      <w:r w:rsidR="003012B8">
        <w:rPr>
          <w:rFonts w:ascii="Calibri" w:hAnsi="Calibri" w:cs="Calibri"/>
        </w:rPr>
        <w:t xml:space="preserve">were combined to simulate urban development in many studies. For example, </w:t>
      </w:r>
      <w:r w:rsidR="003F493C">
        <w:rPr>
          <w:rFonts w:ascii="Calibri" w:hAnsi="Calibri" w:cs="Calibri"/>
        </w:rPr>
        <w:t>some</w:t>
      </w:r>
      <w:r w:rsidR="00386DA3">
        <w:rPr>
          <w:rFonts w:ascii="Calibri" w:hAnsi="Calibri" w:cs="Calibri"/>
        </w:rPr>
        <w:t xml:space="preserve"> CA models assign the central pixel with a higher weight than surround cells </w:t>
      </w:r>
      <w:r w:rsidR="005C44D7">
        <w:rPr>
          <w:rFonts w:ascii="Calibri" w:hAnsi="Calibri" w:cs="Calibri"/>
        </w:rPr>
        <w:t xml:space="preserve">upon creating transition rules </w:t>
      </w:r>
      <w:r w:rsidR="00386DA3">
        <w:rPr>
          <w:rFonts w:ascii="Calibri" w:hAnsi="Calibri" w:cs="Calibri"/>
        </w:rPr>
        <w:t xml:space="preserve">to mimic the first geography law </w:t>
      </w:r>
      <w:sdt>
        <w:sdtPr>
          <w:rPr>
            <w:rFonts w:ascii="Calibri" w:hAnsi="Calibri" w:cs="Calibri"/>
          </w:rPr>
          <w:alias w:val="To edit, see citavi.com/edit"/>
          <w:tag w:val="CitaviPlaceholder#504f18ca-3489-473f-b5c0-0b34c987b890"/>
          <w:id w:val="823556760"/>
          <w:placeholder>
            <w:docPart w:val="DefaultPlaceholder_-1854013440"/>
          </w:placeholder>
        </w:sdtPr>
        <w:sdtEndPr/>
        <w:sdtContent>
          <w:r w:rsidR="00386DA3">
            <w:rPr>
              <w:rFonts w:ascii="Calibri" w:hAnsi="Calibri" w:cs="Calibri"/>
              <w:noProof/>
            </w:rPr>
            <w:fldChar w:fldCharType="begin"/>
          </w:r>
          <w:r w:rsidR="0096699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TFlODgyLWFkNGYtNGY3MS05OTUwLTQ3ZDgxMWI4Y2I1Zi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3VuYXdhbiIsIkxhc3ROYW1lIjoiUHJheWl0bm8iLCJQcm90ZWN0ZWQiOmZhbHNlLCJTZXgiOjAsIkNyZWF0ZWRCeSI6Il9MZW5vdm8iLCJDcmVhdGVkT24iOiIyMDIxLTA4LTMxVDIyOjUxOjUzIiwiTW9kaWZpZWRCeSI6Il9MZW5vdm8iLCJJZCI6ImZmMWVkYWM4LWExODktNDRjNS1iMjM0LWQ0MDExNjY0YzRjZiIsIk1vZGlmaWVkT24iOiIyMDIxLTA4LTMxVDIyOjUxOjUzIiwiUHJvamVjdCI6eyIkcmVmIjoiNSJ9fV0sIkNpdGF0aW9uS2V5VXBkYXRlVHlwZSI6MCwiQ29sbGFib3JhdG9ycyI6W10sIkRvaSI6IjEwLjIxNjYwLzIwMjAuNjUuNDE3Mzg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Y2MC8yMDIwLjY1LjQxNzM4IiwiVXJpU3RyaW5nIjoiaHR0cHM6Ly9kb2kub3JnLzEwLjIxNjYwLzIwMjAuNjUuNDE3Mz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}</w:instrText>
          </w:r>
          <w:r w:rsidR="00386DA3">
            <w:rPr>
              <w:rFonts w:ascii="Calibri" w:hAnsi="Calibri" w:cs="Calibri"/>
              <w:noProof/>
            </w:rPr>
            <w:fldChar w:fldCharType="separate"/>
          </w:r>
          <w:r w:rsidR="00966998">
            <w:rPr>
              <w:rFonts w:ascii="Calibri" w:hAnsi="Calibri" w:cs="Calibri"/>
              <w:noProof/>
            </w:rPr>
            <w:t>(Clarke and Johnson 2020; Prayitno 2020)</w:t>
          </w:r>
          <w:r w:rsidR="00386DA3">
            <w:rPr>
              <w:rFonts w:ascii="Calibri" w:hAnsi="Calibri" w:cs="Calibri"/>
              <w:noProof/>
            </w:rPr>
            <w:fldChar w:fldCharType="end"/>
          </w:r>
        </w:sdtContent>
      </w:sdt>
      <w:r w:rsidR="00386DA3">
        <w:rPr>
          <w:rFonts w:ascii="Calibri" w:hAnsi="Calibri" w:cs="Calibri"/>
        </w:rPr>
        <w:t xml:space="preserve">. </w:t>
      </w:r>
      <w:r w:rsidR="00105515">
        <w:rPr>
          <w:rFonts w:ascii="Calibri" w:hAnsi="Calibri" w:cs="Calibri"/>
        </w:rPr>
        <w:t>Many</w:t>
      </w:r>
      <w:r w:rsidR="00946764">
        <w:rPr>
          <w:rFonts w:ascii="Calibri" w:hAnsi="Calibri" w:cs="Calibri"/>
        </w:rPr>
        <w:t xml:space="preserve"> studies incorporate the shape index and texture information to construct transition</w:t>
      </w:r>
      <w:r w:rsidR="00436805">
        <w:rPr>
          <w:rFonts w:ascii="Calibri" w:hAnsi="Calibri" w:cs="Calibri"/>
        </w:rPr>
        <w:t xml:space="preserve"> rules</w:t>
      </w:r>
      <w:r w:rsidR="00946764">
        <w:rPr>
          <w:rFonts w:ascii="Calibri" w:hAnsi="Calibri" w:cs="Calibri"/>
        </w:rPr>
        <w:t xml:space="preserve"> </w:t>
      </w:r>
      <w:r w:rsidR="00DC6B44">
        <w:rPr>
          <w:rFonts w:ascii="Calibri" w:hAnsi="Calibri" w:cs="Calibri"/>
        </w:rPr>
        <w:t>to</w:t>
      </w:r>
      <w:r w:rsidR="00436805">
        <w:rPr>
          <w:rFonts w:ascii="Calibri" w:hAnsi="Calibri" w:cs="Calibri"/>
        </w:rPr>
        <w:t xml:space="preserve"> reflect the micro-variance</w:t>
      </w:r>
      <w:r w:rsidR="00A334D2">
        <w:rPr>
          <w:rFonts w:ascii="Calibri" w:hAnsi="Calibri" w:cs="Calibri"/>
        </w:rPr>
        <w:t xml:space="preserve"> of urban development</w:t>
      </w:r>
      <w:r w:rsidR="008A16DE">
        <w:rPr>
          <w:rFonts w:ascii="Calibri" w:hAnsi="Calibri" w:cs="Calibri"/>
        </w:rPr>
        <w:t xml:space="preserve"> </w:t>
      </w:r>
      <w:sdt>
        <w:sdtPr>
          <w:rPr>
            <w:rFonts w:ascii="Calibri" w:hAnsi="Calibri" w:cs="Calibri"/>
          </w:rPr>
          <w:alias w:val="To edit, see citavi.com/edit"/>
          <w:tag w:val="CitaviPlaceholder#98b73712-d1e5-4d8f-8ae1-63de36a4e809"/>
          <w:id w:val="117033707"/>
          <w:placeholder>
            <w:docPart w:val="DefaultPlaceholder_-1854013440"/>
          </w:placeholder>
        </w:sdtPr>
        <w:sdtEndPr/>
        <w:sdtContent>
          <w:r w:rsidR="00946764">
            <w:rPr>
              <w:rFonts w:ascii="Calibri" w:hAnsi="Calibri" w:cs="Calibri"/>
              <w:noProof/>
            </w:rPr>
            <w:fldChar w:fldCharType="begin"/>
          </w:r>
          <w:r w:rsidR="0096699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TdGFydCI6MTcsIlJhbmdlTGVuZ3RoIjozMCwiUmVmZXJlbmNlSWQiOiI5MTIyOWI0OC1kZmY2LTRkZTYtYWNjNy02MTMyOGIyY2VkOG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DAvMDE0MzExNjEuMjAxNy4xMzk1OTY4IiwiVXJpU3RyaW5nIjoiaHR0cHM6Ly9kb2kub3JnLzEwLjEwODAvMDE0MzExNjEuMjAxNy4xMzk1OTY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}</w:instrText>
          </w:r>
          <w:r w:rsidR="00946764">
            <w:rPr>
              <w:rFonts w:ascii="Calibri" w:hAnsi="Calibri" w:cs="Calibri"/>
              <w:noProof/>
            </w:rPr>
            <w:fldChar w:fldCharType="separate"/>
          </w:r>
          <w:r w:rsidR="00966998">
            <w:rPr>
              <w:rFonts w:ascii="Calibri" w:hAnsi="Calibri" w:cs="Calibri"/>
              <w:noProof/>
            </w:rPr>
            <w:t>(Zhai et al. 2020; Ruiz Hernandez and Shi 2018)</w:t>
          </w:r>
          <w:r w:rsidR="00946764">
            <w:rPr>
              <w:rFonts w:ascii="Calibri" w:hAnsi="Calibri" w:cs="Calibri"/>
              <w:noProof/>
            </w:rPr>
            <w:fldChar w:fldCharType="end"/>
          </w:r>
        </w:sdtContent>
      </w:sdt>
      <w:r w:rsidR="00946764">
        <w:rPr>
          <w:rFonts w:ascii="Calibri" w:hAnsi="Calibri" w:cs="Calibri"/>
        </w:rPr>
        <w:t xml:space="preserve">. </w:t>
      </w:r>
      <w:r w:rsidR="000917FB">
        <w:rPr>
          <w:rFonts w:ascii="Calibri" w:hAnsi="Calibri" w:cs="Calibri"/>
        </w:rPr>
        <w:t>Some</w:t>
      </w:r>
      <w:r w:rsidR="00946764">
        <w:rPr>
          <w:rFonts w:ascii="Calibri" w:hAnsi="Calibri" w:cs="Calibri"/>
        </w:rPr>
        <w:t xml:space="preserve"> studies tried to balance the first and second law of the geography by subsetting the study area into separate zones, allow</w:t>
      </w:r>
      <w:r w:rsidR="006C594B">
        <w:rPr>
          <w:rFonts w:ascii="Calibri" w:hAnsi="Calibri" w:cs="Calibri"/>
        </w:rPr>
        <w:t xml:space="preserve">ing </w:t>
      </w:r>
      <w:r w:rsidR="00946764">
        <w:rPr>
          <w:rFonts w:ascii="Calibri" w:hAnsi="Calibri" w:cs="Calibri"/>
        </w:rPr>
        <w:t>independent transition rule</w:t>
      </w:r>
      <w:r w:rsidR="00436805">
        <w:rPr>
          <w:rFonts w:ascii="Calibri" w:hAnsi="Calibri" w:cs="Calibri"/>
        </w:rPr>
        <w:t xml:space="preserve"> sets</w:t>
      </w:r>
      <w:r w:rsidR="00946764">
        <w:rPr>
          <w:rFonts w:ascii="Calibri" w:hAnsi="Calibri" w:cs="Calibri"/>
        </w:rPr>
        <w:t xml:space="preserve"> </w:t>
      </w:r>
      <w:r w:rsidR="0052136B">
        <w:rPr>
          <w:rFonts w:ascii="Calibri" w:hAnsi="Calibri" w:cs="Calibri"/>
        </w:rPr>
        <w:t xml:space="preserve">to be </w:t>
      </w:r>
      <w:r w:rsidR="00B312AD">
        <w:rPr>
          <w:rFonts w:ascii="Calibri" w:hAnsi="Calibri" w:cs="Calibri"/>
        </w:rPr>
        <w:t>constructed</w:t>
      </w:r>
      <w:r w:rsidR="00946764">
        <w:rPr>
          <w:rFonts w:ascii="Calibri" w:hAnsi="Calibri" w:cs="Calibri"/>
        </w:rPr>
        <w:t xml:space="preserve"> </w:t>
      </w:r>
      <w:r w:rsidR="0052136B">
        <w:rPr>
          <w:rFonts w:ascii="Calibri" w:hAnsi="Calibri" w:cs="Calibri"/>
        </w:rPr>
        <w:t xml:space="preserve">to </w:t>
      </w:r>
      <w:r w:rsidR="00946764">
        <w:rPr>
          <w:rFonts w:ascii="Calibri" w:hAnsi="Calibri" w:cs="Calibri"/>
        </w:rPr>
        <w:t xml:space="preserve">align </w:t>
      </w:r>
      <w:r w:rsidR="00B312AD">
        <w:rPr>
          <w:rFonts w:ascii="Calibri" w:hAnsi="Calibri" w:cs="Calibri"/>
        </w:rPr>
        <w:t>with</w:t>
      </w:r>
      <w:r w:rsidR="00946764">
        <w:rPr>
          <w:rFonts w:ascii="Calibri" w:hAnsi="Calibri" w:cs="Calibri"/>
        </w:rPr>
        <w:t xml:space="preserve"> the unique condition in each zone </w:t>
      </w:r>
      <w:sdt>
        <w:sdtPr>
          <w:rPr>
            <w:rFonts w:ascii="Calibri" w:hAnsi="Calibri" w:cs="Calibri"/>
          </w:rPr>
          <w:alias w:val="To edit, see citavi.com/edit"/>
          <w:tag w:val="CitaviPlaceholder#3968ee26-0636-422d-9093-cdd1727a59f0"/>
          <w:id w:val="-773012553"/>
          <w:placeholder>
            <w:docPart w:val="DefaultPlaceholder_-1854013440"/>
          </w:placeholder>
        </w:sdtPr>
        <w:sdtEndPr/>
        <w:sdtContent>
          <w:r w:rsidR="00946764">
            <w:rPr>
              <w:rFonts w:ascii="Calibri" w:hAnsi="Calibri" w:cs="Calibri"/>
              <w:noProof/>
            </w:rPr>
            <w:fldChar w:fldCharType="begin"/>
          </w:r>
          <w:r w:rsidR="0096699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0seyIkaWQiOiIxNyIsIiR0eXBlIjoiU3dpc3NBY2FkZW1pYy5DaXRhdmkuQ2l0YXRpb25zLldvcmRQbGFjZWhvbGRlckVudHJ5LCBTd2lzc0FjYWRlbWljLkNpdGF2aSIsIklkIjoiYTMwZDVjYWYtMjBmYS00ZTY5LWE2MTAtNGJjMGY4MjlkYjI0IiwiUmFuZ2VTdGFydCI6MTcsIlJhbmdlTGVuZ3RoIjoyMSwiUmVmZXJlbmNlSWQiOiI5NjE5ZWVkZS1iZGU2LTQzMzgtYTExNy0xNTc1YzQzMjE1Mm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DaGFuZyIsIkxhc3ROYW1lIjoiWGlhIiwiUHJvdGVjdGVkIjpmYWxzZSwiU2V4IjoyLCJDcmVhdGVkQnkiOiJfTGVub3ZvIiwiQ3JlYXRlZE9uIjoiMjAyMS0wOC0zMVQyMjo1MTo1MyIsIk1vZGlmaWVkQnkiOiJfTGVub3ZvIiwiSWQiOiI4MDA2MjlhYS0xZTk3LTQ5MzctOWU0YS1iNjQ5MTA5YmRiZDAiLCJNb2RpZmllZE9uIjoiMjAyMS0wOC0zMVQyMjo1MTo1MyIsIlByb2plY3QiOnsiJHJlZiI6IjUifX0seyIkaWQiOiIyM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V0sIkNpdGF0aW9uS2V5VXBkYXRlVHlwZSI6MCwiQ29sbGFib3JhdG9ycyI6W10sIkRvaSI6IjEwLjEwODAvMTU0ODE2MDMuMjAyMS4xOTMzNzE0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4MC8xNTQ4MTYwMy4yMDIxLjE5MzM3MTQiLCJVcmlTdHJpbmciOiJodHRwczovL2RvaS5vcmcvMTAuMTA4MC8xNTQ4MTYwMy4yMDIxLjE5MzM3MT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JlNTM5MmQtY2FiOS00OThiLWFjNjAtOTA4MWJmMzE5MmQ1IiwiTW9kaWZpZWRPbiI6IjIwMjEtMDgtMzFUMjI6NTE6NTMiLCJQcm9qZWN0Ijp7IiRyZWYiOiI1In19XSwiT3JnYW5pemF0aW9ucyI6W10sIk90aGVyc0ludm9sdmVkIjpbXSwiUGFnZVJhbmdlIjoiPHNwPlxyXG4gIDxuPjE8L24+XHJcbiAgPGluPnRydWU8L2luPlxyXG4gIDxvcz4xPC9vcz5cclxuICA8cHM+MTwvcHM+XHJcbjwvc3A+XHJcbjxlcD5cclxuICA8bj4yNDwvbj5cclxuICA8aW4+dHJ1ZTwvaW4+XHJcbiAgPG9zPjI0PC9vcz5cclxuICA8cHM+MjQ8L3BzPlxyXG48L2VwPlxyXG48b3M+MS0yNDwvb3M+IiwiUGVyaW9kaWNhbCI6eyIkaWQiOiIyNC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}</w:instrText>
          </w:r>
          <w:r w:rsidR="00946764">
            <w:rPr>
              <w:rFonts w:ascii="Calibri" w:hAnsi="Calibri" w:cs="Calibri"/>
              <w:noProof/>
            </w:rPr>
            <w:fldChar w:fldCharType="separate"/>
          </w:r>
          <w:r w:rsidR="00966998">
            <w:rPr>
              <w:rFonts w:ascii="Calibri" w:hAnsi="Calibri" w:cs="Calibri"/>
              <w:noProof/>
            </w:rPr>
            <w:t>(Qian et al. 2020; Xia and Zhang 2021)</w:t>
          </w:r>
          <w:r w:rsidR="00946764">
            <w:rPr>
              <w:rFonts w:ascii="Calibri" w:hAnsi="Calibri" w:cs="Calibri"/>
              <w:noProof/>
            </w:rPr>
            <w:fldChar w:fldCharType="end"/>
          </w:r>
        </w:sdtContent>
      </w:sdt>
      <w:r w:rsidR="00946764">
        <w:rPr>
          <w:rFonts w:ascii="Calibri" w:hAnsi="Calibri" w:cs="Calibri"/>
        </w:rPr>
        <w:t xml:space="preserve">. </w:t>
      </w:r>
      <w:r w:rsidR="00D1788D">
        <w:rPr>
          <w:rFonts w:ascii="Calibri" w:hAnsi="Calibri" w:cs="Calibri"/>
        </w:rPr>
        <w:t>Although t</w:t>
      </w:r>
      <w:r w:rsidR="00A07BEA">
        <w:rPr>
          <w:rFonts w:ascii="Calibri" w:hAnsi="Calibri" w:cs="Calibri"/>
        </w:rPr>
        <w:t xml:space="preserve">hese studies </w:t>
      </w:r>
      <w:r w:rsidR="00333C67">
        <w:rPr>
          <w:rFonts w:ascii="Calibri" w:hAnsi="Calibri" w:cs="Calibri"/>
        </w:rPr>
        <w:t>ha</w:t>
      </w:r>
      <w:r w:rsidR="00F77970">
        <w:rPr>
          <w:rFonts w:ascii="Calibri" w:hAnsi="Calibri" w:cs="Calibri"/>
        </w:rPr>
        <w:t xml:space="preserve">ve </w:t>
      </w:r>
      <w:r w:rsidR="00D00C08">
        <w:rPr>
          <w:rFonts w:ascii="Calibri" w:hAnsi="Calibri" w:cs="Calibri"/>
        </w:rPr>
        <w:t xml:space="preserve">successfully </w:t>
      </w:r>
      <w:r w:rsidR="00F36962">
        <w:rPr>
          <w:rFonts w:ascii="Calibri" w:hAnsi="Calibri" w:cs="Calibri"/>
        </w:rPr>
        <w:t>constructed transition rules</w:t>
      </w:r>
      <w:r w:rsidR="00111370">
        <w:rPr>
          <w:rFonts w:ascii="Calibri" w:hAnsi="Calibri" w:cs="Calibri"/>
        </w:rPr>
        <w:t xml:space="preserve"> </w:t>
      </w:r>
      <w:r w:rsidR="007741C5">
        <w:rPr>
          <w:rFonts w:ascii="Calibri" w:hAnsi="Calibri" w:cs="Calibri"/>
        </w:rPr>
        <w:t>within</w:t>
      </w:r>
      <w:r w:rsidR="00D00C08">
        <w:rPr>
          <w:rFonts w:ascii="Calibri" w:hAnsi="Calibri" w:cs="Calibri"/>
        </w:rPr>
        <w:t xml:space="preserve"> </w:t>
      </w:r>
      <w:r w:rsidR="009C43E8">
        <w:rPr>
          <w:rFonts w:ascii="Calibri" w:hAnsi="Calibri" w:cs="Calibri"/>
        </w:rPr>
        <w:t xml:space="preserve">the </w:t>
      </w:r>
      <w:r w:rsidR="00D00C08">
        <w:rPr>
          <w:rFonts w:ascii="Calibri" w:hAnsi="Calibri" w:cs="Calibri"/>
        </w:rPr>
        <w:t>neighborhood</w:t>
      </w:r>
      <w:r w:rsidR="008423FC">
        <w:rPr>
          <w:rFonts w:ascii="Calibri" w:hAnsi="Calibri" w:cs="Calibri"/>
        </w:rPr>
        <w:t xml:space="preserve"> scope</w:t>
      </w:r>
      <w:r w:rsidR="00F14CE3">
        <w:rPr>
          <w:rFonts w:ascii="Calibri" w:hAnsi="Calibri" w:cs="Calibri"/>
        </w:rPr>
        <w:t>, they</w:t>
      </w:r>
      <w:r w:rsidR="007D160E">
        <w:rPr>
          <w:rFonts w:ascii="Calibri" w:hAnsi="Calibri" w:cs="Calibri"/>
        </w:rPr>
        <w:t xml:space="preserve"> </w:t>
      </w:r>
      <w:r w:rsidR="00D01BB4">
        <w:rPr>
          <w:rFonts w:ascii="Calibri" w:hAnsi="Calibri" w:cs="Calibri"/>
        </w:rPr>
        <w:t>oversimplified</w:t>
      </w:r>
      <w:r w:rsidR="00F324E0">
        <w:rPr>
          <w:rFonts w:ascii="Calibri" w:hAnsi="Calibri" w:cs="Calibri"/>
        </w:rPr>
        <w:t xml:space="preserve"> the </w:t>
      </w:r>
      <w:r w:rsidR="00147273">
        <w:rPr>
          <w:rFonts w:ascii="Calibri" w:hAnsi="Calibri" w:cs="Calibri"/>
        </w:rPr>
        <w:t>macro-universal pattern</w:t>
      </w:r>
      <w:r w:rsidR="001E6776">
        <w:rPr>
          <w:rFonts w:ascii="Calibri" w:hAnsi="Calibri" w:cs="Calibri"/>
        </w:rPr>
        <w:t>.</w:t>
      </w:r>
      <w:r w:rsidR="005B581A">
        <w:rPr>
          <w:rFonts w:ascii="Calibri" w:hAnsi="Calibri" w:cs="Calibri"/>
        </w:rPr>
        <w:t xml:space="preserve"> For example,</w:t>
      </w:r>
      <w:r w:rsidR="001E6776">
        <w:rPr>
          <w:rFonts w:ascii="Calibri" w:hAnsi="Calibri" w:cs="Calibri"/>
        </w:rPr>
        <w:t xml:space="preserve"> </w:t>
      </w:r>
      <w:r w:rsidR="00057673">
        <w:rPr>
          <w:rFonts w:ascii="Calibri" w:hAnsi="Calibri" w:cs="Calibri"/>
        </w:rPr>
        <w:t xml:space="preserve">the impacts of </w:t>
      </w:r>
      <w:r w:rsidR="00D55956">
        <w:rPr>
          <w:rFonts w:ascii="Calibri" w:hAnsi="Calibri" w:cs="Calibri"/>
        </w:rPr>
        <w:t>persisting</w:t>
      </w:r>
      <w:r w:rsidR="00057673">
        <w:rPr>
          <w:rFonts w:ascii="Calibri" w:hAnsi="Calibri" w:cs="Calibri"/>
        </w:rPr>
        <w:t xml:space="preserve"> urban</w:t>
      </w:r>
      <w:r w:rsidR="00717499">
        <w:rPr>
          <w:rFonts w:ascii="Calibri" w:hAnsi="Calibri" w:cs="Calibri"/>
        </w:rPr>
        <w:t xml:space="preserve"> areas </w:t>
      </w:r>
      <w:r w:rsidR="00D8655E">
        <w:rPr>
          <w:rFonts w:ascii="Calibri" w:hAnsi="Calibri" w:cs="Calibri"/>
        </w:rPr>
        <w:t>to</w:t>
      </w:r>
      <w:r w:rsidR="00C564DA">
        <w:rPr>
          <w:rFonts w:ascii="Calibri" w:hAnsi="Calibri" w:cs="Calibri"/>
        </w:rPr>
        <w:t xml:space="preserve"> </w:t>
      </w:r>
      <w:r w:rsidR="00A6699C">
        <w:rPr>
          <w:rFonts w:ascii="Calibri" w:hAnsi="Calibri" w:cs="Calibri"/>
        </w:rPr>
        <w:t xml:space="preserve">nearby </w:t>
      </w:r>
      <w:r w:rsidR="00E143B8">
        <w:rPr>
          <w:rFonts w:ascii="Calibri" w:hAnsi="Calibri" w:cs="Calibri"/>
        </w:rPr>
        <w:t xml:space="preserve">non-urban lands </w:t>
      </w:r>
      <w:r w:rsidR="00717499">
        <w:rPr>
          <w:rFonts w:ascii="Calibri" w:hAnsi="Calibri" w:cs="Calibri"/>
        </w:rPr>
        <w:t xml:space="preserve">are </w:t>
      </w:r>
      <w:r w:rsidR="004E4969">
        <w:rPr>
          <w:rFonts w:ascii="Calibri" w:hAnsi="Calibri" w:cs="Calibri"/>
        </w:rPr>
        <w:t>measure</w:t>
      </w:r>
      <w:r w:rsidR="00E143B8">
        <w:rPr>
          <w:rFonts w:ascii="Calibri" w:hAnsi="Calibri" w:cs="Calibri"/>
        </w:rPr>
        <w:t>d</w:t>
      </w:r>
      <w:r w:rsidR="004E4969">
        <w:rPr>
          <w:rFonts w:ascii="Calibri" w:hAnsi="Calibri" w:cs="Calibri"/>
        </w:rPr>
        <w:t xml:space="preserve"> </w:t>
      </w:r>
      <w:r w:rsidR="00FD51CC">
        <w:rPr>
          <w:rFonts w:ascii="Calibri" w:hAnsi="Calibri" w:cs="Calibri"/>
        </w:rPr>
        <w:t xml:space="preserve">as </w:t>
      </w:r>
      <w:r w:rsidR="0043146D">
        <w:rPr>
          <w:rFonts w:ascii="Calibri" w:hAnsi="Calibri" w:cs="Calibri"/>
        </w:rPr>
        <w:t xml:space="preserve">decayed </w:t>
      </w:r>
      <w:r w:rsidR="00FD51CC">
        <w:rPr>
          <w:rFonts w:ascii="Calibri" w:hAnsi="Calibri" w:cs="Calibri"/>
        </w:rPr>
        <w:t>distance</w:t>
      </w:r>
      <w:r w:rsidR="00AD1EF9">
        <w:rPr>
          <w:rFonts w:ascii="Calibri" w:hAnsi="Calibri" w:cs="Calibri"/>
        </w:rPr>
        <w:t>s</w:t>
      </w:r>
      <w:r w:rsidR="00586918">
        <w:rPr>
          <w:rFonts w:ascii="Calibri" w:hAnsi="Calibri" w:cs="Calibri"/>
        </w:rPr>
        <w:t>;</w:t>
      </w:r>
      <w:r w:rsidR="0043146D">
        <w:rPr>
          <w:rFonts w:ascii="Calibri" w:hAnsi="Calibri" w:cs="Calibri"/>
        </w:rPr>
        <w:t xml:space="preserve"> </w:t>
      </w:r>
      <w:r w:rsidR="00586918">
        <w:rPr>
          <w:rFonts w:ascii="Calibri" w:hAnsi="Calibri" w:cs="Calibri"/>
        </w:rPr>
        <w:t xml:space="preserve">however, </w:t>
      </w:r>
      <w:r w:rsidR="00D762C7">
        <w:rPr>
          <w:rFonts w:ascii="Calibri" w:hAnsi="Calibri" w:cs="Calibri"/>
        </w:rPr>
        <w:t>the spatial configuration</w:t>
      </w:r>
      <w:r w:rsidR="00C45E92">
        <w:rPr>
          <w:rFonts w:ascii="Calibri" w:hAnsi="Calibri" w:cs="Calibri"/>
        </w:rPr>
        <w:t>s</w:t>
      </w:r>
      <w:r w:rsidR="00D762C7">
        <w:rPr>
          <w:rFonts w:ascii="Calibri" w:hAnsi="Calibri" w:cs="Calibri"/>
        </w:rPr>
        <w:t xml:space="preserve"> such as </w:t>
      </w:r>
      <w:r w:rsidR="00C45E92">
        <w:rPr>
          <w:rFonts w:ascii="Calibri" w:hAnsi="Calibri" w:cs="Calibri"/>
        </w:rPr>
        <w:t xml:space="preserve">the shapes and arrangements of </w:t>
      </w:r>
      <w:r w:rsidR="00F0742A">
        <w:rPr>
          <w:rFonts w:ascii="Calibri" w:hAnsi="Calibri" w:cs="Calibri"/>
        </w:rPr>
        <w:t xml:space="preserve">existing urban </w:t>
      </w:r>
      <w:r w:rsidR="001B52EC">
        <w:rPr>
          <w:rFonts w:ascii="Calibri" w:hAnsi="Calibri" w:cs="Calibri"/>
        </w:rPr>
        <w:t>lands</w:t>
      </w:r>
      <w:r w:rsidR="00F0742A">
        <w:rPr>
          <w:rFonts w:ascii="Calibri" w:hAnsi="Calibri" w:cs="Calibri"/>
        </w:rPr>
        <w:t xml:space="preserve"> </w:t>
      </w:r>
      <w:r w:rsidR="007F5A19">
        <w:rPr>
          <w:rFonts w:ascii="Calibri" w:hAnsi="Calibri" w:cs="Calibri"/>
        </w:rPr>
        <w:t>are</w:t>
      </w:r>
      <w:r w:rsidR="00BB49F4">
        <w:rPr>
          <w:rFonts w:ascii="Calibri" w:hAnsi="Calibri" w:cs="Calibri"/>
        </w:rPr>
        <w:t xml:space="preserve"> </w:t>
      </w:r>
      <w:r w:rsidR="006C3A66">
        <w:rPr>
          <w:rFonts w:ascii="Calibri" w:hAnsi="Calibri" w:cs="Calibri"/>
        </w:rPr>
        <w:t>rarely considered in the urban development simulation</w:t>
      </w:r>
      <w:r w:rsidR="001478CD">
        <w:rPr>
          <w:rFonts w:ascii="Calibri" w:hAnsi="Calibri" w:cs="Calibri"/>
        </w:rPr>
        <w:t>.</w:t>
      </w:r>
    </w:p>
    <w:p w14:paraId="42FD52E0" w14:textId="75B69BF0" w:rsidR="0061673F" w:rsidRDefault="00427117" w:rsidP="00D71802">
      <w:pPr>
        <w:spacing w:line="276" w:lineRule="auto"/>
        <w:rPr>
          <w:rFonts w:ascii="Calibri" w:hAnsi="Calibri" w:cs="Calibri"/>
        </w:rPr>
      </w:pPr>
      <w:r w:rsidRPr="009E67B1">
        <w:rPr>
          <w:rFonts w:ascii="Calibri" w:hAnsi="Calibri" w:cs="Calibri"/>
        </w:rPr>
        <w:t>The advance</w:t>
      </w:r>
      <w:r w:rsidR="00406B83">
        <w:rPr>
          <w:rFonts w:ascii="Calibri" w:hAnsi="Calibri" w:cs="Calibri"/>
        </w:rPr>
        <w:t>d</w:t>
      </w:r>
      <w:r w:rsidRPr="009E67B1">
        <w:rPr>
          <w:rFonts w:ascii="Calibri" w:hAnsi="Calibri" w:cs="Calibri"/>
        </w:rPr>
        <w:t xml:space="preserve"> Deep Learning (DL) technology enables </w:t>
      </w:r>
      <w:r w:rsidR="0035374A">
        <w:rPr>
          <w:rFonts w:ascii="Calibri" w:hAnsi="Calibri" w:cs="Calibri"/>
        </w:rPr>
        <w:t xml:space="preserve">the </w:t>
      </w:r>
      <w:r w:rsidR="00836FFE">
        <w:rPr>
          <w:rFonts w:ascii="Calibri" w:hAnsi="Calibri" w:cs="Calibri"/>
        </w:rPr>
        <w:t>spatial config</w:t>
      </w:r>
      <w:r w:rsidR="00222E6F">
        <w:rPr>
          <w:rFonts w:ascii="Calibri" w:hAnsi="Calibri" w:cs="Calibri"/>
        </w:rPr>
        <w:t>u</w:t>
      </w:r>
      <w:r w:rsidR="00836FFE">
        <w:rPr>
          <w:rFonts w:ascii="Calibri" w:hAnsi="Calibri" w:cs="Calibri"/>
        </w:rPr>
        <w:t>rations, rather than</w:t>
      </w:r>
      <w:r w:rsidRPr="009E67B1">
        <w:rPr>
          <w:rFonts w:ascii="Calibri" w:hAnsi="Calibri" w:cs="Calibri"/>
        </w:rPr>
        <w:t xml:space="preserve"> </w:t>
      </w:r>
      <w:r w:rsidR="002A6D8E">
        <w:rPr>
          <w:rFonts w:ascii="Calibri" w:hAnsi="Calibri" w:cs="Calibri"/>
        </w:rPr>
        <w:t>prox</w:t>
      </w:r>
      <w:r w:rsidR="003451DE">
        <w:rPr>
          <w:rFonts w:ascii="Calibri" w:hAnsi="Calibri" w:cs="Calibri"/>
        </w:rPr>
        <w:t>ied</w:t>
      </w:r>
      <w:r w:rsidR="002A6D8E">
        <w:rPr>
          <w:rFonts w:ascii="Calibri" w:hAnsi="Calibri" w:cs="Calibri"/>
        </w:rPr>
        <w:t xml:space="preserve"> </w:t>
      </w:r>
      <w:r w:rsidR="00864B17">
        <w:rPr>
          <w:rFonts w:ascii="Calibri" w:hAnsi="Calibri" w:cs="Calibri"/>
        </w:rPr>
        <w:t>variables</w:t>
      </w:r>
      <w:r w:rsidR="00B7638E">
        <w:rPr>
          <w:rFonts w:ascii="Calibri" w:hAnsi="Calibri" w:cs="Calibri"/>
        </w:rPr>
        <w:t xml:space="preserve"> like decay distances</w:t>
      </w:r>
      <w:r w:rsidR="0035374A">
        <w:rPr>
          <w:rFonts w:ascii="Calibri" w:hAnsi="Calibri" w:cs="Calibri"/>
        </w:rPr>
        <w:t>,</w:t>
      </w:r>
      <w:r w:rsidR="00CE0320">
        <w:rPr>
          <w:rFonts w:ascii="Calibri" w:hAnsi="Calibri" w:cs="Calibri"/>
        </w:rPr>
        <w:t xml:space="preserve"> </w:t>
      </w:r>
      <w:r w:rsidR="0035374A">
        <w:rPr>
          <w:rFonts w:ascii="Calibri" w:hAnsi="Calibri" w:cs="Calibri"/>
        </w:rPr>
        <w:t>of driving factors</w:t>
      </w:r>
      <w:r w:rsidR="00CE0320">
        <w:rPr>
          <w:rFonts w:ascii="Calibri" w:hAnsi="Calibri" w:cs="Calibri"/>
        </w:rPr>
        <w:t xml:space="preserve"> </w:t>
      </w:r>
      <w:r w:rsidR="0035374A">
        <w:rPr>
          <w:rFonts w:ascii="Calibri" w:hAnsi="Calibri" w:cs="Calibri"/>
        </w:rPr>
        <w:t xml:space="preserve">to be </w:t>
      </w:r>
      <w:r w:rsidR="00E94F39">
        <w:rPr>
          <w:rFonts w:ascii="Calibri" w:hAnsi="Calibri" w:cs="Calibri"/>
        </w:rPr>
        <w:t xml:space="preserve">integrated into urban </w:t>
      </w:r>
      <w:r w:rsidRPr="009E67B1">
        <w:rPr>
          <w:rFonts w:ascii="Calibri" w:hAnsi="Calibri" w:cs="Calibri"/>
        </w:rPr>
        <w:t>development</w:t>
      </w:r>
      <w:r w:rsidR="00BE72C8">
        <w:rPr>
          <w:rFonts w:ascii="Calibri" w:hAnsi="Calibri" w:cs="Calibri"/>
        </w:rPr>
        <w:t xml:space="preserve"> simulation</w:t>
      </w:r>
      <w:r w:rsidRPr="009E67B1">
        <w:rPr>
          <w:rFonts w:ascii="Calibri" w:hAnsi="Calibri" w:cs="Calibri"/>
        </w:rPr>
        <w:t xml:space="preserve">. </w:t>
      </w:r>
      <w:r w:rsidR="002D0475" w:rsidRPr="009E67B1">
        <w:rPr>
          <w:rFonts w:ascii="Calibri" w:hAnsi="Calibri" w:cs="Calibri"/>
        </w:rPr>
        <w:t xml:space="preserve">The Convolutional Neuron Network </w:t>
      </w:r>
      <w:r w:rsidR="002D0475">
        <w:rPr>
          <w:rFonts w:ascii="Calibri" w:hAnsi="Calibri" w:cs="Calibri"/>
        </w:rPr>
        <w:t xml:space="preserve">(CNN) </w:t>
      </w:r>
      <w:r w:rsidR="002D0475" w:rsidRPr="009E67B1">
        <w:rPr>
          <w:rFonts w:ascii="Calibri" w:hAnsi="Calibri" w:cs="Calibri"/>
        </w:rPr>
        <w:t xml:space="preserve">is a typical DL </w:t>
      </w:r>
      <w:r w:rsidR="002D0475">
        <w:rPr>
          <w:rFonts w:ascii="Calibri" w:hAnsi="Calibri" w:cs="Calibri"/>
        </w:rPr>
        <w:t>component</w:t>
      </w:r>
      <w:r w:rsidR="002D0475" w:rsidRPr="009E67B1">
        <w:rPr>
          <w:rFonts w:ascii="Calibri" w:hAnsi="Calibri" w:cs="Calibri"/>
        </w:rPr>
        <w:t xml:space="preserve"> to extract</w:t>
      </w:r>
      <w:r w:rsidR="002D0475">
        <w:rPr>
          <w:rFonts w:ascii="Calibri" w:hAnsi="Calibri" w:cs="Calibri"/>
        </w:rPr>
        <w:t xml:space="preserve"> spatial</w:t>
      </w:r>
      <w:r w:rsidR="002D0475" w:rsidRPr="009E67B1">
        <w:rPr>
          <w:rFonts w:ascii="Calibri" w:hAnsi="Calibri" w:cs="Calibri"/>
        </w:rPr>
        <w:t xml:space="preserve"> features and </w:t>
      </w:r>
      <w:r w:rsidR="00F53875">
        <w:rPr>
          <w:rFonts w:ascii="Calibri" w:hAnsi="Calibri" w:cs="Calibri"/>
        </w:rPr>
        <w:t>simulates</w:t>
      </w:r>
      <w:r w:rsidR="002D0475" w:rsidRPr="00692F39">
        <w:rPr>
          <w:rFonts w:ascii="Calibri" w:hAnsi="Calibri" w:cs="Calibri"/>
        </w:rPr>
        <w:t xml:space="preserve"> land</w:t>
      </w:r>
      <w:r w:rsidR="002D0475">
        <w:rPr>
          <w:rFonts w:ascii="Calibri" w:hAnsi="Calibri" w:cs="Calibri"/>
        </w:rPr>
        <w:t>-</w:t>
      </w:r>
      <w:r w:rsidR="002D0475" w:rsidRPr="00692F39">
        <w:rPr>
          <w:rFonts w:ascii="Calibri" w:hAnsi="Calibri" w:cs="Calibri"/>
        </w:rPr>
        <w:t>use changes.</w:t>
      </w:r>
      <w:r w:rsidR="002D0475">
        <w:rPr>
          <w:rFonts w:ascii="Calibri" w:hAnsi="Calibri" w:cs="Calibri"/>
        </w:rPr>
        <w:t xml:space="preserve"> For example,</w:t>
      </w:r>
      <w:r w:rsidR="002D0475" w:rsidRPr="00692F39">
        <w:rPr>
          <w:rFonts w:ascii="Calibri" w:hAnsi="Calibri" w:cs="Calibri"/>
        </w:rPr>
        <w:t xml:space="preserve"> </w:t>
      </w:r>
      <w:sdt>
        <w:sdtPr>
          <w:rPr>
            <w:rFonts w:ascii="Calibri" w:hAnsi="Calibri" w:cs="Calibri"/>
          </w:rPr>
          <w:alias w:val="To edit, see citavi.com/edit"/>
          <w:tag w:val="CitaviPlaceholder#4a0a6608-99b6-4360-97d8-a0643a568a6c"/>
          <w:id w:val="-1076666293"/>
          <w:placeholder>
            <w:docPart w:val="DefaultPlaceholder_-1854013440"/>
          </w:placeholder>
        </w:sdtPr>
        <w:sdtEndPr/>
        <w:sdtContent>
          <w:r w:rsidR="00712374">
            <w:rPr>
              <w:rFonts w:ascii="Calibri" w:hAnsi="Calibri" w:cs="Calibri"/>
              <w:noProof/>
            </w:rPr>
            <w:fldChar w:fldCharType="begin"/>
          </w:r>
          <w:r w:rsidR="0071237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V9XSwiRm9ybWF0dGVkVGV4dCI6eyIkaWQiOiIxOCIsIkNvdW50IjoxLCJUZXh0VW5pdHMiOlt7IiRpZCI6IjE5IiwiRm9udFN0eWxlIjp7IiRpZCI6IjIwIiwiTmV1dHJhbCI6dHJ1ZX0sIlJlYWRpbmdPcmRlciI6MSwiVGV4dCI6IlpoYWkgZXQgYWwuIn1dfSwiVGFnIjoiQ2l0YXZpUGxhY2Vob2xkZXIjNGEwYTY2MDgtOTliNi00MzYwLTk3ZDgtYTA2NDNhNTY4YTZjIiwiVGV4dCI6IlpoYWkgZXQgYWwuIiwiV0FJVmVyc2lvbiI6IjYuOC4wLjAifQ==}</w:instrText>
          </w:r>
          <w:r w:rsidR="00712374">
            <w:rPr>
              <w:rFonts w:ascii="Calibri" w:hAnsi="Calibri" w:cs="Calibri"/>
              <w:noProof/>
            </w:rPr>
            <w:fldChar w:fldCharType="separate"/>
          </w:r>
          <w:r w:rsidR="00B41D1E">
            <w:rPr>
              <w:rFonts w:ascii="Calibri" w:hAnsi="Calibri" w:cs="Calibri"/>
              <w:noProof/>
            </w:rPr>
            <w:t>Zhai et al.</w:t>
          </w:r>
          <w:r w:rsidR="00712374">
            <w:rPr>
              <w:rFonts w:ascii="Calibri" w:hAnsi="Calibri" w:cs="Calibri"/>
              <w:noProof/>
            </w:rPr>
            <w:fldChar w:fldCharType="end"/>
          </w:r>
        </w:sdtContent>
      </w:sdt>
      <w:r w:rsidR="00712374">
        <w:rPr>
          <w:rFonts w:ascii="Calibri" w:hAnsi="Calibri" w:cs="Calibri"/>
        </w:rPr>
        <w:t xml:space="preserve"> </w:t>
      </w:r>
      <w:sdt>
        <w:sdtPr>
          <w:rPr>
            <w:rFonts w:ascii="Calibri" w:hAnsi="Calibri" w:cs="Calibri"/>
          </w:rPr>
          <w:alias w:val="To edit, see citavi.com/edit"/>
          <w:tag w:val="CitaviPlaceholder#6d2488dc-05da-4c35-891d-9e1fb04280c4"/>
          <w:id w:val="2131885153"/>
          <w:placeholder>
            <w:docPart w:val="DefaultPlaceholder_-1854013440"/>
          </w:placeholder>
        </w:sdtPr>
        <w:sdtEndPr/>
        <w:sdtContent>
          <w:r w:rsidR="00712374">
            <w:rPr>
              <w:rFonts w:ascii="Calibri" w:hAnsi="Calibri" w:cs="Calibri"/>
              <w:noProof/>
            </w:rPr>
            <w:fldChar w:fldCharType="begin"/>
          </w:r>
          <w:r w:rsidR="0071237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jApIn1dfSwiVGFnIjoiQ2l0YXZpUGxhY2Vob2xkZXIjNmQyNDg4ZGMtMDVkYS00YzM1LTg5MWQtOWUxZmIwNDI4MGM0IiwiVGV4dCI6IigyMDIwKSIsIldBSVZlcnNpb24iOiI2LjguMC4wIn0=}</w:instrText>
          </w:r>
          <w:r w:rsidR="00712374">
            <w:rPr>
              <w:rFonts w:ascii="Calibri" w:hAnsi="Calibri" w:cs="Calibri"/>
              <w:noProof/>
            </w:rPr>
            <w:fldChar w:fldCharType="separate"/>
          </w:r>
          <w:r w:rsidR="00B41D1E">
            <w:rPr>
              <w:rFonts w:ascii="Calibri" w:hAnsi="Calibri" w:cs="Calibri"/>
              <w:noProof/>
            </w:rPr>
            <w:t>(2020)</w:t>
          </w:r>
          <w:r w:rsidR="00712374">
            <w:rPr>
              <w:rFonts w:ascii="Calibri" w:hAnsi="Calibri" w:cs="Calibri"/>
              <w:noProof/>
            </w:rPr>
            <w:fldChar w:fldCharType="end"/>
          </w:r>
        </w:sdtContent>
      </w:sdt>
      <w:r w:rsidR="00015B8B">
        <w:rPr>
          <w:rFonts w:ascii="Calibri" w:hAnsi="Calibri" w:cs="Calibri"/>
        </w:rPr>
        <w:t xml:space="preserve"> </w:t>
      </w:r>
      <w:r w:rsidR="00201EA7">
        <w:rPr>
          <w:rFonts w:ascii="Calibri" w:hAnsi="Calibri" w:cs="Calibri"/>
        </w:rPr>
        <w:t>used</w:t>
      </w:r>
      <w:r w:rsidR="00201EA7" w:rsidRPr="00201EA7">
        <w:t xml:space="preserve"> </w:t>
      </w:r>
      <w:r w:rsidR="00201EA7" w:rsidRPr="00201EA7">
        <w:rPr>
          <w:rFonts w:ascii="Calibri" w:hAnsi="Calibri" w:cs="Calibri"/>
        </w:rPr>
        <w:t>CNN</w:t>
      </w:r>
      <w:r w:rsidR="006F110E">
        <w:rPr>
          <w:rFonts w:ascii="Calibri" w:hAnsi="Calibri" w:cs="Calibri"/>
        </w:rPr>
        <w:t xml:space="preserve"> </w:t>
      </w:r>
      <w:r w:rsidR="00201EA7" w:rsidRPr="00201EA7">
        <w:rPr>
          <w:rFonts w:ascii="Calibri" w:hAnsi="Calibri" w:cs="Calibri"/>
        </w:rPr>
        <w:t xml:space="preserve">to extract the </w:t>
      </w:r>
      <w:r w:rsidR="00D95336">
        <w:rPr>
          <w:rFonts w:ascii="Calibri" w:hAnsi="Calibri" w:cs="Calibri"/>
        </w:rPr>
        <w:t>spatial</w:t>
      </w:r>
      <w:r w:rsidR="00201EA7">
        <w:rPr>
          <w:rFonts w:ascii="Calibri" w:hAnsi="Calibri" w:cs="Calibri"/>
        </w:rPr>
        <w:t xml:space="preserve"> </w:t>
      </w:r>
      <w:r w:rsidR="00201EA7" w:rsidRPr="00201EA7">
        <w:rPr>
          <w:rFonts w:ascii="Calibri" w:hAnsi="Calibri" w:cs="Calibri"/>
        </w:rPr>
        <w:t xml:space="preserve">features </w:t>
      </w:r>
      <w:r w:rsidR="00D95336">
        <w:rPr>
          <w:rFonts w:ascii="Calibri" w:hAnsi="Calibri" w:cs="Calibri"/>
        </w:rPr>
        <w:t>from</w:t>
      </w:r>
      <w:r w:rsidR="00201EA7" w:rsidRPr="00201EA7">
        <w:rPr>
          <w:rFonts w:ascii="Calibri" w:hAnsi="Calibri" w:cs="Calibri"/>
        </w:rPr>
        <w:t xml:space="preserve"> driving factors within a neighborhood </w:t>
      </w:r>
      <w:r w:rsidR="008E5A24">
        <w:rPr>
          <w:rFonts w:ascii="Calibri" w:hAnsi="Calibri" w:cs="Calibri"/>
        </w:rPr>
        <w:t>and</w:t>
      </w:r>
      <w:r w:rsidR="00BA4480">
        <w:rPr>
          <w:rFonts w:ascii="Calibri" w:hAnsi="Calibri" w:cs="Calibri"/>
        </w:rPr>
        <w:t xml:space="preserve"> improve</w:t>
      </w:r>
      <w:r w:rsidR="008E5A24">
        <w:rPr>
          <w:rFonts w:ascii="Calibri" w:hAnsi="Calibri" w:cs="Calibri"/>
        </w:rPr>
        <w:t>d</w:t>
      </w:r>
      <w:r w:rsidR="00BA4480">
        <w:rPr>
          <w:rFonts w:ascii="Calibri" w:hAnsi="Calibri" w:cs="Calibri"/>
        </w:rPr>
        <w:t xml:space="preserve"> the performances of urban development</w:t>
      </w:r>
      <w:r w:rsidR="002D66A5" w:rsidRPr="002D66A5">
        <w:rPr>
          <w:rFonts w:ascii="Calibri" w:hAnsi="Calibri" w:cs="Calibri"/>
        </w:rPr>
        <w:t xml:space="preserve"> </w:t>
      </w:r>
      <w:r w:rsidR="002D66A5">
        <w:rPr>
          <w:rFonts w:ascii="Calibri" w:hAnsi="Calibri" w:cs="Calibri"/>
        </w:rPr>
        <w:t>simulation</w:t>
      </w:r>
      <w:r w:rsidR="00BA4480">
        <w:rPr>
          <w:rFonts w:ascii="Calibri" w:hAnsi="Calibri" w:cs="Calibri"/>
        </w:rPr>
        <w:t>.</w:t>
      </w:r>
      <w:r w:rsidR="00FD7F68">
        <w:rPr>
          <w:rFonts w:ascii="Calibri" w:hAnsi="Calibri" w:cs="Calibri"/>
        </w:rPr>
        <w:t xml:space="preserve"> </w:t>
      </w:r>
      <w:sdt>
        <w:sdtPr>
          <w:rPr>
            <w:rFonts w:ascii="Calibri" w:hAnsi="Calibri" w:cs="Calibri"/>
          </w:rPr>
          <w:alias w:val="To edit, see citavi.com/edit"/>
          <w:tag w:val="CitaviPlaceholder#36483220-ed8d-454a-a74c-3392245caafb"/>
          <w:id w:val="1617328109"/>
          <w:placeholder>
            <w:docPart w:val="DefaultPlaceholder_-1854013440"/>
          </w:placeholder>
        </w:sdtPr>
        <w:sdtEndPr/>
        <w:sdtContent>
          <w:r w:rsidR="00712374">
            <w:rPr>
              <w:rFonts w:ascii="Calibri" w:hAnsi="Calibri" w:cs="Calibri"/>
              <w:noProof/>
            </w:rPr>
            <w:fldChar w:fldCharType="begin"/>
          </w:r>
          <w:r w:rsidR="0071237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V9XSwiRm9ybWF0dGVkVGV4dCI6eyIkaWQiOiIxNyIsIkNvdW50IjoxLCJUZXh0VW5pdHMiOlt7IiRpZCI6IjE4IiwiRm9udFN0eWxlIjp7IiRpZCI6IjE5IiwiTmV1dHJhbCI6dHJ1ZX0sIlJlYWRpbmdPcmRlciI6MSwiVGV4dCI6IlFpYW4gZXQgYWwuIn1dfSwiVGFnIjoiQ2l0YXZpUGxhY2Vob2xkZXIjMzY0ODMyMjAtZWQ4ZC00NTRhLWE3NGMtMzM5MjI0NWNhYWZiIiwiVGV4dCI6IlFpYW4gZXQgYWwuIiwiV0FJVmVyc2lvbiI6IjYuOC4wLjAifQ==}</w:instrText>
          </w:r>
          <w:r w:rsidR="00712374">
            <w:rPr>
              <w:rFonts w:ascii="Calibri" w:hAnsi="Calibri" w:cs="Calibri"/>
              <w:noProof/>
            </w:rPr>
            <w:fldChar w:fldCharType="separate"/>
          </w:r>
          <w:r w:rsidR="00B41D1E">
            <w:rPr>
              <w:rFonts w:ascii="Calibri" w:hAnsi="Calibri" w:cs="Calibri"/>
              <w:noProof/>
            </w:rPr>
            <w:t>Qian et al.</w:t>
          </w:r>
          <w:r w:rsidR="00712374">
            <w:rPr>
              <w:rFonts w:ascii="Calibri" w:hAnsi="Calibri" w:cs="Calibri"/>
              <w:noProof/>
            </w:rPr>
            <w:fldChar w:fldCharType="end"/>
          </w:r>
        </w:sdtContent>
      </w:sdt>
      <w:r w:rsidR="00712374">
        <w:rPr>
          <w:rFonts w:ascii="Calibri" w:hAnsi="Calibri" w:cs="Calibri"/>
        </w:rPr>
        <w:t xml:space="preserve"> </w:t>
      </w:r>
      <w:sdt>
        <w:sdtPr>
          <w:rPr>
            <w:rFonts w:ascii="Calibri" w:hAnsi="Calibri" w:cs="Calibri"/>
          </w:rPr>
          <w:alias w:val="To edit, see citavi.com/edit"/>
          <w:tag w:val="CitaviPlaceholder#4d031a68-6f26-4fe8-bd39-600d3891a2a3"/>
          <w:id w:val="1663664497"/>
          <w:placeholder>
            <w:docPart w:val="DefaultPlaceholder_-1854013440"/>
          </w:placeholder>
        </w:sdtPr>
        <w:sdtEndPr/>
        <w:sdtContent>
          <w:r w:rsidR="00712374">
            <w:rPr>
              <w:rFonts w:ascii="Calibri" w:hAnsi="Calibri" w:cs="Calibri"/>
              <w:noProof/>
            </w:rPr>
            <w:fldChar w:fldCharType="begin"/>
          </w:r>
          <w:r w:rsidR="0071237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NGQwMzFhNjgtNmYyNi00ZmU4LWJkMzktNjAwZDM4OTFhMmEzIiwiVGV4dCI6IigyMDIwKSIsIldBSVZlcnNpb24iOiI2LjguMC4wIn0=}</w:instrText>
          </w:r>
          <w:r w:rsidR="00712374">
            <w:rPr>
              <w:rFonts w:ascii="Calibri" w:hAnsi="Calibri" w:cs="Calibri"/>
              <w:noProof/>
            </w:rPr>
            <w:fldChar w:fldCharType="separate"/>
          </w:r>
          <w:r w:rsidR="00B41D1E">
            <w:rPr>
              <w:rFonts w:ascii="Calibri" w:hAnsi="Calibri" w:cs="Calibri"/>
              <w:noProof/>
            </w:rPr>
            <w:t>(2020)</w:t>
          </w:r>
          <w:r w:rsidR="00712374">
            <w:rPr>
              <w:rFonts w:ascii="Calibri" w:hAnsi="Calibri" w:cs="Calibri"/>
              <w:noProof/>
            </w:rPr>
            <w:fldChar w:fldCharType="end"/>
          </w:r>
        </w:sdtContent>
      </w:sdt>
      <w:r w:rsidR="00730BE8">
        <w:rPr>
          <w:rFonts w:ascii="Calibri" w:hAnsi="Calibri" w:cs="Calibri"/>
        </w:rPr>
        <w:t xml:space="preserve"> </w:t>
      </w:r>
      <w:r w:rsidR="008E0238">
        <w:rPr>
          <w:rFonts w:ascii="Calibri" w:hAnsi="Calibri" w:cs="Calibri"/>
        </w:rPr>
        <w:t xml:space="preserve">proposed a 3-D CNN model that </w:t>
      </w:r>
      <w:r w:rsidR="00730BE8">
        <w:rPr>
          <w:rFonts w:ascii="Calibri" w:hAnsi="Calibri" w:cs="Calibri"/>
        </w:rPr>
        <w:t>coupled</w:t>
      </w:r>
      <w:r w:rsidR="003326D7">
        <w:rPr>
          <w:rFonts w:ascii="Calibri" w:hAnsi="Calibri" w:cs="Calibri"/>
        </w:rPr>
        <w:t xml:space="preserve"> historical </w:t>
      </w:r>
      <w:r w:rsidR="00F7626A">
        <w:rPr>
          <w:rFonts w:ascii="Calibri" w:hAnsi="Calibri" w:cs="Calibri"/>
        </w:rPr>
        <w:t xml:space="preserve">urban dynamics with CNN </w:t>
      </w:r>
      <w:r w:rsidR="004E1682">
        <w:rPr>
          <w:rFonts w:ascii="Calibri" w:hAnsi="Calibri" w:cs="Calibri"/>
        </w:rPr>
        <w:t>and found it</w:t>
      </w:r>
      <w:r w:rsidR="008E0238">
        <w:rPr>
          <w:rFonts w:ascii="Calibri" w:hAnsi="Calibri" w:cs="Calibri"/>
        </w:rPr>
        <w:t xml:space="preserve"> outperformed </w:t>
      </w:r>
      <w:r w:rsidR="00176634">
        <w:rPr>
          <w:rFonts w:ascii="Calibri" w:hAnsi="Calibri" w:cs="Calibri"/>
        </w:rPr>
        <w:t>conventional</w:t>
      </w:r>
      <w:r w:rsidR="00520464">
        <w:rPr>
          <w:rFonts w:ascii="Calibri" w:hAnsi="Calibri" w:cs="Calibri"/>
        </w:rPr>
        <w:t xml:space="preserve"> CA models. A</w:t>
      </w:r>
      <w:r w:rsidR="00DD7A50">
        <w:rPr>
          <w:rFonts w:ascii="Calibri" w:hAnsi="Calibri" w:cs="Calibri"/>
        </w:rPr>
        <w:t>lthough</w:t>
      </w:r>
      <w:r w:rsidR="00A406F5">
        <w:rPr>
          <w:rFonts w:ascii="Calibri" w:hAnsi="Calibri" w:cs="Calibri"/>
        </w:rPr>
        <w:t xml:space="preserve"> </w:t>
      </w:r>
      <w:r w:rsidR="00A72594">
        <w:rPr>
          <w:rFonts w:ascii="Calibri" w:hAnsi="Calibri" w:cs="Calibri"/>
        </w:rPr>
        <w:t>different scholars</w:t>
      </w:r>
      <w:r w:rsidR="00431580">
        <w:rPr>
          <w:rFonts w:ascii="Calibri" w:hAnsi="Calibri" w:cs="Calibri"/>
        </w:rPr>
        <w:t xml:space="preserve"> </w:t>
      </w:r>
      <w:r w:rsidR="00D82B67">
        <w:rPr>
          <w:rFonts w:ascii="Calibri" w:hAnsi="Calibri" w:cs="Calibri"/>
        </w:rPr>
        <w:t xml:space="preserve">have adopted </w:t>
      </w:r>
      <w:r w:rsidR="00060A2E">
        <w:rPr>
          <w:rFonts w:ascii="Calibri" w:hAnsi="Calibri" w:cs="Calibri"/>
        </w:rPr>
        <w:t>CNN</w:t>
      </w:r>
      <w:r w:rsidR="00CD1ADB">
        <w:rPr>
          <w:rFonts w:ascii="Calibri" w:hAnsi="Calibri" w:cs="Calibri"/>
        </w:rPr>
        <w:t xml:space="preserve"> or other DL models to </w:t>
      </w:r>
      <w:r w:rsidR="002730EE">
        <w:rPr>
          <w:rFonts w:ascii="Calibri" w:hAnsi="Calibri" w:cs="Calibri"/>
        </w:rPr>
        <w:t xml:space="preserve">incorporate </w:t>
      </w:r>
      <w:r w:rsidR="006D5126">
        <w:rPr>
          <w:rFonts w:ascii="Calibri" w:hAnsi="Calibri" w:cs="Calibri"/>
        </w:rPr>
        <w:t>spatial features</w:t>
      </w:r>
      <w:r w:rsidR="00CD1ADB">
        <w:rPr>
          <w:rFonts w:ascii="Calibri" w:hAnsi="Calibri" w:cs="Calibri"/>
        </w:rPr>
        <w:t xml:space="preserve"> </w:t>
      </w:r>
      <w:r w:rsidR="006D5126">
        <w:rPr>
          <w:rFonts w:ascii="Calibri" w:hAnsi="Calibri" w:cs="Calibri"/>
        </w:rPr>
        <w:t>on</w:t>
      </w:r>
      <w:r w:rsidR="00CD1ADB">
        <w:rPr>
          <w:rFonts w:ascii="Calibri" w:hAnsi="Calibri" w:cs="Calibri"/>
        </w:rPr>
        <w:t xml:space="preserve"> </w:t>
      </w:r>
      <w:r w:rsidR="00883275">
        <w:rPr>
          <w:rFonts w:ascii="Calibri" w:hAnsi="Calibri" w:cs="Calibri"/>
        </w:rPr>
        <w:t>urban simulation,</w:t>
      </w:r>
      <w:r w:rsidR="00C26AB5">
        <w:rPr>
          <w:rFonts w:ascii="Calibri" w:hAnsi="Calibri" w:cs="Calibri"/>
        </w:rPr>
        <w:t xml:space="preserve"> the</w:t>
      </w:r>
      <w:r w:rsidR="00A72594">
        <w:rPr>
          <w:rFonts w:ascii="Calibri" w:hAnsi="Calibri" w:cs="Calibri"/>
        </w:rPr>
        <w:t>ir</w:t>
      </w:r>
      <w:r w:rsidR="00C26AB5">
        <w:rPr>
          <w:rFonts w:ascii="Calibri" w:hAnsi="Calibri" w:cs="Calibri"/>
        </w:rPr>
        <w:t xml:space="preserve"> primary </w:t>
      </w:r>
      <w:r w:rsidR="00C26AB5">
        <w:rPr>
          <w:rFonts w:ascii="Calibri" w:hAnsi="Calibri" w:cs="Calibri"/>
        </w:rPr>
        <w:lastRenderedPageBreak/>
        <w:t xml:space="preserve">goal </w:t>
      </w:r>
      <w:r w:rsidR="00A72594">
        <w:rPr>
          <w:rFonts w:ascii="Calibri" w:hAnsi="Calibri" w:cs="Calibri"/>
        </w:rPr>
        <w:t>was</w:t>
      </w:r>
      <w:r w:rsidR="00C26AB5">
        <w:rPr>
          <w:rFonts w:ascii="Calibri" w:hAnsi="Calibri" w:cs="Calibri"/>
        </w:rPr>
        <w:t xml:space="preserve"> to </w:t>
      </w:r>
      <w:r w:rsidR="007D160E">
        <w:rPr>
          <w:rFonts w:ascii="Calibri" w:hAnsi="Calibri" w:cs="Calibri"/>
        </w:rPr>
        <w:t>better exploit these features within a neighborhood scope</w:t>
      </w:r>
      <w:r w:rsidR="00CC38D4">
        <w:rPr>
          <w:rFonts w:ascii="Calibri" w:hAnsi="Calibri" w:cs="Calibri"/>
        </w:rPr>
        <w:t xml:space="preserve">. </w:t>
      </w:r>
      <w:r w:rsidR="00A82831">
        <w:rPr>
          <w:rFonts w:ascii="Calibri" w:hAnsi="Calibri" w:cs="Calibri"/>
        </w:rPr>
        <w:t xml:space="preserve">A </w:t>
      </w:r>
      <w:r w:rsidR="00ED1E9E">
        <w:rPr>
          <w:rFonts w:ascii="Calibri" w:hAnsi="Calibri" w:cs="Calibri"/>
        </w:rPr>
        <w:t xml:space="preserve">rarely answered </w:t>
      </w:r>
      <w:r w:rsidR="00A82831">
        <w:rPr>
          <w:rFonts w:ascii="Calibri" w:hAnsi="Calibri" w:cs="Calibri"/>
        </w:rPr>
        <w:t xml:space="preserve">question </w:t>
      </w:r>
      <w:r w:rsidR="00ED1E9E">
        <w:rPr>
          <w:rFonts w:ascii="Calibri" w:hAnsi="Calibri" w:cs="Calibri"/>
        </w:rPr>
        <w:t>is</w:t>
      </w:r>
      <w:r w:rsidR="007D160E">
        <w:rPr>
          <w:rFonts w:ascii="Calibri" w:hAnsi="Calibri" w:cs="Calibri"/>
        </w:rPr>
        <w:t>,</w:t>
      </w:r>
      <w:r w:rsidR="00ED1E9E">
        <w:rPr>
          <w:rFonts w:ascii="Calibri" w:hAnsi="Calibri" w:cs="Calibri"/>
        </w:rPr>
        <w:t xml:space="preserve"> </w:t>
      </w:r>
      <w:r w:rsidR="00EC0EF0">
        <w:rPr>
          <w:rFonts w:ascii="Calibri" w:hAnsi="Calibri" w:cs="Calibri"/>
        </w:rPr>
        <w:t>could the spatial configuration</w:t>
      </w:r>
      <w:r w:rsidR="00833203">
        <w:rPr>
          <w:rFonts w:ascii="Calibri" w:hAnsi="Calibri" w:cs="Calibri"/>
        </w:rPr>
        <w:t>s</w:t>
      </w:r>
      <w:r w:rsidR="005E6CD5">
        <w:rPr>
          <w:rFonts w:ascii="Calibri" w:hAnsi="Calibri" w:cs="Calibri"/>
        </w:rPr>
        <w:t xml:space="preserve"> of driving factors</w:t>
      </w:r>
      <w:r w:rsidR="00EC0EF0">
        <w:rPr>
          <w:rFonts w:ascii="Calibri" w:hAnsi="Calibri" w:cs="Calibri"/>
        </w:rPr>
        <w:t xml:space="preserve"> </w:t>
      </w:r>
      <w:r w:rsidR="006F5731">
        <w:rPr>
          <w:rFonts w:ascii="Calibri" w:hAnsi="Calibri" w:cs="Calibri"/>
        </w:rPr>
        <w:t>at large</w:t>
      </w:r>
      <w:r w:rsidR="00B07C4C">
        <w:rPr>
          <w:rFonts w:ascii="Calibri" w:hAnsi="Calibri" w:cs="Calibri"/>
        </w:rPr>
        <w:t>r</w:t>
      </w:r>
      <w:r w:rsidR="006F5731">
        <w:rPr>
          <w:rFonts w:ascii="Calibri" w:hAnsi="Calibri" w:cs="Calibri"/>
        </w:rPr>
        <w:t xml:space="preserve"> </w:t>
      </w:r>
      <w:r w:rsidR="002C2039">
        <w:rPr>
          <w:rFonts w:ascii="Calibri" w:hAnsi="Calibri" w:cs="Calibri"/>
        </w:rPr>
        <w:t>scale</w:t>
      </w:r>
      <w:r w:rsidR="000578F9">
        <w:rPr>
          <w:rFonts w:ascii="Calibri" w:hAnsi="Calibri" w:cs="Calibri"/>
        </w:rPr>
        <w:t>s</w:t>
      </w:r>
      <w:r w:rsidR="00EC0EF0">
        <w:rPr>
          <w:rFonts w:ascii="Calibri" w:hAnsi="Calibri" w:cs="Calibri"/>
        </w:rPr>
        <w:t xml:space="preserve"> </w:t>
      </w:r>
      <w:r w:rsidR="008F72C9">
        <w:rPr>
          <w:rFonts w:ascii="Calibri" w:hAnsi="Calibri" w:cs="Calibri"/>
        </w:rPr>
        <w:t>affect</w:t>
      </w:r>
      <w:r w:rsidR="00A2503A">
        <w:rPr>
          <w:rFonts w:ascii="Calibri" w:hAnsi="Calibri" w:cs="Calibri"/>
        </w:rPr>
        <w:t xml:space="preserve"> the simulation?</w:t>
      </w:r>
      <w:r w:rsidR="00E2752A">
        <w:rPr>
          <w:rFonts w:ascii="Calibri" w:hAnsi="Calibri" w:cs="Calibri"/>
        </w:rPr>
        <w:t xml:space="preserve"> </w:t>
      </w:r>
    </w:p>
    <w:p w14:paraId="6FF1398D" w14:textId="5CDEC4DB" w:rsidR="001D1DDF" w:rsidRPr="00ED791A" w:rsidRDefault="00750FDE" w:rsidP="00D71802">
      <w:pPr>
        <w:spacing w:line="276" w:lineRule="auto"/>
        <w:rPr>
          <w:rFonts w:ascii="Calibri" w:hAnsi="Calibri" w:cs="Calibri"/>
          <w:lang w:val="en-US"/>
        </w:rPr>
      </w:pPr>
      <w:r>
        <w:rPr>
          <w:rFonts w:ascii="Calibri" w:hAnsi="Calibri" w:cs="Calibri"/>
          <w:lang w:val="en-US"/>
        </w:rPr>
        <w:t>We adopt the UNET</w:t>
      </w:r>
      <w:r w:rsidR="009850DD">
        <w:rPr>
          <w:rFonts w:ascii="Calibri" w:hAnsi="Calibri" w:cs="Calibri"/>
          <w:lang w:val="en-US"/>
        </w:rPr>
        <w:t xml:space="preserve"> to introduce</w:t>
      </w:r>
      <w:r>
        <w:rPr>
          <w:rFonts w:ascii="Calibri" w:hAnsi="Calibri" w:cs="Calibri"/>
          <w:lang w:val="en-US"/>
        </w:rPr>
        <w:t xml:space="preserve"> </w:t>
      </w:r>
      <w:r w:rsidR="007B2A59">
        <w:rPr>
          <w:rFonts w:ascii="Calibri" w:hAnsi="Calibri" w:cs="Calibri"/>
          <w:lang w:val="en-US"/>
        </w:rPr>
        <w:t xml:space="preserve">spatial configurations </w:t>
      </w:r>
      <w:r w:rsidR="001B07F5">
        <w:rPr>
          <w:rFonts w:ascii="Calibri" w:hAnsi="Calibri" w:cs="Calibri"/>
          <w:lang w:val="en-US"/>
        </w:rPr>
        <w:t>at</w:t>
      </w:r>
      <w:r w:rsidR="007B2A59">
        <w:rPr>
          <w:rFonts w:ascii="Calibri" w:hAnsi="Calibri" w:cs="Calibri"/>
          <w:lang w:val="en-US"/>
        </w:rPr>
        <w:t xml:space="preserve"> large </w:t>
      </w:r>
      <w:r w:rsidR="00C9078A">
        <w:rPr>
          <w:rFonts w:ascii="Calibri" w:hAnsi="Calibri" w:cs="Calibri"/>
          <w:lang w:val="en-US"/>
        </w:rPr>
        <w:t>scales</w:t>
      </w:r>
      <w:r w:rsidR="007B2A59">
        <w:rPr>
          <w:rFonts w:ascii="Calibri" w:hAnsi="Calibri" w:cs="Calibri"/>
          <w:lang w:val="en-US"/>
        </w:rPr>
        <w:t xml:space="preserve"> </w:t>
      </w:r>
      <w:r w:rsidR="001B07F5">
        <w:rPr>
          <w:rFonts w:ascii="Calibri" w:hAnsi="Calibri" w:cs="Calibri"/>
          <w:lang w:val="en-US"/>
        </w:rPr>
        <w:t>to</w:t>
      </w:r>
      <w:r w:rsidR="008B0A46">
        <w:rPr>
          <w:rFonts w:ascii="Calibri" w:hAnsi="Calibri" w:cs="Calibri"/>
          <w:lang w:val="en-US"/>
        </w:rPr>
        <w:t xml:space="preserve"> construct the transition rules</w:t>
      </w:r>
      <w:r w:rsidR="005852CD">
        <w:rPr>
          <w:rFonts w:ascii="Calibri" w:hAnsi="Calibri" w:cs="Calibri"/>
          <w:lang w:val="en-US"/>
        </w:rPr>
        <w:t>.</w:t>
      </w:r>
      <w:r w:rsidR="008B0A46">
        <w:rPr>
          <w:rFonts w:ascii="Calibri" w:hAnsi="Calibri" w:cs="Calibri"/>
          <w:lang w:val="en-US"/>
        </w:rPr>
        <w:t xml:space="preserve"> </w:t>
      </w:r>
      <w:r w:rsidR="00E41B8F" w:rsidRPr="009E67B1">
        <w:rPr>
          <w:rFonts w:ascii="Calibri" w:hAnsi="Calibri" w:cs="Calibri"/>
          <w:lang w:val="en-US"/>
        </w:rPr>
        <w:t xml:space="preserve">UNET is </w:t>
      </w:r>
      <w:r w:rsidR="00E41B8F">
        <w:rPr>
          <w:rFonts w:ascii="Calibri" w:hAnsi="Calibri" w:cs="Calibri"/>
          <w:lang w:val="en-US"/>
        </w:rPr>
        <w:t>a DL structure that was first</w:t>
      </w:r>
      <w:r w:rsidR="00E41B8F" w:rsidRPr="009E67B1">
        <w:rPr>
          <w:rFonts w:ascii="Calibri" w:hAnsi="Calibri" w:cs="Calibri"/>
          <w:lang w:val="en-US"/>
        </w:rPr>
        <w:t xml:space="preserve"> </w:t>
      </w:r>
      <w:r w:rsidR="00D03952">
        <w:rPr>
          <w:rFonts w:ascii="Calibri" w:hAnsi="Calibri" w:cs="Calibri"/>
          <w:lang w:val="en-US"/>
        </w:rPr>
        <w:t>introduced</w:t>
      </w:r>
      <w:r w:rsidR="00E41B8F" w:rsidRPr="009E67B1">
        <w:rPr>
          <w:rFonts w:ascii="Calibri" w:hAnsi="Calibri" w:cs="Calibri"/>
          <w:lang w:val="en-US"/>
        </w:rPr>
        <w:t xml:space="preserve"> for </w:t>
      </w:r>
      <w:r w:rsidR="00E41B8F">
        <w:rPr>
          <w:rFonts w:ascii="Calibri" w:hAnsi="Calibri" w:cs="Calibri"/>
          <w:lang w:val="en-US"/>
        </w:rPr>
        <w:t xml:space="preserve">biomedical </w:t>
      </w:r>
      <w:r w:rsidR="00E41B8F" w:rsidRPr="009E67B1">
        <w:rPr>
          <w:rFonts w:ascii="Calibri" w:hAnsi="Calibri" w:cs="Calibri"/>
          <w:lang w:val="en-US"/>
        </w:rPr>
        <w:t>image segmentation</w:t>
      </w:r>
      <w:r w:rsidR="00E41B8F">
        <w:rPr>
          <w:rFonts w:ascii="Calibri" w:hAnsi="Calibri" w:cs="Calibri"/>
          <w:lang w:val="en-US"/>
        </w:rPr>
        <w:t xml:space="preserve"> </w:t>
      </w:r>
      <w:r w:rsidR="00D03952">
        <w:rPr>
          <w:rFonts w:ascii="Calibri" w:hAnsi="Calibri" w:cs="Calibri"/>
          <w:lang w:val="en-US"/>
        </w:rPr>
        <w:t>and t</w:t>
      </w:r>
      <w:r w:rsidR="009850DD">
        <w:rPr>
          <w:rFonts w:ascii="Calibri" w:hAnsi="Calibri" w:cs="Calibri"/>
          <w:lang w:val="en-US"/>
        </w:rPr>
        <w:t xml:space="preserve">he unique design allows </w:t>
      </w:r>
      <w:r w:rsidR="00D03952">
        <w:rPr>
          <w:rFonts w:ascii="Calibri" w:hAnsi="Calibri" w:cs="Calibri"/>
          <w:lang w:val="en-US"/>
        </w:rPr>
        <w:t>it</w:t>
      </w:r>
      <w:r w:rsidR="009850DD">
        <w:rPr>
          <w:rFonts w:ascii="Calibri" w:hAnsi="Calibri" w:cs="Calibri"/>
          <w:lang w:val="en-US"/>
        </w:rPr>
        <w:t xml:space="preserve"> to extract and assimilate spatial features at different levels</w:t>
      </w:r>
      <w:r w:rsidR="00C9078A" w:rsidRPr="00C9078A">
        <w:rPr>
          <w:rFonts w:ascii="Calibri" w:hAnsi="Calibri" w:cs="Calibri"/>
          <w:lang w:val="en-US"/>
        </w:rPr>
        <w:t xml:space="preserve"> </w:t>
      </w:r>
      <w:sdt>
        <w:sdtPr>
          <w:rPr>
            <w:rFonts w:ascii="Calibri" w:hAnsi="Calibri" w:cs="Calibri"/>
            <w:lang w:val="en-US"/>
          </w:rPr>
          <w:alias w:val="To edit, see citavi.com/edit"/>
          <w:tag w:val="CitaviPlaceholder#5e3e2d89-9dae-4e3d-90e1-3add6eac93ad"/>
          <w:id w:val="-1650822139"/>
          <w:placeholder>
            <w:docPart w:val="194186A5D8DA462DA58A660EA8A81D6E"/>
          </w:placeholder>
        </w:sdtPr>
        <w:sdtEndPr/>
        <w:sdtContent>
          <w:r w:rsidR="00C9078A">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zVlM2UyZDg5LTlkYWUtNGUzZC05MGUxLTNhZGQ2ZWFjOTNhZCIsIlRleHQiOiIoUm9ubmViZXJnZXIgZXQgYWwuIDIwMTUpIiwiV0FJVmVyc2lvbiI6IjYuOC4wLjAifQ==}</w:instrText>
          </w:r>
          <w:r w:rsidR="00C9078A">
            <w:rPr>
              <w:rFonts w:ascii="Calibri" w:hAnsi="Calibri" w:cs="Calibri"/>
              <w:noProof/>
              <w:lang w:val="en-US"/>
            </w:rPr>
            <w:fldChar w:fldCharType="separate"/>
          </w:r>
          <w:r w:rsidR="00B41D1E">
            <w:rPr>
              <w:rFonts w:ascii="Calibri" w:hAnsi="Calibri" w:cs="Calibri"/>
              <w:noProof/>
              <w:lang w:val="en-US"/>
            </w:rPr>
            <w:t>(Ronneberger et al. 2015)</w:t>
          </w:r>
          <w:r w:rsidR="00C9078A">
            <w:rPr>
              <w:rFonts w:ascii="Calibri" w:hAnsi="Calibri" w:cs="Calibri"/>
              <w:noProof/>
              <w:lang w:val="en-US"/>
            </w:rPr>
            <w:fldChar w:fldCharType="end"/>
          </w:r>
        </w:sdtContent>
      </w:sdt>
      <w:r w:rsidR="009850DD">
        <w:rPr>
          <w:rFonts w:ascii="Calibri" w:hAnsi="Calibri" w:cs="Calibri"/>
          <w:lang w:val="en-US"/>
        </w:rPr>
        <w:t>.</w:t>
      </w:r>
      <w:r w:rsidR="00E41B8F">
        <w:rPr>
          <w:rFonts w:ascii="Calibri" w:hAnsi="Calibri" w:cs="Calibri"/>
          <w:lang w:val="en-US"/>
        </w:rPr>
        <w:t xml:space="preserve"> </w:t>
      </w:r>
      <w:r w:rsidR="001D1DDF" w:rsidRPr="009E67B1">
        <w:rPr>
          <w:rFonts w:ascii="Calibri" w:hAnsi="Calibri" w:cs="Calibri"/>
          <w:lang w:val="en-US"/>
        </w:rPr>
        <w:t>Down-sampling</w:t>
      </w:r>
      <w:r w:rsidR="001E3977">
        <w:rPr>
          <w:rFonts w:ascii="Calibri" w:hAnsi="Calibri" w:cs="Calibri"/>
          <w:lang w:val="en-US"/>
        </w:rPr>
        <w:t xml:space="preserve"> layers</w:t>
      </w:r>
      <w:r w:rsidR="001D1DDF" w:rsidRPr="009E67B1">
        <w:rPr>
          <w:rFonts w:ascii="Calibri" w:hAnsi="Calibri" w:cs="Calibri"/>
          <w:lang w:val="en-US"/>
        </w:rPr>
        <w:t>, up-sampling</w:t>
      </w:r>
      <w:r w:rsidR="001E3977">
        <w:rPr>
          <w:rFonts w:ascii="Calibri" w:hAnsi="Calibri" w:cs="Calibri"/>
          <w:lang w:val="en-US"/>
        </w:rPr>
        <w:t xml:space="preserve"> layers</w:t>
      </w:r>
      <w:r w:rsidR="001D1DDF" w:rsidRPr="009E67B1">
        <w:rPr>
          <w:rFonts w:ascii="Calibri" w:hAnsi="Calibri" w:cs="Calibri"/>
          <w:lang w:val="en-US"/>
        </w:rPr>
        <w:t>, and skip-connections are the primary components for UNET. The down-sampling</w:t>
      </w:r>
      <w:r w:rsidR="00041D91">
        <w:rPr>
          <w:rFonts w:ascii="Calibri" w:hAnsi="Calibri" w:cs="Calibri"/>
          <w:lang w:val="en-US"/>
        </w:rPr>
        <w:t xml:space="preserve"> layer</w:t>
      </w:r>
      <w:r w:rsidR="001D1DDF" w:rsidRPr="009E67B1">
        <w:rPr>
          <w:rFonts w:ascii="Calibri" w:hAnsi="Calibri" w:cs="Calibri"/>
          <w:lang w:val="en-US"/>
        </w:rPr>
        <w:t xml:space="preserve"> enables UNET to extract the general context</w:t>
      </w:r>
      <w:r w:rsidR="00041D91">
        <w:rPr>
          <w:rFonts w:ascii="Calibri" w:hAnsi="Calibri" w:cs="Calibri"/>
          <w:lang w:val="en-US"/>
        </w:rPr>
        <w:t>s</w:t>
      </w:r>
      <w:r w:rsidR="001D1DDF" w:rsidRPr="009E67B1">
        <w:rPr>
          <w:rFonts w:ascii="Calibri" w:hAnsi="Calibri" w:cs="Calibri"/>
          <w:lang w:val="en-US"/>
        </w:rPr>
        <w:t xml:space="preserve"> </w:t>
      </w:r>
      <w:r w:rsidR="00041D91">
        <w:rPr>
          <w:rFonts w:ascii="Calibri" w:hAnsi="Calibri" w:cs="Calibri"/>
          <w:lang w:val="en-US"/>
        </w:rPr>
        <w:t>from</w:t>
      </w:r>
      <w:r w:rsidR="001D1DDF" w:rsidRPr="009E67B1">
        <w:rPr>
          <w:rFonts w:ascii="Calibri" w:hAnsi="Calibri" w:cs="Calibri"/>
          <w:lang w:val="en-US"/>
        </w:rPr>
        <w:t xml:space="preserve"> the input </w:t>
      </w:r>
      <w:r w:rsidR="00041D91">
        <w:rPr>
          <w:rFonts w:ascii="Calibri" w:hAnsi="Calibri" w:cs="Calibri"/>
          <w:lang w:val="en-US"/>
        </w:rPr>
        <w:t>data</w:t>
      </w:r>
      <w:r w:rsidR="007D160E">
        <w:rPr>
          <w:rFonts w:ascii="Calibri" w:hAnsi="Calibri" w:cs="Calibri"/>
          <w:lang w:val="en-US"/>
        </w:rPr>
        <w:t>. The up-sampling layers refined these contexts to precise shapes. T</w:t>
      </w:r>
      <w:r w:rsidR="007D160E">
        <w:rPr>
          <w:rFonts w:ascii="Calibri" w:hAnsi="Calibri" w:cs="Calibri" w:hint="eastAsia"/>
          <w:lang w:val="en-US"/>
        </w:rPr>
        <w:t>he</w:t>
      </w:r>
      <w:r w:rsidR="001D1DDF" w:rsidRPr="009E67B1">
        <w:rPr>
          <w:rFonts w:ascii="Calibri" w:hAnsi="Calibri" w:cs="Calibri"/>
          <w:lang w:val="en-US"/>
        </w:rPr>
        <w:t xml:space="preserve"> skip-connections balance the generalization of down-sampling and the </w:t>
      </w:r>
      <w:r w:rsidR="00FF2A4F">
        <w:rPr>
          <w:rFonts w:ascii="Calibri" w:hAnsi="Calibri" w:cs="Calibri"/>
          <w:lang w:val="en-US"/>
        </w:rPr>
        <w:t>refinement</w:t>
      </w:r>
      <w:r w:rsidR="001D1DDF" w:rsidRPr="009E67B1">
        <w:rPr>
          <w:rFonts w:ascii="Calibri" w:hAnsi="Calibri" w:cs="Calibri"/>
          <w:lang w:val="en-US"/>
        </w:rPr>
        <w:t xml:space="preserve"> of up-sampling</w:t>
      </w:r>
      <w:r w:rsidR="00CE5250">
        <w:rPr>
          <w:rFonts w:ascii="Calibri" w:hAnsi="Calibri" w:cs="Calibri"/>
          <w:lang w:val="en-US"/>
        </w:rPr>
        <w:t xml:space="preserve"> </w:t>
      </w:r>
      <w:sdt>
        <w:sdtPr>
          <w:rPr>
            <w:rFonts w:ascii="Calibri" w:hAnsi="Calibri" w:cs="Calibri"/>
            <w:lang w:val="en-US"/>
          </w:rPr>
          <w:alias w:val="To edit, see citavi.com/edit"/>
          <w:tag w:val="CitaviPlaceholder#c70adf71-b038-4447-9d47-4b1424c6f9c7"/>
          <w:id w:val="1944956520"/>
          <w:placeholder>
            <w:docPart w:val="DefaultPlaceholder_-1854013440"/>
          </w:placeholder>
        </w:sdtPr>
        <w:sdtEndPr/>
        <w:sdtContent>
          <w:r w:rsidR="00CE5250">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2M3MGFkZjcxLWIwMzgtNDQ0Ny05ZDQ3LTRiMTQyNGM2ZjljNyIsIlRleHQiOiIoUm9ubmViZXJnZXIgZXQgYWwuIDIwMTUpIiwiV0FJVmVyc2lvbiI6IjYuOC4wLjAifQ==}</w:instrText>
          </w:r>
          <w:r w:rsidR="00CE5250">
            <w:rPr>
              <w:rFonts w:ascii="Calibri" w:hAnsi="Calibri" w:cs="Calibri"/>
              <w:noProof/>
              <w:lang w:val="en-US"/>
            </w:rPr>
            <w:fldChar w:fldCharType="separate"/>
          </w:r>
          <w:r w:rsidR="00B41D1E">
            <w:rPr>
              <w:rFonts w:ascii="Calibri" w:hAnsi="Calibri" w:cs="Calibri"/>
              <w:noProof/>
              <w:lang w:val="en-US"/>
            </w:rPr>
            <w:t>(Ronneberger et al. 2015)</w:t>
          </w:r>
          <w:r w:rsidR="00CE5250">
            <w:rPr>
              <w:rFonts w:ascii="Calibri" w:hAnsi="Calibri" w:cs="Calibri"/>
              <w:noProof/>
              <w:lang w:val="en-US"/>
            </w:rPr>
            <w:fldChar w:fldCharType="end"/>
          </w:r>
        </w:sdtContent>
      </w:sdt>
      <w:r w:rsidR="001D1DDF" w:rsidRPr="009E67B1">
        <w:rPr>
          <w:rFonts w:ascii="Calibri" w:hAnsi="Calibri" w:cs="Calibri"/>
          <w:lang w:val="en-US"/>
        </w:rPr>
        <w:t xml:space="preserve">. </w:t>
      </w:r>
      <w:r w:rsidR="000E791E">
        <w:rPr>
          <w:rFonts w:ascii="Calibri" w:hAnsi="Calibri" w:cs="Calibri"/>
          <w:lang w:val="en-US"/>
        </w:rPr>
        <w:t>Unlike CA models that ha</w:t>
      </w:r>
      <w:r w:rsidR="0032013A">
        <w:rPr>
          <w:rFonts w:ascii="Calibri" w:hAnsi="Calibri" w:cs="Calibri"/>
          <w:lang w:val="en-US"/>
        </w:rPr>
        <w:t>ve</w:t>
      </w:r>
      <w:r w:rsidR="005F675B">
        <w:rPr>
          <w:rFonts w:ascii="Calibri" w:hAnsi="Calibri" w:cs="Calibri"/>
          <w:lang w:val="en-US"/>
        </w:rPr>
        <w:t xml:space="preserve"> </w:t>
      </w:r>
      <w:r w:rsidR="0032013A">
        <w:rPr>
          <w:rFonts w:ascii="Calibri" w:hAnsi="Calibri" w:cs="Calibri"/>
          <w:lang w:val="en-US"/>
        </w:rPr>
        <w:t xml:space="preserve">a </w:t>
      </w:r>
      <w:r w:rsidR="0033192A">
        <w:rPr>
          <w:rFonts w:ascii="Calibri" w:hAnsi="Calibri" w:cs="Calibri"/>
          <w:lang w:val="en-US"/>
        </w:rPr>
        <w:t>definite neighborhood</w:t>
      </w:r>
      <w:r w:rsidR="00467E4A">
        <w:rPr>
          <w:rFonts w:ascii="Calibri" w:hAnsi="Calibri" w:cs="Calibri"/>
          <w:lang w:val="en-US"/>
        </w:rPr>
        <w:t xml:space="preserve"> size,</w:t>
      </w:r>
      <w:r w:rsidR="0033192A">
        <w:rPr>
          <w:rFonts w:ascii="Calibri" w:hAnsi="Calibri" w:cs="Calibri"/>
          <w:lang w:val="en-US"/>
        </w:rPr>
        <w:t xml:space="preserve"> the UNET</w:t>
      </w:r>
      <w:r w:rsidR="00254765">
        <w:rPr>
          <w:rFonts w:ascii="Calibri" w:hAnsi="Calibri" w:cs="Calibri"/>
          <w:lang w:val="en-US"/>
        </w:rPr>
        <w:t>, in essence,</w:t>
      </w:r>
      <w:r w:rsidR="00467E4A">
        <w:rPr>
          <w:rFonts w:ascii="Calibri" w:hAnsi="Calibri" w:cs="Calibri"/>
          <w:lang w:val="en-US"/>
        </w:rPr>
        <w:t xml:space="preserve"> </w:t>
      </w:r>
      <w:r w:rsidR="00322F81">
        <w:rPr>
          <w:rFonts w:ascii="Calibri" w:hAnsi="Calibri" w:cs="Calibri"/>
          <w:lang w:val="en-US"/>
        </w:rPr>
        <w:t>deplo</w:t>
      </w:r>
      <w:r w:rsidR="00504FF4">
        <w:rPr>
          <w:rFonts w:ascii="Calibri" w:hAnsi="Calibri" w:cs="Calibri"/>
          <w:lang w:val="en-US"/>
        </w:rPr>
        <w:t>y</w:t>
      </w:r>
      <w:r w:rsidR="000108B7">
        <w:rPr>
          <w:rFonts w:ascii="Calibri" w:hAnsi="Calibri" w:cs="Calibri"/>
          <w:lang w:val="en-US"/>
        </w:rPr>
        <w:t>s</w:t>
      </w:r>
      <w:r w:rsidR="00322F81">
        <w:rPr>
          <w:rFonts w:ascii="Calibri" w:hAnsi="Calibri" w:cs="Calibri"/>
          <w:lang w:val="en-US"/>
        </w:rPr>
        <w:t xml:space="preserve"> a series of </w:t>
      </w:r>
      <w:r w:rsidR="00DC0EC9">
        <w:rPr>
          <w:rFonts w:ascii="Calibri" w:hAnsi="Calibri" w:cs="Calibri"/>
          <w:lang w:val="en-US"/>
        </w:rPr>
        <w:t>moving</w:t>
      </w:r>
      <w:r w:rsidR="00353F8C">
        <w:rPr>
          <w:rFonts w:ascii="Calibri" w:hAnsi="Calibri" w:cs="Calibri"/>
          <w:lang w:val="en-US"/>
        </w:rPr>
        <w:t xml:space="preserve"> </w:t>
      </w:r>
      <w:r w:rsidR="00DC0EC9">
        <w:rPr>
          <w:rFonts w:ascii="Calibri" w:hAnsi="Calibri" w:cs="Calibri"/>
          <w:lang w:val="en-US"/>
        </w:rPr>
        <w:t>window</w:t>
      </w:r>
      <w:r w:rsidR="00353F8C">
        <w:rPr>
          <w:rFonts w:ascii="Calibri" w:hAnsi="Calibri" w:cs="Calibri"/>
          <w:lang w:val="en-US"/>
        </w:rPr>
        <w:t>s</w:t>
      </w:r>
      <w:r w:rsidR="00504FF4">
        <w:rPr>
          <w:rFonts w:ascii="Calibri" w:hAnsi="Calibri" w:cs="Calibri"/>
          <w:lang w:val="en-US"/>
        </w:rPr>
        <w:t xml:space="preserve"> </w:t>
      </w:r>
      <w:r w:rsidR="00ED0F73">
        <w:rPr>
          <w:rFonts w:ascii="Calibri" w:hAnsi="Calibri" w:cs="Calibri"/>
          <w:lang w:val="en-US"/>
        </w:rPr>
        <w:t xml:space="preserve">of </w:t>
      </w:r>
      <w:r w:rsidR="00353F8C">
        <w:rPr>
          <w:rFonts w:ascii="Calibri" w:hAnsi="Calibri" w:cs="Calibri"/>
          <w:lang w:val="en-US"/>
        </w:rPr>
        <w:t>3</w:t>
      </w:r>
      <w:r w:rsidR="00353F8C" w:rsidRPr="009E67B1">
        <w:rPr>
          <w:rFonts w:ascii="Calibri" w:hAnsi="Calibri" w:cs="Calibri"/>
          <w:lang w:val="en-US"/>
        </w:rPr>
        <w:t xml:space="preserve"> × </w:t>
      </w:r>
      <w:r w:rsidR="00353F8C">
        <w:rPr>
          <w:rFonts w:ascii="Calibri" w:hAnsi="Calibri" w:cs="Calibri"/>
          <w:lang w:val="en-US"/>
        </w:rPr>
        <w:t xml:space="preserve">3, </w:t>
      </w:r>
      <w:r w:rsidR="00760CCE">
        <w:rPr>
          <w:rFonts w:ascii="Calibri" w:hAnsi="Calibri" w:cs="Calibri"/>
          <w:lang w:val="en-US"/>
        </w:rPr>
        <w:t>7</w:t>
      </w:r>
      <w:r w:rsidR="00760CCE" w:rsidRPr="009E67B1">
        <w:rPr>
          <w:rFonts w:ascii="Calibri" w:hAnsi="Calibri" w:cs="Calibri"/>
          <w:lang w:val="en-US"/>
        </w:rPr>
        <w:t xml:space="preserve"> × </w:t>
      </w:r>
      <w:r w:rsidR="00760CCE">
        <w:rPr>
          <w:rFonts w:ascii="Calibri" w:hAnsi="Calibri" w:cs="Calibri"/>
          <w:lang w:val="en-US"/>
        </w:rPr>
        <w:t>7</w:t>
      </w:r>
      <w:r w:rsidR="00D11AE2">
        <w:rPr>
          <w:rFonts w:ascii="Calibri" w:hAnsi="Calibri" w:cs="Calibri"/>
          <w:lang w:val="en-US"/>
        </w:rPr>
        <w:t>, …,</w:t>
      </w:r>
      <w:r w:rsidR="002A2915">
        <w:rPr>
          <w:rFonts w:ascii="Calibri" w:hAnsi="Calibri" w:cs="Calibri"/>
          <w:lang w:val="en-US"/>
        </w:rPr>
        <w:t xml:space="preserve"> </w:t>
      </w:r>
      <w:r w:rsidR="00FB56D3">
        <w:rPr>
          <w:rFonts w:ascii="Calibri" w:hAnsi="Calibri" w:cs="Calibri"/>
          <w:lang w:val="en-US"/>
        </w:rPr>
        <w:t>65</w:t>
      </w:r>
      <w:r w:rsidR="002A2915" w:rsidRPr="009E67B1">
        <w:rPr>
          <w:rFonts w:ascii="Calibri" w:hAnsi="Calibri" w:cs="Calibri"/>
          <w:lang w:val="en-US"/>
        </w:rPr>
        <w:t xml:space="preserve"> × </w:t>
      </w:r>
      <w:r w:rsidR="00FB56D3">
        <w:rPr>
          <w:rFonts w:ascii="Calibri" w:hAnsi="Calibri" w:cs="Calibri"/>
          <w:lang w:val="en-US"/>
        </w:rPr>
        <w:t>65</w:t>
      </w:r>
      <w:r w:rsidR="00BB6B01">
        <w:rPr>
          <w:rFonts w:ascii="Calibri" w:hAnsi="Calibri" w:cs="Calibri"/>
          <w:lang w:val="en-US"/>
        </w:rPr>
        <w:t xml:space="preserve"> (this study)</w:t>
      </w:r>
      <w:r w:rsidR="008C780B">
        <w:rPr>
          <w:rFonts w:ascii="Calibri" w:hAnsi="Calibri" w:cs="Calibri"/>
          <w:lang w:val="en-US"/>
        </w:rPr>
        <w:t xml:space="preserve"> to </w:t>
      </w:r>
      <w:r w:rsidR="00F53875">
        <w:rPr>
          <w:rFonts w:ascii="Calibri" w:hAnsi="Calibri" w:cs="Calibri"/>
          <w:lang w:val="en-US"/>
        </w:rPr>
        <w:t>extract large scope spatial features gradually</w:t>
      </w:r>
      <w:r w:rsidR="00FD62B9">
        <w:rPr>
          <w:rFonts w:ascii="Calibri" w:hAnsi="Calibri" w:cs="Calibri"/>
          <w:lang w:val="en-US"/>
        </w:rPr>
        <w:t xml:space="preserve"> and then</w:t>
      </w:r>
      <w:r w:rsidR="00E316BA">
        <w:rPr>
          <w:rFonts w:ascii="Calibri" w:hAnsi="Calibri" w:cs="Calibri"/>
          <w:lang w:val="en-US"/>
        </w:rPr>
        <w:t xml:space="preserve"> </w:t>
      </w:r>
      <w:r w:rsidR="004D0FB1">
        <w:rPr>
          <w:rFonts w:ascii="Calibri" w:hAnsi="Calibri" w:cs="Calibri"/>
          <w:lang w:val="en-US"/>
        </w:rPr>
        <w:t>assimilate</w:t>
      </w:r>
      <w:r w:rsidR="00F06343">
        <w:rPr>
          <w:rFonts w:ascii="Calibri" w:hAnsi="Calibri" w:cs="Calibri"/>
          <w:lang w:val="en-US"/>
        </w:rPr>
        <w:t xml:space="preserve"> the</w:t>
      </w:r>
      <w:r w:rsidR="005F3B54">
        <w:rPr>
          <w:rFonts w:ascii="Calibri" w:hAnsi="Calibri" w:cs="Calibri"/>
          <w:lang w:val="en-US"/>
        </w:rPr>
        <w:t>se features</w:t>
      </w:r>
      <w:r w:rsidR="00B62E9C">
        <w:rPr>
          <w:rFonts w:ascii="Calibri" w:hAnsi="Calibri" w:cs="Calibri"/>
          <w:lang w:val="en-US"/>
        </w:rPr>
        <w:t xml:space="preserve"> automatically to produce</w:t>
      </w:r>
      <w:r w:rsidR="0031643A">
        <w:rPr>
          <w:rFonts w:ascii="Calibri" w:hAnsi="Calibri" w:cs="Calibri"/>
          <w:lang w:val="en-US"/>
        </w:rPr>
        <w:t xml:space="preserve"> transition rules</w:t>
      </w:r>
      <w:r w:rsidR="00C90928">
        <w:rPr>
          <w:rFonts w:ascii="Calibri" w:hAnsi="Calibri" w:cs="Calibri"/>
          <w:lang w:val="en-US"/>
        </w:rPr>
        <w:t>.</w:t>
      </w:r>
      <w:r w:rsidR="003C035E">
        <w:rPr>
          <w:rFonts w:ascii="Calibri" w:hAnsi="Calibri" w:cs="Calibri"/>
          <w:lang w:val="en-US"/>
        </w:rPr>
        <w:t xml:space="preserve"> </w:t>
      </w:r>
      <w:r w:rsidR="00BC0D24">
        <w:rPr>
          <w:rFonts w:ascii="Calibri" w:hAnsi="Calibri" w:cs="Calibri"/>
          <w:lang w:val="en-US"/>
        </w:rPr>
        <w:t xml:space="preserve">The intuition </w:t>
      </w:r>
      <w:r w:rsidR="007A2F63">
        <w:rPr>
          <w:rFonts w:ascii="Calibri" w:hAnsi="Calibri" w:cs="Calibri"/>
          <w:lang w:val="en-US"/>
        </w:rPr>
        <w:t xml:space="preserve">of </w:t>
      </w:r>
      <w:r w:rsidR="001F0ED3">
        <w:rPr>
          <w:rFonts w:ascii="Calibri" w:hAnsi="Calibri" w:cs="Calibri"/>
          <w:lang w:val="en-US"/>
        </w:rPr>
        <w:t xml:space="preserve">using </w:t>
      </w:r>
      <w:r w:rsidR="00CE1D87">
        <w:rPr>
          <w:rFonts w:ascii="Calibri" w:hAnsi="Calibri" w:cs="Calibri"/>
          <w:lang w:val="en-US"/>
        </w:rPr>
        <w:t xml:space="preserve">UNET is that </w:t>
      </w:r>
      <w:r w:rsidR="00443B39">
        <w:rPr>
          <w:rFonts w:ascii="Calibri" w:hAnsi="Calibri" w:cs="Calibri"/>
          <w:lang w:val="en-US"/>
        </w:rPr>
        <w:t>shapes</w:t>
      </w:r>
      <w:r w:rsidR="001802D0">
        <w:rPr>
          <w:rFonts w:ascii="Calibri" w:hAnsi="Calibri" w:cs="Calibri"/>
          <w:lang w:val="en-US"/>
        </w:rPr>
        <w:t xml:space="preserve"> matter in the real world</w:t>
      </w:r>
      <w:r w:rsidR="00411809">
        <w:rPr>
          <w:rFonts w:ascii="Calibri" w:hAnsi="Calibri" w:cs="Calibri"/>
          <w:lang w:val="en-US"/>
        </w:rPr>
        <w:t xml:space="preserve">: </w:t>
      </w:r>
      <w:r w:rsidR="00331918">
        <w:rPr>
          <w:rFonts w:ascii="Calibri" w:hAnsi="Calibri" w:cs="Calibri"/>
          <w:lang w:val="en-US"/>
        </w:rPr>
        <w:t xml:space="preserve">given </w:t>
      </w:r>
      <w:r w:rsidR="00880B35">
        <w:rPr>
          <w:rFonts w:ascii="Calibri" w:hAnsi="Calibri" w:cs="Calibri"/>
          <w:lang w:val="en-US"/>
        </w:rPr>
        <w:t xml:space="preserve">the </w:t>
      </w:r>
      <w:r w:rsidR="00331918">
        <w:rPr>
          <w:rFonts w:ascii="Calibri" w:hAnsi="Calibri" w:cs="Calibri"/>
          <w:lang w:val="en-US"/>
        </w:rPr>
        <w:t xml:space="preserve">same distance to </w:t>
      </w:r>
      <w:r w:rsidR="0049101E">
        <w:rPr>
          <w:rFonts w:ascii="Calibri" w:hAnsi="Calibri" w:cs="Calibri"/>
          <w:lang w:val="en-US"/>
        </w:rPr>
        <w:t xml:space="preserve">existing urban </w:t>
      </w:r>
      <w:r w:rsidR="00C34C1F">
        <w:rPr>
          <w:rFonts w:ascii="Calibri" w:hAnsi="Calibri" w:cs="Calibri"/>
          <w:lang w:val="en-US"/>
        </w:rPr>
        <w:t>areas</w:t>
      </w:r>
      <w:r w:rsidR="0049101E">
        <w:rPr>
          <w:rFonts w:ascii="Calibri" w:hAnsi="Calibri" w:cs="Calibri"/>
          <w:lang w:val="en-US"/>
        </w:rPr>
        <w:t>, the</w:t>
      </w:r>
      <w:r w:rsidR="005F7298">
        <w:rPr>
          <w:rFonts w:ascii="Calibri" w:hAnsi="Calibri" w:cs="Calibri"/>
          <w:lang w:val="en-US"/>
        </w:rPr>
        <w:t xml:space="preserve"> one near</w:t>
      </w:r>
      <w:r w:rsidR="004C0128">
        <w:rPr>
          <w:rFonts w:ascii="Calibri" w:hAnsi="Calibri" w:cs="Calibri"/>
          <w:lang w:val="en-US"/>
        </w:rPr>
        <w:t xml:space="preserve"> </w:t>
      </w:r>
      <w:r w:rsidR="00927FAC">
        <w:rPr>
          <w:rFonts w:ascii="Calibri" w:hAnsi="Calibri" w:cs="Calibri"/>
          <w:lang w:val="en-US"/>
        </w:rPr>
        <w:t>road cross</w:t>
      </w:r>
      <w:r w:rsidR="000A6F5A">
        <w:rPr>
          <w:rFonts w:ascii="Calibri" w:hAnsi="Calibri" w:cs="Calibri"/>
          <w:lang w:val="en-US"/>
        </w:rPr>
        <w:t>es</w:t>
      </w:r>
      <w:r w:rsidR="000E2B5D">
        <w:rPr>
          <w:rFonts w:ascii="Calibri" w:hAnsi="Calibri" w:cs="Calibri"/>
          <w:lang w:val="en-US"/>
        </w:rPr>
        <w:t xml:space="preserve"> </w:t>
      </w:r>
      <w:r w:rsidR="008512FF">
        <w:rPr>
          <w:rFonts w:ascii="Calibri" w:hAnsi="Calibri" w:cs="Calibri"/>
          <w:lang w:val="en-US"/>
        </w:rPr>
        <w:t>is</w:t>
      </w:r>
      <w:r w:rsidR="0043327C">
        <w:rPr>
          <w:rFonts w:ascii="Calibri" w:hAnsi="Calibri" w:cs="Calibri"/>
          <w:lang w:val="en-US"/>
        </w:rPr>
        <w:t xml:space="preserve"> more likely to be urbanized </w:t>
      </w:r>
      <w:r w:rsidR="001734AA">
        <w:rPr>
          <w:rFonts w:ascii="Calibri" w:hAnsi="Calibri" w:cs="Calibri"/>
          <w:lang w:val="en-US"/>
        </w:rPr>
        <w:t xml:space="preserve">than the one near a </w:t>
      </w:r>
      <w:r w:rsidR="00FD1E0B">
        <w:rPr>
          <w:rFonts w:ascii="Calibri" w:hAnsi="Calibri" w:cs="Calibri"/>
          <w:lang w:val="en-US"/>
        </w:rPr>
        <w:t>straight road</w:t>
      </w:r>
      <w:r w:rsidR="000A6F5A">
        <w:rPr>
          <w:rFonts w:ascii="Calibri" w:hAnsi="Calibri" w:cs="Calibri"/>
          <w:lang w:val="en-US"/>
        </w:rPr>
        <w:t xml:space="preserve"> </w:t>
      </w:r>
      <w:r w:rsidR="00FD1E0B">
        <w:rPr>
          <w:rFonts w:ascii="Calibri" w:hAnsi="Calibri" w:cs="Calibri"/>
          <w:lang w:val="en-US"/>
        </w:rPr>
        <w:t>section</w:t>
      </w:r>
      <w:r w:rsidR="0043327C">
        <w:rPr>
          <w:rFonts w:ascii="Calibri" w:hAnsi="Calibri" w:cs="Calibri"/>
          <w:lang w:val="en-US"/>
        </w:rPr>
        <w:t>.</w:t>
      </w:r>
      <w:r w:rsidR="007E2730">
        <w:rPr>
          <w:rFonts w:ascii="Calibri" w:hAnsi="Calibri" w:cs="Calibri"/>
          <w:lang w:val="en-US"/>
        </w:rPr>
        <w:t xml:space="preserve"> </w:t>
      </w:r>
      <w:r w:rsidR="00AF56B1">
        <w:rPr>
          <w:rFonts w:ascii="Calibri" w:hAnsi="Calibri" w:cs="Calibri"/>
          <w:lang w:val="en-US"/>
        </w:rPr>
        <w:t xml:space="preserve">We </w:t>
      </w:r>
      <w:r w:rsidR="00023F3A">
        <w:rPr>
          <w:rFonts w:ascii="Calibri" w:hAnsi="Calibri" w:cs="Calibri"/>
          <w:lang w:val="en-US"/>
        </w:rPr>
        <w:t>hypothesis</w:t>
      </w:r>
      <w:r w:rsidR="00230F5A">
        <w:rPr>
          <w:rFonts w:ascii="Calibri" w:hAnsi="Calibri" w:cs="Calibri"/>
          <w:lang w:val="en-US"/>
        </w:rPr>
        <w:t xml:space="preserve"> </w:t>
      </w:r>
      <w:r w:rsidR="00F53875">
        <w:rPr>
          <w:rFonts w:ascii="Calibri" w:hAnsi="Calibri" w:cs="Calibri"/>
          <w:lang w:val="en-US"/>
        </w:rPr>
        <w:t xml:space="preserve">that </w:t>
      </w:r>
      <w:r w:rsidR="00230F5A">
        <w:rPr>
          <w:rFonts w:ascii="Calibri" w:hAnsi="Calibri" w:cs="Calibri"/>
          <w:lang w:val="en-US"/>
        </w:rPr>
        <w:t xml:space="preserve">UNET </w:t>
      </w:r>
      <w:r w:rsidR="00515403">
        <w:rPr>
          <w:rFonts w:ascii="Calibri" w:hAnsi="Calibri" w:cs="Calibri"/>
          <w:lang w:val="en-US"/>
        </w:rPr>
        <w:t xml:space="preserve">supplements </w:t>
      </w:r>
      <w:r w:rsidR="007C41F3">
        <w:rPr>
          <w:rFonts w:ascii="Calibri" w:hAnsi="Calibri" w:cs="Calibri"/>
          <w:lang w:val="en-US"/>
        </w:rPr>
        <w:t xml:space="preserve">the </w:t>
      </w:r>
      <w:r w:rsidR="00176634">
        <w:rPr>
          <w:rFonts w:ascii="Calibri" w:hAnsi="Calibri" w:cs="Calibri"/>
          <w:lang w:val="en-US"/>
        </w:rPr>
        <w:t>conventional</w:t>
      </w:r>
      <w:r w:rsidR="007C41F3">
        <w:rPr>
          <w:rFonts w:ascii="Calibri" w:hAnsi="Calibri" w:cs="Calibri"/>
          <w:lang w:val="en-US"/>
        </w:rPr>
        <w:t xml:space="preserve"> </w:t>
      </w:r>
      <w:r w:rsidR="004D7294">
        <w:rPr>
          <w:rFonts w:ascii="Calibri" w:hAnsi="Calibri" w:cs="Calibri"/>
          <w:lang w:val="en-US"/>
        </w:rPr>
        <w:t>urban simulations</w:t>
      </w:r>
      <w:r w:rsidR="007C41F3">
        <w:rPr>
          <w:rFonts w:ascii="Calibri" w:hAnsi="Calibri" w:cs="Calibri"/>
          <w:lang w:val="en-US"/>
        </w:rPr>
        <w:t xml:space="preserve"> </w:t>
      </w:r>
      <w:r w:rsidR="004D7294">
        <w:rPr>
          <w:rFonts w:ascii="Calibri" w:hAnsi="Calibri" w:cs="Calibri"/>
          <w:lang w:val="en-US"/>
        </w:rPr>
        <w:t xml:space="preserve">with </w:t>
      </w:r>
      <w:r w:rsidR="00522C54">
        <w:rPr>
          <w:rFonts w:ascii="Calibri" w:hAnsi="Calibri" w:cs="Calibri"/>
          <w:lang w:val="en-US"/>
        </w:rPr>
        <w:t>two</w:t>
      </w:r>
      <w:r w:rsidR="004D7294">
        <w:rPr>
          <w:rFonts w:ascii="Calibri" w:hAnsi="Calibri" w:cs="Calibri"/>
          <w:lang w:val="en-US"/>
        </w:rPr>
        <w:t xml:space="preserve"> advancements</w:t>
      </w:r>
      <w:r w:rsidR="00890467">
        <w:rPr>
          <w:rFonts w:ascii="Calibri" w:hAnsi="Calibri" w:cs="Calibri"/>
          <w:lang w:val="en-US"/>
        </w:rPr>
        <w:t>: 1)</w:t>
      </w:r>
      <w:r w:rsidR="007426FC">
        <w:rPr>
          <w:rFonts w:ascii="Calibri" w:hAnsi="Calibri" w:cs="Calibri"/>
          <w:lang w:val="en-US"/>
        </w:rPr>
        <w:t xml:space="preserve"> identify</w:t>
      </w:r>
      <w:r w:rsidR="00AE343E">
        <w:rPr>
          <w:rFonts w:ascii="Calibri" w:hAnsi="Calibri" w:cs="Calibri"/>
          <w:lang w:val="en-US"/>
        </w:rPr>
        <w:t xml:space="preserve"> and </w:t>
      </w:r>
      <w:r w:rsidR="004C7AF7">
        <w:rPr>
          <w:rFonts w:ascii="Calibri" w:hAnsi="Calibri" w:cs="Calibri"/>
          <w:lang w:val="en-US"/>
        </w:rPr>
        <w:t>assimilate</w:t>
      </w:r>
      <w:r w:rsidR="007426FC">
        <w:rPr>
          <w:rFonts w:ascii="Calibri" w:hAnsi="Calibri" w:cs="Calibri"/>
          <w:lang w:val="en-US"/>
        </w:rPr>
        <w:t xml:space="preserve"> large scope spatial</w:t>
      </w:r>
      <w:r w:rsidR="00AE343E">
        <w:rPr>
          <w:rFonts w:ascii="Calibri" w:hAnsi="Calibri" w:cs="Calibri"/>
          <w:lang w:val="en-US"/>
        </w:rPr>
        <w:t xml:space="preserve"> patterns </w:t>
      </w:r>
      <w:r w:rsidR="000D7460">
        <w:rPr>
          <w:rFonts w:ascii="Calibri" w:hAnsi="Calibri" w:cs="Calibri"/>
          <w:lang w:val="en-US"/>
        </w:rPr>
        <w:t>that drive urban development</w:t>
      </w:r>
      <w:r w:rsidR="005773CE">
        <w:rPr>
          <w:rFonts w:ascii="Calibri" w:hAnsi="Calibri" w:cs="Calibri"/>
          <w:lang w:val="en-US"/>
        </w:rPr>
        <w:t>,</w:t>
      </w:r>
      <w:r w:rsidR="00522C54">
        <w:rPr>
          <w:rFonts w:ascii="Calibri" w:hAnsi="Calibri" w:cs="Calibri"/>
          <w:lang w:val="en-US"/>
        </w:rPr>
        <w:t xml:space="preserve"> and</w:t>
      </w:r>
      <w:r w:rsidR="000D7460">
        <w:rPr>
          <w:rFonts w:ascii="Calibri" w:hAnsi="Calibri" w:cs="Calibri"/>
          <w:lang w:val="en-US"/>
        </w:rPr>
        <w:t xml:space="preserve"> 2) reduce the </w:t>
      </w:r>
      <w:r w:rsidR="00E87753">
        <w:rPr>
          <w:rFonts w:ascii="Calibri" w:hAnsi="Calibri" w:cs="Calibri"/>
          <w:lang w:val="en-US"/>
        </w:rPr>
        <w:t xml:space="preserve">subjectivity </w:t>
      </w:r>
      <w:r w:rsidR="008D00C0">
        <w:rPr>
          <w:rFonts w:ascii="Calibri" w:hAnsi="Calibri" w:cs="Calibri"/>
          <w:lang w:val="en-US"/>
        </w:rPr>
        <w:t xml:space="preserve">in the calibration process </w:t>
      </w:r>
      <w:r w:rsidR="005A2F45">
        <w:rPr>
          <w:rFonts w:ascii="Calibri" w:hAnsi="Calibri" w:cs="Calibri"/>
          <w:lang w:val="en-US"/>
        </w:rPr>
        <w:t>of participatory simulation approaches</w:t>
      </w:r>
      <w:r w:rsidR="00522C54">
        <w:rPr>
          <w:rFonts w:ascii="Calibri" w:hAnsi="Calibri" w:cs="Calibri"/>
          <w:lang w:val="en-US"/>
        </w:rPr>
        <w:t>.</w:t>
      </w:r>
    </w:p>
    <w:p w14:paraId="0DB02C98" w14:textId="1385C4A5" w:rsidR="002976D6" w:rsidRPr="001678C4" w:rsidRDefault="00D4256A" w:rsidP="00D71802">
      <w:pPr>
        <w:spacing w:line="276" w:lineRule="auto"/>
        <w:rPr>
          <w:rFonts w:ascii="Calibri" w:hAnsi="Calibri" w:cs="Calibri"/>
          <w:lang w:val="en-US"/>
        </w:rPr>
      </w:pPr>
      <w:r>
        <w:rPr>
          <w:rFonts w:ascii="Calibri" w:hAnsi="Calibri" w:cs="Calibri"/>
          <w:lang w:val="en-US"/>
        </w:rPr>
        <w:t xml:space="preserve">This study </w:t>
      </w:r>
      <w:r w:rsidR="009415AD">
        <w:rPr>
          <w:rFonts w:ascii="Calibri" w:hAnsi="Calibri" w:cs="Calibri"/>
          <w:lang w:val="en-US"/>
        </w:rPr>
        <w:t xml:space="preserve">aims at </w:t>
      </w:r>
      <w:r w:rsidR="00A26BD0">
        <w:rPr>
          <w:rFonts w:ascii="Calibri" w:hAnsi="Calibri" w:cs="Calibri"/>
          <w:lang w:val="en-US"/>
        </w:rPr>
        <w:t>integrating</w:t>
      </w:r>
      <w:r w:rsidR="007273AA">
        <w:rPr>
          <w:rFonts w:ascii="Calibri" w:hAnsi="Calibri" w:cs="Calibri"/>
          <w:lang w:val="en-US"/>
        </w:rPr>
        <w:t xml:space="preserve"> large</w:t>
      </w:r>
      <w:r w:rsidR="001678C4">
        <w:rPr>
          <w:rFonts w:ascii="Calibri" w:hAnsi="Calibri" w:cs="Calibri"/>
          <w:lang w:val="en-US"/>
        </w:rPr>
        <w:t>-</w:t>
      </w:r>
      <w:r w:rsidR="007273AA">
        <w:rPr>
          <w:rFonts w:ascii="Calibri" w:hAnsi="Calibri" w:cs="Calibri"/>
          <w:lang w:val="en-US"/>
        </w:rPr>
        <w:t xml:space="preserve">scale spatial configurations </w:t>
      </w:r>
      <w:r w:rsidR="00E14BD3">
        <w:rPr>
          <w:rFonts w:ascii="Calibri" w:hAnsi="Calibri" w:cs="Calibri"/>
          <w:lang w:val="en-US"/>
        </w:rPr>
        <w:t>in</w:t>
      </w:r>
      <w:r w:rsidR="007273AA">
        <w:rPr>
          <w:rFonts w:ascii="Calibri" w:hAnsi="Calibri" w:cs="Calibri"/>
          <w:lang w:val="en-US"/>
        </w:rPr>
        <w:t>to urban development simulation</w:t>
      </w:r>
      <w:r w:rsidR="00F14009">
        <w:rPr>
          <w:rFonts w:ascii="Calibri" w:hAnsi="Calibri" w:cs="Calibri"/>
          <w:lang w:val="en-US"/>
        </w:rPr>
        <w:t xml:space="preserve">. </w:t>
      </w:r>
      <w:r w:rsidR="00483666">
        <w:rPr>
          <w:rFonts w:ascii="Calibri" w:hAnsi="Calibri" w:cs="Calibri"/>
          <w:lang w:val="en-US"/>
        </w:rPr>
        <w:t xml:space="preserve">Two </w:t>
      </w:r>
      <w:r w:rsidR="00200194">
        <w:rPr>
          <w:rFonts w:ascii="Calibri" w:hAnsi="Calibri" w:cs="Calibri"/>
          <w:lang w:val="en-US"/>
        </w:rPr>
        <w:t>questions are explored</w:t>
      </w:r>
      <w:r w:rsidR="004A3DDC">
        <w:rPr>
          <w:rFonts w:ascii="Calibri" w:hAnsi="Calibri" w:cs="Calibri"/>
          <w:lang w:val="en-US"/>
        </w:rPr>
        <w:t xml:space="preserve"> in detail</w:t>
      </w:r>
      <w:r w:rsidR="00200194">
        <w:rPr>
          <w:rFonts w:ascii="Calibri" w:hAnsi="Calibri" w:cs="Calibri"/>
          <w:lang w:val="en-US"/>
        </w:rPr>
        <w:t xml:space="preserve">: 1) </w:t>
      </w:r>
      <w:r w:rsidR="00EC16B7">
        <w:rPr>
          <w:rFonts w:ascii="Calibri" w:hAnsi="Calibri" w:cs="Calibri"/>
          <w:lang w:val="en-US"/>
        </w:rPr>
        <w:t xml:space="preserve">what </w:t>
      </w:r>
      <w:r w:rsidR="00837EDC">
        <w:rPr>
          <w:rFonts w:ascii="Calibri" w:hAnsi="Calibri" w:cs="Calibri"/>
          <w:lang w:val="en-US"/>
        </w:rPr>
        <w:t>high-level features</w:t>
      </w:r>
      <w:r w:rsidR="00C61A17">
        <w:rPr>
          <w:rFonts w:ascii="Calibri" w:hAnsi="Calibri" w:cs="Calibri"/>
          <w:lang w:val="en-US"/>
        </w:rPr>
        <w:t xml:space="preserve"> </w:t>
      </w:r>
      <w:r w:rsidR="004A3DDC">
        <w:rPr>
          <w:rFonts w:ascii="Calibri" w:hAnsi="Calibri" w:cs="Calibri"/>
          <w:lang w:val="en-US"/>
        </w:rPr>
        <w:t>can be</w:t>
      </w:r>
      <w:r w:rsidR="00837EDC">
        <w:rPr>
          <w:rFonts w:ascii="Calibri" w:hAnsi="Calibri" w:cs="Calibri"/>
          <w:lang w:val="en-US"/>
        </w:rPr>
        <w:t xml:space="preserve"> </w:t>
      </w:r>
      <w:r w:rsidR="00C573E7">
        <w:rPr>
          <w:rFonts w:ascii="Calibri" w:hAnsi="Calibri" w:cs="Calibri"/>
          <w:lang w:val="en-US"/>
        </w:rPr>
        <w:t xml:space="preserve">extracted by the UNET? </w:t>
      </w:r>
      <w:r w:rsidR="00E40872">
        <w:rPr>
          <w:rFonts w:ascii="Calibri" w:hAnsi="Calibri" w:cs="Calibri"/>
          <w:lang w:val="en-US"/>
        </w:rPr>
        <w:t>A</w:t>
      </w:r>
      <w:r w:rsidR="00C573E7">
        <w:rPr>
          <w:rFonts w:ascii="Calibri" w:hAnsi="Calibri" w:cs="Calibri"/>
          <w:lang w:val="en-US"/>
        </w:rPr>
        <w:t>nd 2)</w:t>
      </w:r>
      <w:r w:rsidR="00AF619B">
        <w:rPr>
          <w:rFonts w:ascii="Calibri" w:hAnsi="Calibri" w:cs="Calibri"/>
          <w:lang w:val="en-US"/>
        </w:rPr>
        <w:t xml:space="preserve"> </w:t>
      </w:r>
      <w:r w:rsidR="00F650BE">
        <w:rPr>
          <w:rFonts w:ascii="Calibri" w:hAnsi="Calibri" w:cs="Calibri"/>
          <w:lang w:val="en-US"/>
        </w:rPr>
        <w:t>how</w:t>
      </w:r>
      <w:r w:rsidR="00F66A8C">
        <w:rPr>
          <w:rFonts w:ascii="Calibri" w:hAnsi="Calibri" w:cs="Calibri"/>
          <w:lang w:val="en-US"/>
        </w:rPr>
        <w:t xml:space="preserve"> </w:t>
      </w:r>
      <w:r w:rsidR="00F650BE">
        <w:rPr>
          <w:rFonts w:ascii="Calibri" w:hAnsi="Calibri" w:cs="Calibri"/>
          <w:lang w:val="en-US"/>
        </w:rPr>
        <w:t xml:space="preserve">well </w:t>
      </w:r>
      <w:r w:rsidR="00CA0880">
        <w:rPr>
          <w:rFonts w:ascii="Calibri" w:hAnsi="Calibri" w:cs="Calibri"/>
          <w:lang w:val="en-US"/>
        </w:rPr>
        <w:t xml:space="preserve">does </w:t>
      </w:r>
      <w:r w:rsidR="00F66A8C">
        <w:rPr>
          <w:rFonts w:ascii="Calibri" w:hAnsi="Calibri" w:cs="Calibri"/>
          <w:lang w:val="en-US"/>
        </w:rPr>
        <w:t>the</w:t>
      </w:r>
      <w:r w:rsidR="00F650BE">
        <w:rPr>
          <w:rFonts w:ascii="Calibri" w:hAnsi="Calibri" w:cs="Calibri"/>
          <w:lang w:val="en-US"/>
        </w:rPr>
        <w:t xml:space="preserve"> UNET</w:t>
      </w:r>
      <w:r w:rsidR="00F66A8C">
        <w:rPr>
          <w:rFonts w:ascii="Calibri" w:hAnsi="Calibri" w:cs="Calibri"/>
          <w:lang w:val="en-US"/>
        </w:rPr>
        <w:t xml:space="preserve"> </w:t>
      </w:r>
      <w:r w:rsidR="00CA0880">
        <w:rPr>
          <w:rFonts w:ascii="Calibri" w:hAnsi="Calibri" w:cs="Calibri"/>
          <w:lang w:val="en-US"/>
        </w:rPr>
        <w:t>in simulating urban development?</w:t>
      </w:r>
      <w:r w:rsidR="00F66A8C">
        <w:rPr>
          <w:rFonts w:ascii="Calibri" w:hAnsi="Calibri" w:cs="Calibri"/>
          <w:lang w:val="en-US"/>
        </w:rPr>
        <w:t xml:space="preserve"> </w:t>
      </w:r>
      <w:r w:rsidR="006D0B71">
        <w:rPr>
          <w:rFonts w:ascii="Calibri" w:hAnsi="Calibri" w:cs="Calibri"/>
          <w:lang w:val="en-US"/>
        </w:rPr>
        <w:t xml:space="preserve">The North China Plain was chosen to </w:t>
      </w:r>
      <w:r w:rsidR="00714728">
        <w:rPr>
          <w:rFonts w:ascii="Calibri" w:hAnsi="Calibri" w:cs="Calibri"/>
          <w:lang w:val="en-US"/>
        </w:rPr>
        <w:t>assess</w:t>
      </w:r>
      <w:r w:rsidR="00FE3D35">
        <w:rPr>
          <w:rFonts w:ascii="Calibri" w:hAnsi="Calibri" w:cs="Calibri"/>
          <w:lang w:val="en-US"/>
        </w:rPr>
        <w:t xml:space="preserve"> </w:t>
      </w:r>
      <w:r w:rsidR="00D262DA">
        <w:rPr>
          <w:rFonts w:ascii="Calibri" w:hAnsi="Calibri" w:cs="Calibri"/>
          <w:lang w:val="en-US"/>
        </w:rPr>
        <w:t xml:space="preserve">the </w:t>
      </w:r>
      <w:r w:rsidR="008B4EB6">
        <w:rPr>
          <w:rFonts w:ascii="Calibri" w:hAnsi="Calibri" w:cs="Calibri"/>
          <w:lang w:val="en-US"/>
        </w:rPr>
        <w:t>UNET</w:t>
      </w:r>
      <w:r w:rsidR="00A55DCF">
        <w:rPr>
          <w:rFonts w:ascii="Calibri" w:hAnsi="Calibri" w:cs="Calibri"/>
          <w:lang w:val="en-US"/>
        </w:rPr>
        <w:t xml:space="preserve"> performance</w:t>
      </w:r>
      <w:r w:rsidR="008B4EB6">
        <w:rPr>
          <w:rFonts w:ascii="Calibri" w:hAnsi="Calibri" w:cs="Calibri"/>
          <w:lang w:val="en-US"/>
        </w:rPr>
        <w:t xml:space="preserve"> </w:t>
      </w:r>
      <w:r w:rsidR="00A55DCF">
        <w:rPr>
          <w:rFonts w:ascii="Calibri" w:hAnsi="Calibri" w:cs="Calibri"/>
          <w:lang w:val="en-US"/>
        </w:rPr>
        <w:t>under</w:t>
      </w:r>
      <w:r w:rsidR="00D262DA">
        <w:rPr>
          <w:rFonts w:ascii="Calibri" w:hAnsi="Calibri" w:cs="Calibri"/>
          <w:lang w:val="en-US"/>
        </w:rPr>
        <w:t xml:space="preserve"> different geographical and climatic </w:t>
      </w:r>
      <w:r w:rsidR="008B4EB6">
        <w:rPr>
          <w:rFonts w:ascii="Calibri" w:hAnsi="Calibri" w:cs="Calibri"/>
          <w:lang w:val="en-US"/>
        </w:rPr>
        <w:t>environments.</w:t>
      </w:r>
      <w:r w:rsidR="00D645BF">
        <w:rPr>
          <w:rFonts w:ascii="Calibri" w:hAnsi="Calibri" w:cs="Calibri"/>
          <w:lang w:val="en-US"/>
        </w:rPr>
        <w:t xml:space="preserve"> We </w:t>
      </w:r>
      <w:r w:rsidR="00D6695B">
        <w:rPr>
          <w:rFonts w:ascii="Calibri" w:hAnsi="Calibri" w:cs="Calibri"/>
          <w:lang w:val="en-US"/>
        </w:rPr>
        <w:t xml:space="preserve">discussed the </w:t>
      </w:r>
      <w:r w:rsidR="0035029A">
        <w:rPr>
          <w:rFonts w:ascii="Calibri" w:hAnsi="Calibri" w:cs="Calibri"/>
          <w:lang w:val="en-US"/>
        </w:rPr>
        <w:t>a</w:t>
      </w:r>
      <w:r w:rsidR="00470838">
        <w:rPr>
          <w:rFonts w:ascii="Calibri" w:hAnsi="Calibri" w:cs="Calibri"/>
          <w:lang w:val="en-US"/>
        </w:rPr>
        <w:t>dvantages</w:t>
      </w:r>
      <w:r w:rsidR="00F17702">
        <w:rPr>
          <w:rFonts w:ascii="Calibri" w:hAnsi="Calibri" w:cs="Calibri"/>
          <w:lang w:val="en-US"/>
        </w:rPr>
        <w:t xml:space="preserve"> </w:t>
      </w:r>
      <w:r w:rsidR="00B07103">
        <w:rPr>
          <w:rFonts w:ascii="Calibri" w:hAnsi="Calibri" w:cs="Calibri"/>
          <w:lang w:val="en-US"/>
        </w:rPr>
        <w:t xml:space="preserve">of UNET </w:t>
      </w:r>
      <w:r w:rsidR="00C30741">
        <w:rPr>
          <w:rFonts w:ascii="Calibri" w:hAnsi="Calibri" w:cs="Calibri"/>
          <w:lang w:val="en-US"/>
        </w:rPr>
        <w:t xml:space="preserve">and </w:t>
      </w:r>
      <w:r w:rsidR="00B07103">
        <w:rPr>
          <w:rFonts w:ascii="Calibri" w:hAnsi="Calibri" w:cs="Calibri"/>
          <w:lang w:val="en-US"/>
        </w:rPr>
        <w:t>its promising p</w:t>
      </w:r>
      <w:r w:rsidR="00C30741">
        <w:rPr>
          <w:rFonts w:ascii="Calibri" w:hAnsi="Calibri" w:cs="Calibri"/>
          <w:lang w:val="en-US"/>
        </w:rPr>
        <w:t>ro</w:t>
      </w:r>
      <w:r w:rsidR="00B07103">
        <w:rPr>
          <w:rFonts w:ascii="Calibri" w:hAnsi="Calibri" w:cs="Calibri"/>
          <w:lang w:val="en-US"/>
        </w:rPr>
        <w:t xml:space="preserve">spect to supplement </w:t>
      </w:r>
      <w:r w:rsidR="00176634">
        <w:rPr>
          <w:rFonts w:ascii="Calibri" w:hAnsi="Calibri" w:cs="Calibri"/>
          <w:lang w:val="en-US"/>
        </w:rPr>
        <w:t>conventional</w:t>
      </w:r>
      <w:r w:rsidR="00B07103">
        <w:rPr>
          <w:rFonts w:ascii="Calibri" w:hAnsi="Calibri" w:cs="Calibri"/>
          <w:lang w:val="en-US"/>
        </w:rPr>
        <w:t xml:space="preserve"> </w:t>
      </w:r>
      <w:r w:rsidR="00C30741">
        <w:rPr>
          <w:rFonts w:ascii="Calibri" w:hAnsi="Calibri" w:cs="Calibri"/>
          <w:lang w:val="en-US"/>
        </w:rPr>
        <w:t>CA-based urban simulations.</w:t>
      </w:r>
      <w:r w:rsidR="00985864">
        <w:rPr>
          <w:rFonts w:ascii="Calibri" w:hAnsi="Calibri" w:cs="Calibri"/>
          <w:lang w:val="en-US"/>
        </w:rPr>
        <w:t xml:space="preserve"> </w:t>
      </w:r>
      <w:r w:rsidR="00650CFA">
        <w:rPr>
          <w:rFonts w:ascii="Calibri" w:hAnsi="Calibri" w:cs="Calibri"/>
          <w:lang w:val="en-US"/>
        </w:rPr>
        <w:t>Local and regional s</w:t>
      </w:r>
      <w:r w:rsidR="00E04C5D">
        <w:rPr>
          <w:rFonts w:ascii="Calibri" w:hAnsi="Calibri" w:cs="Calibri"/>
          <w:lang w:val="en-US"/>
        </w:rPr>
        <w:t>ustainable development</w:t>
      </w:r>
      <w:r w:rsidR="00B25D55">
        <w:rPr>
          <w:rFonts w:ascii="Calibri" w:hAnsi="Calibri" w:cs="Calibri"/>
          <w:lang w:val="en-US"/>
        </w:rPr>
        <w:t xml:space="preserve"> </w:t>
      </w:r>
      <w:r w:rsidR="00650CFA">
        <w:rPr>
          <w:rFonts w:ascii="Calibri" w:hAnsi="Calibri" w:cs="Calibri"/>
          <w:lang w:val="en-US"/>
        </w:rPr>
        <w:t>coul</w:t>
      </w:r>
      <w:r w:rsidR="00DF11A9">
        <w:rPr>
          <w:rFonts w:ascii="Calibri" w:hAnsi="Calibri" w:cs="Calibri"/>
          <w:lang w:val="en-US"/>
        </w:rPr>
        <w:t xml:space="preserve">d benefit from improved urban dynamic simulations using </w:t>
      </w:r>
      <w:r w:rsidR="009B4E7C">
        <w:rPr>
          <w:rFonts w:ascii="Calibri" w:hAnsi="Calibri" w:cs="Calibri"/>
          <w:lang w:val="en-US"/>
        </w:rPr>
        <w:t>advanced DL technology.</w:t>
      </w:r>
    </w:p>
    <w:p w14:paraId="45E47F44" w14:textId="58EEAE76" w:rsidR="009C7D21" w:rsidRPr="009E67B1" w:rsidRDefault="009C7D21" w:rsidP="00625C38">
      <w:pPr>
        <w:pStyle w:val="Heading1"/>
        <w:spacing w:line="276" w:lineRule="auto"/>
        <w:rPr>
          <w:rFonts w:ascii="Calibri" w:hAnsi="Calibri" w:cs="Calibri"/>
          <w:lang w:val="en-US"/>
        </w:rPr>
      </w:pPr>
      <w:r w:rsidRPr="009E67B1">
        <w:rPr>
          <w:rFonts w:ascii="Calibri" w:hAnsi="Calibri" w:cs="Calibri"/>
          <w:lang w:val="en-US"/>
        </w:rPr>
        <w:t>2. Data and Method</w:t>
      </w:r>
    </w:p>
    <w:p w14:paraId="2FED18AE" w14:textId="578FE331" w:rsidR="002640D8" w:rsidRPr="009E67B1" w:rsidRDefault="002640D8" w:rsidP="00D71802">
      <w:pPr>
        <w:spacing w:line="276" w:lineRule="auto"/>
        <w:rPr>
          <w:rFonts w:ascii="Calibri" w:hAnsi="Calibri" w:cs="Calibri"/>
          <w:lang w:val="en-US"/>
        </w:rPr>
      </w:pPr>
      <w:r w:rsidRPr="009E67B1">
        <w:rPr>
          <w:rFonts w:ascii="Calibri" w:hAnsi="Calibri" w:cs="Calibri"/>
          <w:lang w:val="en-US"/>
        </w:rPr>
        <w:t>The research workflow is summarized in</w:t>
      </w:r>
      <w:r w:rsidR="00C20BB9">
        <w:rPr>
          <w:rFonts w:ascii="Calibri" w:hAnsi="Calibri" w:cs="Calibri"/>
          <w:lang w:val="en-US"/>
        </w:rPr>
        <w:t xml:space="preserve"> </w:t>
      </w:r>
      <w:r w:rsidR="00C20BB9">
        <w:rPr>
          <w:rFonts w:ascii="Calibri" w:hAnsi="Calibri" w:cs="Calibri"/>
          <w:highlight w:val="yellow"/>
          <w:lang w:val="en-US"/>
        </w:rPr>
        <w:fldChar w:fldCharType="begin"/>
      </w:r>
      <w:r w:rsidR="00C20BB9">
        <w:rPr>
          <w:rFonts w:ascii="Calibri" w:hAnsi="Calibri" w:cs="Calibri"/>
          <w:lang w:val="en-US"/>
        </w:rPr>
        <w:instrText xml:space="preserve"> REF _Ref81459622 \h </w:instrText>
      </w:r>
      <w:r w:rsidR="00C20BB9">
        <w:rPr>
          <w:rFonts w:ascii="Calibri" w:hAnsi="Calibri" w:cs="Calibri"/>
          <w:highlight w:val="yellow"/>
          <w:lang w:val="en-US"/>
        </w:rPr>
      </w:r>
      <w:r w:rsidR="00C20BB9">
        <w:rPr>
          <w:rFonts w:ascii="Calibri" w:hAnsi="Calibri" w:cs="Calibri"/>
          <w:highlight w:val="yellow"/>
          <w:lang w:val="en-US"/>
        </w:rPr>
        <w:fldChar w:fldCharType="separate"/>
      </w:r>
      <w:r w:rsidR="0031313C">
        <w:t xml:space="preserve">Figure </w:t>
      </w:r>
      <w:r w:rsidR="0031313C">
        <w:rPr>
          <w:noProof/>
        </w:rPr>
        <w:t>1</w:t>
      </w:r>
      <w:r w:rsidR="00C20BB9">
        <w:rPr>
          <w:rFonts w:ascii="Calibri" w:hAnsi="Calibri" w:cs="Calibri"/>
          <w:highlight w:val="yellow"/>
          <w:lang w:val="en-US"/>
        </w:rPr>
        <w:fldChar w:fldCharType="end"/>
      </w:r>
      <w:r w:rsidRPr="009E67B1">
        <w:rPr>
          <w:rFonts w:ascii="Calibri" w:hAnsi="Calibri" w:cs="Calibri"/>
          <w:lang w:val="en-US"/>
        </w:rPr>
        <w:t>. The Landsat archive was used to map the urban development from 1990 to 2019 with a 3-year interval</w:t>
      </w:r>
      <w:r w:rsidR="00AC628C">
        <w:rPr>
          <w:rFonts w:ascii="Calibri" w:hAnsi="Calibri" w:cs="Calibri"/>
          <w:lang w:val="en-US"/>
        </w:rPr>
        <w:t xml:space="preserve"> </w:t>
      </w:r>
      <w:sdt>
        <w:sdtPr>
          <w:rPr>
            <w:rFonts w:ascii="Calibri" w:hAnsi="Calibri" w:cs="Calibri"/>
            <w:lang w:val="en-US"/>
          </w:rPr>
          <w:alias w:val="To edit, see citavi.com/edit"/>
          <w:tag w:val="CitaviPlaceholder#19b7089d-7087-446e-93e8-03bd240e2ae0"/>
          <w:id w:val="472878621"/>
          <w:placeholder>
            <w:docPart w:val="DefaultPlaceholder_-1854013440"/>
          </w:placeholder>
        </w:sdtPr>
        <w:sdtEndPr/>
        <w:sdtContent>
          <w:r w:rsidR="00AC628C">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MTliNzA4OWQtNzA4Ny00NDZlLTkzZTgtMDNiZDI0MGUyYWUwIiwiVGV4dCI6IihXYW5nIGV0IGFsLiAyMDIxYikiLCJXQUlWZXJzaW9uIjoiNi44LjAuMCJ9}</w:instrText>
          </w:r>
          <w:r w:rsidR="00AC628C">
            <w:rPr>
              <w:rFonts w:ascii="Calibri" w:hAnsi="Calibri" w:cs="Calibri"/>
              <w:noProof/>
              <w:lang w:val="en-US"/>
            </w:rPr>
            <w:fldChar w:fldCharType="separate"/>
          </w:r>
          <w:r w:rsidR="00966998">
            <w:rPr>
              <w:rFonts w:ascii="Calibri" w:hAnsi="Calibri" w:cs="Calibri"/>
              <w:noProof/>
              <w:lang w:val="en-US"/>
            </w:rPr>
            <w:t>(Wang et al. 2021b)</w:t>
          </w:r>
          <w:r w:rsidR="00AC628C">
            <w:rPr>
              <w:rFonts w:ascii="Calibri" w:hAnsi="Calibri" w:cs="Calibri"/>
              <w:noProof/>
              <w:lang w:val="en-US"/>
            </w:rPr>
            <w:fldChar w:fldCharType="end"/>
          </w:r>
        </w:sdtContent>
      </w:sdt>
      <w:r w:rsidRPr="009E67B1">
        <w:rPr>
          <w:rFonts w:ascii="Calibri" w:hAnsi="Calibri" w:cs="Calibri"/>
          <w:lang w:val="en-US"/>
        </w:rPr>
        <w:t>. Digital Elevation Model (DEM) and slope were used to improve the projection performance. All raster data had the same 30m resolution and were concatenated</w:t>
      </w:r>
      <w:r w:rsidR="00652D08" w:rsidRPr="009E67B1">
        <w:rPr>
          <w:rFonts w:ascii="Calibri" w:hAnsi="Calibri" w:cs="Calibri"/>
          <w:lang w:val="en-US"/>
        </w:rPr>
        <w:t xml:space="preserve"> together</w:t>
      </w:r>
      <w:r w:rsidRPr="009E67B1">
        <w:rPr>
          <w:rFonts w:ascii="Calibri" w:hAnsi="Calibri" w:cs="Calibri"/>
          <w:lang w:val="en-US"/>
        </w:rPr>
        <w:t xml:space="preserve"> to increase </w:t>
      </w:r>
      <w:r w:rsidR="000F0101">
        <w:rPr>
          <w:rFonts w:ascii="Calibri" w:hAnsi="Calibri" w:cs="Calibri"/>
          <w:lang w:val="en-US"/>
        </w:rPr>
        <w:t xml:space="preserve">processing </w:t>
      </w:r>
      <w:r w:rsidRPr="009E67B1">
        <w:rPr>
          <w:rFonts w:ascii="Calibri" w:hAnsi="Calibri" w:cs="Calibri"/>
          <w:lang w:val="en-US"/>
        </w:rPr>
        <w:t xml:space="preserve">efficiency. The training samples were randomly cropped from the training image (i.e., </w:t>
      </w:r>
      <w:r w:rsidR="000F0101">
        <w:rPr>
          <w:rFonts w:ascii="Calibri" w:hAnsi="Calibri" w:cs="Calibri"/>
          <w:lang w:val="en-US"/>
        </w:rPr>
        <w:t xml:space="preserve">the </w:t>
      </w:r>
      <w:r w:rsidR="00B601D5" w:rsidRPr="009E67B1">
        <w:rPr>
          <w:rFonts w:ascii="Calibri" w:hAnsi="Calibri" w:cs="Calibri"/>
          <w:lang w:val="en-US"/>
        </w:rPr>
        <w:t xml:space="preserve">concatenated </w:t>
      </w:r>
      <w:r w:rsidRPr="009E67B1">
        <w:rPr>
          <w:rFonts w:ascii="Calibri" w:hAnsi="Calibri" w:cs="Calibri"/>
          <w:lang w:val="en-US"/>
        </w:rPr>
        <w:t xml:space="preserve">image </w:t>
      </w:r>
      <w:r w:rsidR="007D160E">
        <w:rPr>
          <w:rFonts w:ascii="Calibri" w:hAnsi="Calibri" w:cs="Calibri"/>
          <w:lang w:val="en-US"/>
        </w:rPr>
        <w:t xml:space="preserve">with an urban map of early date) </w:t>
      </w:r>
      <w:r w:rsidR="00173575">
        <w:rPr>
          <w:rFonts w:ascii="Calibri" w:hAnsi="Calibri" w:cs="Calibri"/>
          <w:lang w:val="en-US"/>
        </w:rPr>
        <w:t>with the size of</w:t>
      </w:r>
      <w:r w:rsidRPr="009E67B1">
        <w:rPr>
          <w:rFonts w:ascii="Calibri" w:hAnsi="Calibri" w:cs="Calibri"/>
          <w:lang w:val="en-US"/>
        </w:rPr>
        <w:t xml:space="preserve"> 256 × 256 pixels. The UNET was trained on these samples and then applied to the base image (i.e., </w:t>
      </w:r>
      <w:r w:rsidR="00FA3B12">
        <w:rPr>
          <w:rFonts w:ascii="Calibri" w:hAnsi="Calibri" w:cs="Calibri"/>
          <w:lang w:val="en-US"/>
        </w:rPr>
        <w:t xml:space="preserve">the </w:t>
      </w:r>
      <w:r w:rsidR="00B601D5" w:rsidRPr="009E67B1">
        <w:rPr>
          <w:rFonts w:ascii="Calibri" w:hAnsi="Calibri" w:cs="Calibri"/>
          <w:lang w:val="en-US"/>
        </w:rPr>
        <w:t xml:space="preserve">concatenated image </w:t>
      </w:r>
      <w:r w:rsidR="007D160E">
        <w:rPr>
          <w:rFonts w:ascii="Calibri" w:hAnsi="Calibri" w:cs="Calibri"/>
          <w:lang w:val="en-US"/>
        </w:rPr>
        <w:t>with</w:t>
      </w:r>
      <w:r w:rsidR="00B601D5">
        <w:rPr>
          <w:rFonts w:ascii="Calibri" w:hAnsi="Calibri" w:cs="Calibri"/>
          <w:lang w:val="en-US"/>
        </w:rPr>
        <w:t xml:space="preserve"> an</w:t>
      </w:r>
      <w:r w:rsidRPr="009E67B1">
        <w:rPr>
          <w:rFonts w:ascii="Calibri" w:hAnsi="Calibri" w:cs="Calibri"/>
          <w:lang w:val="en-US"/>
        </w:rPr>
        <w:t xml:space="preserve"> urban map</w:t>
      </w:r>
      <w:r w:rsidR="00B601D5">
        <w:rPr>
          <w:rFonts w:ascii="Calibri" w:hAnsi="Calibri" w:cs="Calibri"/>
          <w:lang w:val="en-US"/>
        </w:rPr>
        <w:t xml:space="preserve"> of late </w:t>
      </w:r>
      <w:r w:rsidR="00B601D5" w:rsidRPr="009E67B1">
        <w:rPr>
          <w:rFonts w:ascii="Calibri" w:hAnsi="Calibri" w:cs="Calibri"/>
          <w:lang w:val="en-US"/>
        </w:rPr>
        <w:t>date</w:t>
      </w:r>
      <w:r w:rsidRPr="009E67B1">
        <w:rPr>
          <w:rFonts w:ascii="Calibri" w:hAnsi="Calibri" w:cs="Calibri"/>
          <w:lang w:val="en-US"/>
        </w:rPr>
        <w:t xml:space="preserve">) to produce the transition potential map. </w:t>
      </w:r>
      <w:r w:rsidR="00614813">
        <w:rPr>
          <w:rFonts w:ascii="Calibri" w:hAnsi="Calibri" w:cs="Calibri"/>
          <w:lang w:val="en-US"/>
        </w:rPr>
        <w:t>Then</w:t>
      </w:r>
      <w:r w:rsidRPr="009E67B1">
        <w:rPr>
          <w:rFonts w:ascii="Calibri" w:hAnsi="Calibri" w:cs="Calibri"/>
          <w:lang w:val="en-US"/>
        </w:rPr>
        <w:t xml:space="preserve"> a threshold was determined to binarize the transition potential map into a </w:t>
      </w:r>
      <w:r w:rsidR="0039096C">
        <w:rPr>
          <w:rFonts w:ascii="Calibri" w:hAnsi="Calibri" w:cs="Calibri"/>
          <w:lang w:val="en-US"/>
        </w:rPr>
        <w:t>hard classified</w:t>
      </w:r>
      <w:r w:rsidRPr="009E67B1">
        <w:rPr>
          <w:rFonts w:ascii="Calibri" w:hAnsi="Calibri" w:cs="Calibri"/>
          <w:lang w:val="en-US"/>
        </w:rPr>
        <w:t xml:space="preserve"> map</w:t>
      </w:r>
      <w:r w:rsidR="007D160E">
        <w:rPr>
          <w:rFonts w:ascii="Calibri" w:hAnsi="Calibri" w:cs="Calibri"/>
          <w:lang w:val="en-US"/>
        </w:rPr>
        <w:t xml:space="preserve">. The pixels with the value 1 </w:t>
      </w:r>
      <w:r w:rsidR="00A12AB0">
        <w:rPr>
          <w:rFonts w:ascii="Calibri" w:hAnsi="Calibri" w:cs="Calibri"/>
          <w:lang w:val="en-US"/>
        </w:rPr>
        <w:t xml:space="preserve">in the hard classified map </w:t>
      </w:r>
      <w:r w:rsidR="007D160E">
        <w:rPr>
          <w:rFonts w:ascii="Calibri" w:hAnsi="Calibri" w:cs="Calibri"/>
          <w:lang w:val="en-US"/>
        </w:rPr>
        <w:t>were allocated as the projected urban land and 0 as</w:t>
      </w:r>
      <w:r w:rsidRPr="009E67B1">
        <w:rPr>
          <w:rFonts w:ascii="Calibri" w:hAnsi="Calibri" w:cs="Calibri"/>
          <w:lang w:val="en-US"/>
        </w:rPr>
        <w:t xml:space="preserve"> non-urban land.</w:t>
      </w:r>
      <w:r w:rsidR="00614813">
        <w:rPr>
          <w:rFonts w:ascii="Calibri" w:hAnsi="Calibri" w:cs="Calibri"/>
          <w:lang w:val="en-US"/>
        </w:rPr>
        <w:t xml:space="preserve"> Lastly, we evaluated the performance of the transition potential map using </w:t>
      </w:r>
      <w:r w:rsidR="00614813" w:rsidRPr="009E67B1">
        <w:rPr>
          <w:rFonts w:ascii="Calibri" w:hAnsi="Calibri" w:cs="Calibri"/>
          <w:lang w:val="en-US"/>
        </w:rPr>
        <w:t>the receiver operating characteristic (ROC)</w:t>
      </w:r>
      <w:r w:rsidR="00614813">
        <w:rPr>
          <w:rFonts w:ascii="Calibri" w:hAnsi="Calibri" w:cs="Calibri"/>
          <w:lang w:val="en-US"/>
        </w:rPr>
        <w:t xml:space="preserve"> and assessed the </w:t>
      </w:r>
      <w:r w:rsidR="00200E6C">
        <w:rPr>
          <w:rFonts w:ascii="Calibri" w:hAnsi="Calibri" w:cs="Calibri"/>
          <w:lang w:val="en-US"/>
        </w:rPr>
        <w:t>hard</w:t>
      </w:r>
      <w:r w:rsidR="0039096C">
        <w:rPr>
          <w:rFonts w:ascii="Calibri" w:hAnsi="Calibri" w:cs="Calibri"/>
          <w:lang w:val="en-US"/>
        </w:rPr>
        <w:t xml:space="preserve"> classified</w:t>
      </w:r>
      <w:r w:rsidR="00614813">
        <w:rPr>
          <w:rFonts w:ascii="Calibri" w:hAnsi="Calibri" w:cs="Calibri"/>
          <w:lang w:val="en-US"/>
        </w:rPr>
        <w:t xml:space="preserve"> map using map-overlay and landscape metrics.</w:t>
      </w:r>
    </w:p>
    <w:p w14:paraId="5BE50468" w14:textId="77777777" w:rsidR="00C20BB9" w:rsidRDefault="002B2D01" w:rsidP="00D71802">
      <w:pPr>
        <w:keepNext/>
        <w:spacing w:after="0" w:line="276" w:lineRule="auto"/>
      </w:pPr>
      <w:r w:rsidRPr="009E67B1">
        <w:rPr>
          <w:rFonts w:ascii="Calibri" w:hAnsi="Calibri" w:cs="Calibri"/>
          <w:noProof/>
        </w:rPr>
        <w:lastRenderedPageBreak/>
        <w:drawing>
          <wp:inline distT="0" distB="0" distL="0" distR="0" wp14:anchorId="3FF2AB0B" wp14:editId="57794F75">
            <wp:extent cx="5810224" cy="4544704"/>
            <wp:effectExtent l="0" t="0" r="635" b="825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96DAC541-7B7A-43D3-8B79-37D633B846F1}">
                          <asvg:svgBlip xmlns:asvg="http://schemas.microsoft.com/office/drawing/2016/SVG/main" r:embed="rId9"/>
                        </a:ext>
                      </a:extLst>
                    </a:blip>
                    <a:srcRect l="7382" r="20707"/>
                    <a:stretch/>
                  </pic:blipFill>
                  <pic:spPr bwMode="auto">
                    <a:xfrm>
                      <a:off x="0" y="0"/>
                      <a:ext cx="5820757" cy="4552943"/>
                    </a:xfrm>
                    <a:prstGeom prst="rect">
                      <a:avLst/>
                    </a:prstGeom>
                    <a:ln>
                      <a:noFill/>
                    </a:ln>
                    <a:extLst>
                      <a:ext uri="{53640926-AAD7-44D8-BBD7-CCE9431645EC}">
                        <a14:shadowObscured xmlns:a14="http://schemas.microsoft.com/office/drawing/2010/main"/>
                      </a:ext>
                    </a:extLst>
                  </pic:spPr>
                </pic:pic>
              </a:graphicData>
            </a:graphic>
          </wp:inline>
        </w:drawing>
      </w:r>
    </w:p>
    <w:p w14:paraId="53415E46" w14:textId="29BE5E28" w:rsidR="00117C0A" w:rsidRPr="00117C0A" w:rsidRDefault="00C20BB9" w:rsidP="009E3CCD">
      <w:pPr>
        <w:pStyle w:val="Caption"/>
      </w:pPr>
      <w:bookmarkStart w:id="1" w:name="_Ref81459622"/>
      <w:r>
        <w:t xml:space="preserve">Figure </w:t>
      </w:r>
      <w:r w:rsidR="006F6292">
        <w:fldChar w:fldCharType="begin"/>
      </w:r>
      <w:r w:rsidR="006F6292">
        <w:instrText xml:space="preserve"> SEQ Figure \* ARABIC </w:instrText>
      </w:r>
      <w:r w:rsidR="006F6292">
        <w:fldChar w:fldCharType="separate"/>
      </w:r>
      <w:r w:rsidR="0031313C">
        <w:rPr>
          <w:noProof/>
        </w:rPr>
        <w:t>1</w:t>
      </w:r>
      <w:r w:rsidR="006F6292">
        <w:rPr>
          <w:noProof/>
        </w:rPr>
        <w:fldChar w:fldCharType="end"/>
      </w:r>
      <w:bookmarkEnd w:id="1"/>
      <w:r>
        <w:t>. The research workflow</w:t>
      </w:r>
    </w:p>
    <w:p w14:paraId="41C40E57" w14:textId="1B5FC634" w:rsidR="002640D8" w:rsidRPr="009E67B1" w:rsidRDefault="000010E9" w:rsidP="00625C38">
      <w:pPr>
        <w:pStyle w:val="Heading2"/>
        <w:spacing w:line="276" w:lineRule="auto"/>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1 Study area</w:t>
      </w:r>
    </w:p>
    <w:p w14:paraId="751B880B" w14:textId="118409E9" w:rsidR="002640D8" w:rsidRDefault="002640D8" w:rsidP="00D71802">
      <w:pPr>
        <w:spacing w:line="276" w:lineRule="auto"/>
        <w:rPr>
          <w:rFonts w:ascii="Calibri" w:hAnsi="Calibri" w:cs="Calibri"/>
          <w:lang w:val="en-US"/>
        </w:rPr>
      </w:pPr>
      <w:r w:rsidRPr="009E67B1">
        <w:rPr>
          <w:rFonts w:ascii="Calibri" w:hAnsi="Calibri" w:cs="Calibri"/>
          <w:lang w:val="en-US"/>
        </w:rPr>
        <w:t xml:space="preserve">The study area </w:t>
      </w:r>
      <w:r w:rsidR="00117C0A">
        <w:rPr>
          <w:rFonts w:ascii="Calibri" w:hAnsi="Calibri" w:cs="Calibri"/>
          <w:lang w:val="en-US"/>
        </w:rPr>
        <w:t>(</w:t>
      </w:r>
      <w:r w:rsidR="00117C0A">
        <w:rPr>
          <w:rFonts w:ascii="Calibri" w:hAnsi="Calibri" w:cs="Calibri"/>
          <w:lang w:val="en-US"/>
        </w:rPr>
        <w:fldChar w:fldCharType="begin"/>
      </w:r>
      <w:r w:rsidR="00117C0A">
        <w:rPr>
          <w:rFonts w:ascii="Calibri" w:hAnsi="Calibri" w:cs="Calibri"/>
          <w:lang w:val="en-US"/>
        </w:rPr>
        <w:instrText xml:space="preserve"> REF _Ref81459809 \h </w:instrText>
      </w:r>
      <w:r w:rsidR="00117C0A">
        <w:rPr>
          <w:rFonts w:ascii="Calibri" w:hAnsi="Calibri" w:cs="Calibri"/>
          <w:lang w:val="en-US"/>
        </w:rPr>
      </w:r>
      <w:r w:rsidR="00117C0A">
        <w:rPr>
          <w:rFonts w:ascii="Calibri" w:hAnsi="Calibri" w:cs="Calibri"/>
          <w:lang w:val="en-US"/>
        </w:rPr>
        <w:fldChar w:fldCharType="separate"/>
      </w:r>
      <w:r w:rsidR="0031313C">
        <w:t xml:space="preserve">Figure </w:t>
      </w:r>
      <w:r w:rsidR="0031313C">
        <w:rPr>
          <w:noProof/>
        </w:rPr>
        <w:t>2</w:t>
      </w:r>
      <w:r w:rsidR="00117C0A">
        <w:rPr>
          <w:rFonts w:ascii="Calibri" w:hAnsi="Calibri" w:cs="Calibri"/>
          <w:lang w:val="en-US"/>
        </w:rPr>
        <w:fldChar w:fldCharType="end"/>
      </w:r>
      <w:r w:rsidR="00117C0A">
        <w:rPr>
          <w:rFonts w:ascii="Calibri" w:hAnsi="Calibri" w:cs="Calibri"/>
          <w:lang w:val="en-US"/>
        </w:rPr>
        <w:t xml:space="preserve">) </w:t>
      </w:r>
      <w:r w:rsidRPr="009E67B1">
        <w:rPr>
          <w:rFonts w:ascii="Calibri" w:hAnsi="Calibri" w:cs="Calibri"/>
          <w:lang w:val="en-US"/>
        </w:rPr>
        <w:t>includes 76 cities,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homes to over &gt;450 million people</w:t>
      </w:r>
      <w:r w:rsidR="00074D39">
        <w:rPr>
          <w:rFonts w:ascii="Calibri" w:hAnsi="Calibri" w:cs="Calibri"/>
          <w:lang w:val="en-US"/>
        </w:rPr>
        <w:t xml:space="preserve"> </w:t>
      </w:r>
      <w:sdt>
        <w:sdtPr>
          <w:rPr>
            <w:rFonts w:ascii="Calibri" w:hAnsi="Calibri" w:cs="Calibri"/>
            <w:lang w:val="en-US"/>
          </w:rPr>
          <w:alias w:val="To edit, see citavi.com/edit"/>
          <w:tag w:val="CitaviPlaceholder#fbc6faa2-119b-4639-801d-6237df56b5be"/>
          <w:id w:val="-2028553484"/>
          <w:placeholder>
            <w:docPart w:val="DefaultPlaceholder_-1854013440"/>
          </w:placeholder>
        </w:sdtPr>
        <w:sdtEndPr/>
        <w:sdtContent>
          <w:r w:rsidR="00074D39">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5hdGlvbmFsIEJ1cmVhdSBvZiBTdGF0aXN0aWNzIG9mIENoaW5hIDIwMTliKSJ9XX0sIlRhZyI6IkNpdGF2aVBsYWNlaG9sZGVyI2ZiYzZmYWEyLTExOWItNDYzOS04MDFkLTYyMzdkZjU2YjViZSIsIlRleHQiOiIoTmF0aW9uYWwgQnVyZWF1IG9mIFN0YXRpc3RpY3Mgb2YgQ2hpbmEgMjAxOWIpIiwiV0FJVmVyc2lvbiI6IjYuOC4wLjAifQ==}</w:instrText>
          </w:r>
          <w:r w:rsidR="00074D39">
            <w:rPr>
              <w:rFonts w:ascii="Calibri" w:hAnsi="Calibri" w:cs="Calibri"/>
              <w:noProof/>
              <w:lang w:val="en-US"/>
            </w:rPr>
            <w:fldChar w:fldCharType="separate"/>
          </w:r>
          <w:r w:rsidR="00B41D1E">
            <w:rPr>
              <w:rFonts w:ascii="Calibri" w:hAnsi="Calibri" w:cs="Calibri"/>
              <w:noProof/>
              <w:lang w:val="en-US"/>
            </w:rPr>
            <w:t>(National Bureau of Statistics of China 2019b)</w:t>
          </w:r>
          <w:r w:rsidR="00074D39">
            <w:rPr>
              <w:rFonts w:ascii="Calibri" w:hAnsi="Calibri" w:cs="Calibri"/>
              <w:noProof/>
              <w:lang w:val="en-US"/>
            </w:rPr>
            <w:fldChar w:fldCharType="end"/>
          </w:r>
        </w:sdtContent>
      </w:sdt>
      <w:r w:rsidRPr="009E67B1">
        <w:rPr>
          <w:rFonts w:ascii="Calibri" w:hAnsi="Calibri" w:cs="Calibri"/>
          <w:lang w:val="en-US"/>
        </w:rPr>
        <w:t>. This area is one of the fastest urbanized regions in China that have tripled the built-up land coverage rate from ~5% in 1990 to ~15% in 2020</w:t>
      </w:r>
      <w:r w:rsidR="0017681F">
        <w:rPr>
          <w:rFonts w:ascii="Calibri" w:hAnsi="Calibri" w:cs="Calibri"/>
          <w:lang w:val="en-US"/>
        </w:rPr>
        <w:t xml:space="preserve"> </w:t>
      </w:r>
      <w:sdt>
        <w:sdtPr>
          <w:rPr>
            <w:rFonts w:ascii="Calibri" w:hAnsi="Calibri" w:cs="Calibri"/>
            <w:lang w:val="en-US"/>
          </w:rPr>
          <w:alias w:val="To edit, see citavi.com/edit"/>
          <w:tag w:val="CitaviPlaceholder#fd615db3-756d-48f5-b771-326c8427ab1c"/>
          <w:id w:val="-1685970367"/>
          <w:placeholder>
            <w:docPart w:val="DefaultPlaceholder_-1854013440"/>
          </w:placeholder>
        </w:sdtPr>
        <w:sdtEndPr/>
        <w:sdtContent>
          <w:r w:rsidR="0017681F">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ZmQ2MTVkYjMtNzU2ZC00OGY1LWI3NzEtMzI2Yzg0MjdhYjFjIiwiVGV4dCI6IihXYW5nIGV0IGFsLiAyMDIxYikiLCJXQUlWZXJzaW9uIjoiNi44LjAuMCJ9}</w:instrText>
          </w:r>
          <w:r w:rsidR="0017681F">
            <w:rPr>
              <w:rFonts w:ascii="Calibri" w:hAnsi="Calibri" w:cs="Calibri"/>
              <w:noProof/>
              <w:lang w:val="en-US"/>
            </w:rPr>
            <w:fldChar w:fldCharType="separate"/>
          </w:r>
          <w:r w:rsidR="00966998">
            <w:rPr>
              <w:rFonts w:ascii="Calibri" w:hAnsi="Calibri" w:cs="Calibri"/>
              <w:noProof/>
              <w:lang w:val="en-US"/>
            </w:rPr>
            <w:t>(Wang et al. 2021b)</w:t>
          </w:r>
          <w:r w:rsidR="0017681F">
            <w:rPr>
              <w:rFonts w:ascii="Calibri" w:hAnsi="Calibri" w:cs="Calibri"/>
              <w:noProof/>
              <w:lang w:val="en-US"/>
            </w:rPr>
            <w:fldChar w:fldCharType="end"/>
          </w:r>
        </w:sdtContent>
      </w:sdt>
      <w:r w:rsidRPr="009E67B1">
        <w:rPr>
          <w:rFonts w:ascii="Calibri" w:hAnsi="Calibri" w:cs="Calibri"/>
          <w:lang w:val="en-US"/>
        </w:rPr>
        <w:t>. This region is crucial to China</w:t>
      </w:r>
      <w:r w:rsidR="007231E8">
        <w:rPr>
          <w:rFonts w:ascii="Calibri" w:hAnsi="Calibri" w:cs="Calibri"/>
          <w:lang w:val="en-US"/>
        </w:rPr>
        <w:t>'</w:t>
      </w:r>
      <w:r w:rsidRPr="009E67B1">
        <w:rPr>
          <w:rFonts w:ascii="Calibri" w:hAnsi="Calibri" w:cs="Calibri"/>
          <w:lang w:val="en-US"/>
        </w:rPr>
        <w:t>s economic development and holds a strategic role to safeguard China</w:t>
      </w:r>
      <w:r w:rsidR="007231E8">
        <w:rPr>
          <w:rFonts w:ascii="Calibri" w:hAnsi="Calibri" w:cs="Calibri"/>
          <w:lang w:val="en-US"/>
        </w:rPr>
        <w:t>'</w:t>
      </w:r>
      <w:r w:rsidRPr="009E67B1">
        <w:rPr>
          <w:rFonts w:ascii="Calibri" w:hAnsi="Calibri" w:cs="Calibri"/>
          <w:lang w:val="en-US"/>
        </w:rPr>
        <w:t>s food security because 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national gross domestic product and grain supply was generated there</w:t>
      </w:r>
      <w:r w:rsidR="00CA4AE6">
        <w:rPr>
          <w:rFonts w:ascii="Calibri" w:hAnsi="Calibri" w:cs="Calibri"/>
          <w:lang w:val="en-US"/>
        </w:rPr>
        <w:t xml:space="preserve"> </w:t>
      </w:r>
      <w:sdt>
        <w:sdtPr>
          <w:rPr>
            <w:rFonts w:ascii="Calibri" w:hAnsi="Calibri" w:cs="Calibri"/>
            <w:lang w:val="en-US"/>
          </w:rPr>
          <w:alias w:val="To edit, see citavi.com/edit"/>
          <w:tag w:val="CitaviPlaceholder#3f9dc8ee-8778-4a3d-9bc7-3518f9c0b108"/>
          <w:id w:val="502872432"/>
          <w:placeholder>
            <w:docPart w:val="DefaultPlaceholder_-1854013440"/>
          </w:placeholder>
        </w:sdtPr>
        <w:sdtEndPr/>
        <w:sdtContent>
          <w:r w:rsidR="00CA4AE6">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}</w:instrText>
          </w:r>
          <w:r w:rsidR="00CA4AE6">
            <w:rPr>
              <w:rFonts w:ascii="Calibri" w:hAnsi="Calibri" w:cs="Calibri"/>
              <w:noProof/>
              <w:lang w:val="en-US"/>
            </w:rPr>
            <w:fldChar w:fldCharType="separate"/>
          </w:r>
          <w:r w:rsidR="00B41D1E">
            <w:rPr>
              <w:rFonts w:ascii="Calibri" w:hAnsi="Calibri" w:cs="Calibri"/>
              <w:noProof/>
              <w:lang w:val="en-US"/>
            </w:rPr>
            <w:t>(National Bureau of Statistics of China 2019a)</w:t>
          </w:r>
          <w:r w:rsidR="00CA4AE6">
            <w:rPr>
              <w:rFonts w:ascii="Calibri" w:hAnsi="Calibri" w:cs="Calibri"/>
              <w:noProof/>
              <w:lang w:val="en-US"/>
            </w:rPr>
            <w:fldChar w:fldCharType="end"/>
          </w:r>
        </w:sdtContent>
      </w:sdt>
      <w:r w:rsidRPr="009E67B1">
        <w:rPr>
          <w:rFonts w:ascii="Calibri" w:hAnsi="Calibri" w:cs="Calibri"/>
          <w:lang w:val="en-US"/>
        </w:rPr>
        <w:t xml:space="preserve">. The tension between urbanization and farmland conservation in the study area requires accurate and spatial-explicit understandings </w:t>
      </w:r>
      <w:r w:rsidR="00C57EA6">
        <w:rPr>
          <w:rFonts w:ascii="Calibri" w:hAnsi="Calibri" w:cs="Calibri"/>
          <w:lang w:val="en-US"/>
        </w:rPr>
        <w:t>for</w:t>
      </w:r>
      <w:r w:rsidRPr="009E67B1">
        <w:rPr>
          <w:rFonts w:ascii="Calibri" w:hAnsi="Calibri" w:cs="Calibri"/>
          <w:lang w:val="en-US"/>
        </w:rPr>
        <w:t xml:space="preserve"> future urban development to address the challenges of food security, environmental protection, and urbanization. </w:t>
      </w:r>
    </w:p>
    <w:p w14:paraId="37D90553" w14:textId="77777777" w:rsidR="00117C0A" w:rsidRDefault="007F20C3" w:rsidP="00D71802">
      <w:pPr>
        <w:keepNext/>
        <w:spacing w:after="0" w:line="276" w:lineRule="auto"/>
      </w:pPr>
      <w:r w:rsidRPr="009E67B1">
        <w:rPr>
          <w:rFonts w:ascii="Calibri" w:hAnsi="Calibri" w:cs="Calibri"/>
          <w:noProof/>
          <w:lang w:val="en-US"/>
        </w:rPr>
        <w:lastRenderedPageBreak/>
        <w:drawing>
          <wp:inline distT="0" distB="0" distL="0" distR="0" wp14:anchorId="75C0B3B7" wp14:editId="1FBA27EF">
            <wp:extent cx="3410573" cy="4095636"/>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32560" cy="4122039"/>
                    </a:xfrm>
                    <a:prstGeom prst="rect">
                      <a:avLst/>
                    </a:prstGeom>
                    <a:noFill/>
                    <a:ln>
                      <a:noFill/>
                    </a:ln>
                  </pic:spPr>
                </pic:pic>
              </a:graphicData>
            </a:graphic>
          </wp:inline>
        </w:drawing>
      </w:r>
    </w:p>
    <w:p w14:paraId="502D104A" w14:textId="3B7CDDAD" w:rsidR="00051547" w:rsidRPr="009E67B1" w:rsidRDefault="00117C0A" w:rsidP="009E3CCD">
      <w:pPr>
        <w:pStyle w:val="Caption"/>
        <w:rPr>
          <w:rFonts w:ascii="Calibri" w:hAnsi="Calibri" w:cs="Calibri"/>
          <w:lang w:val="en-US"/>
        </w:rPr>
      </w:pPr>
      <w:bookmarkStart w:id="2" w:name="_Ref81459809"/>
      <w:r>
        <w:t xml:space="preserve">Figure </w:t>
      </w:r>
      <w:r w:rsidR="006F6292">
        <w:fldChar w:fldCharType="begin"/>
      </w:r>
      <w:r w:rsidR="006F6292">
        <w:instrText xml:space="preserve"> SEQ Figure \* ARABIC </w:instrText>
      </w:r>
      <w:r w:rsidR="006F6292">
        <w:fldChar w:fldCharType="separate"/>
      </w:r>
      <w:r w:rsidR="0031313C">
        <w:rPr>
          <w:noProof/>
        </w:rPr>
        <w:t>2</w:t>
      </w:r>
      <w:r w:rsidR="006F6292">
        <w:rPr>
          <w:noProof/>
        </w:rPr>
        <w:fldChar w:fldCharType="end"/>
      </w:r>
      <w:bookmarkEnd w:id="2"/>
      <w:r>
        <w:t>. The study area</w:t>
      </w:r>
    </w:p>
    <w:p w14:paraId="3E3A051D" w14:textId="6FB5918B" w:rsidR="002640D8"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2</w:t>
      </w:r>
      <w:r w:rsidRPr="009E67B1">
        <w:rPr>
          <w:rFonts w:ascii="Calibri" w:hAnsi="Calibri" w:cs="Calibri"/>
          <w:lang w:val="en-US"/>
        </w:rPr>
        <w:t xml:space="preserve"> Data preprocessing</w:t>
      </w:r>
    </w:p>
    <w:p w14:paraId="1001F8F5" w14:textId="46136E39" w:rsidR="009C7D21" w:rsidRPr="009E67B1" w:rsidRDefault="009C7D21" w:rsidP="00D71802">
      <w:pPr>
        <w:spacing w:line="276" w:lineRule="auto"/>
        <w:rPr>
          <w:rFonts w:ascii="Calibri" w:hAnsi="Calibri" w:cs="Calibri"/>
          <w:lang w:val="en-US"/>
        </w:rPr>
      </w:pPr>
      <w:r w:rsidRPr="009E67B1">
        <w:rPr>
          <w:rFonts w:ascii="Calibri" w:hAnsi="Calibri" w:cs="Calibri"/>
          <w:lang w:val="en-US"/>
        </w:rPr>
        <w:t>The raster data used in this study were summarized in</w:t>
      </w:r>
      <w:r w:rsidR="00DB75A0">
        <w:rPr>
          <w:rFonts w:ascii="Calibri" w:hAnsi="Calibri" w:cs="Calibri"/>
          <w:lang w:val="en-US"/>
        </w:rPr>
        <w:t xml:space="preserve"> </w:t>
      </w:r>
      <w:r w:rsidR="00DB75A0">
        <w:rPr>
          <w:rFonts w:ascii="Calibri" w:hAnsi="Calibri" w:cs="Calibri"/>
          <w:highlight w:val="yellow"/>
          <w:lang w:val="en-US"/>
        </w:rPr>
        <w:fldChar w:fldCharType="begin"/>
      </w:r>
      <w:r w:rsidR="00DB75A0">
        <w:rPr>
          <w:rFonts w:ascii="Calibri" w:hAnsi="Calibri" w:cs="Calibri"/>
          <w:lang w:val="en-US"/>
        </w:rPr>
        <w:instrText xml:space="preserve"> REF _Ref81459946 \h </w:instrText>
      </w:r>
      <w:r w:rsidR="00DB75A0">
        <w:rPr>
          <w:rFonts w:ascii="Calibri" w:hAnsi="Calibri" w:cs="Calibri"/>
          <w:highlight w:val="yellow"/>
          <w:lang w:val="en-US"/>
        </w:rPr>
      </w:r>
      <w:r w:rsidR="00DB75A0">
        <w:rPr>
          <w:rFonts w:ascii="Calibri" w:hAnsi="Calibri" w:cs="Calibri"/>
          <w:highlight w:val="yellow"/>
          <w:lang w:val="en-US"/>
        </w:rPr>
        <w:fldChar w:fldCharType="separate"/>
      </w:r>
      <w:r w:rsidR="0031313C">
        <w:t xml:space="preserve">Table </w:t>
      </w:r>
      <w:r w:rsidR="0031313C">
        <w:rPr>
          <w:noProof/>
        </w:rPr>
        <w:t>1</w:t>
      </w:r>
      <w:r w:rsidR="00DB75A0">
        <w:rPr>
          <w:rFonts w:ascii="Calibri" w:hAnsi="Calibri" w:cs="Calibri"/>
          <w:highlight w:val="yellow"/>
          <w:lang w:val="en-US"/>
        </w:rPr>
        <w:fldChar w:fldCharType="end"/>
      </w:r>
      <w:r w:rsidRPr="009E67B1">
        <w:rPr>
          <w:rFonts w:ascii="Calibri" w:hAnsi="Calibri" w:cs="Calibri"/>
          <w:lang w:val="en-US"/>
        </w:rPr>
        <w:t>. The urban dynamics map</w:t>
      </w:r>
      <w:r w:rsidR="00DB75A0">
        <w:rPr>
          <w:rFonts w:ascii="Calibri" w:hAnsi="Calibri" w:cs="Calibri"/>
          <w:lang w:val="en-US"/>
        </w:rPr>
        <w:t xml:space="preserve"> (</w:t>
      </w:r>
      <w:r w:rsidR="00DB75A0">
        <w:rPr>
          <w:rFonts w:ascii="Calibri" w:hAnsi="Calibri" w:cs="Calibri"/>
          <w:lang w:val="en-US"/>
        </w:rPr>
        <w:fldChar w:fldCharType="begin"/>
      </w:r>
      <w:r w:rsidR="00DB75A0">
        <w:rPr>
          <w:rFonts w:ascii="Calibri" w:hAnsi="Calibri" w:cs="Calibri"/>
          <w:lang w:val="en-US"/>
        </w:rPr>
        <w:instrText xml:space="preserve"> REF _Ref81460063 \h </w:instrText>
      </w:r>
      <w:r w:rsidR="00DB75A0">
        <w:rPr>
          <w:rFonts w:ascii="Calibri" w:hAnsi="Calibri" w:cs="Calibri"/>
          <w:lang w:val="en-US"/>
        </w:rPr>
      </w:r>
      <w:r w:rsidR="00DB75A0">
        <w:rPr>
          <w:rFonts w:ascii="Calibri" w:hAnsi="Calibri" w:cs="Calibri"/>
          <w:lang w:val="en-US"/>
        </w:rPr>
        <w:fldChar w:fldCharType="separate"/>
      </w:r>
      <w:r w:rsidR="0031313C">
        <w:t xml:space="preserve">Figure </w:t>
      </w:r>
      <w:r w:rsidR="0031313C">
        <w:rPr>
          <w:noProof/>
        </w:rPr>
        <w:t>3</w:t>
      </w:r>
      <w:r w:rsidR="00DB75A0">
        <w:rPr>
          <w:rFonts w:ascii="Calibri" w:hAnsi="Calibri" w:cs="Calibri"/>
          <w:lang w:val="en-US"/>
        </w:rPr>
        <w:fldChar w:fldCharType="end"/>
      </w:r>
      <w:r w:rsidR="00DB75A0">
        <w:rPr>
          <w:rFonts w:ascii="Calibri" w:hAnsi="Calibri" w:cs="Calibri"/>
          <w:lang w:val="en-US"/>
        </w:rPr>
        <w:t>)</w:t>
      </w:r>
      <w:r w:rsidRPr="009E67B1">
        <w:rPr>
          <w:rFonts w:ascii="Calibri" w:hAnsi="Calibri" w:cs="Calibri"/>
          <w:lang w:val="en-US"/>
        </w:rPr>
        <w:t xml:space="preserve"> were obtained from</w:t>
      </w:r>
      <w:r w:rsidR="00273B4D">
        <w:rPr>
          <w:rFonts w:ascii="Calibri" w:hAnsi="Calibri" w:cs="Calibri"/>
          <w:lang w:val="en-US"/>
        </w:rPr>
        <w:t xml:space="preserve"> </w:t>
      </w:r>
      <w:sdt>
        <w:sdtPr>
          <w:rPr>
            <w:rFonts w:ascii="Calibri" w:hAnsi="Calibri" w:cs="Calibri"/>
            <w:lang w:val="en-US"/>
          </w:rPr>
          <w:alias w:val="To edit, see citavi.com/edit"/>
          <w:tag w:val="CitaviPlaceholder#75a5788c-5304-4b21-8d6e-a4253527dd21"/>
          <w:id w:val="222338496"/>
          <w:placeholder>
            <w:docPart w:val="DefaultPlaceholder_-1854013440"/>
          </w:placeholder>
        </w:sdtPr>
        <w:sdtEndPr/>
        <w:sdtContent>
          <w:r w:rsidR="00DB75A0">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M3NWE1Nzg4Yy01MzA0LTRiMjEtOGQ2ZS1hNDI1MzUyN2RkMjEiLCJUZXh0IjoiV2FuZyBldCBhbC4iLCJXQUlWZXJzaW9uIjoiNi44LjAuMCJ9}</w:instrText>
          </w:r>
          <w:r w:rsidR="00DB75A0">
            <w:rPr>
              <w:rFonts w:ascii="Calibri" w:hAnsi="Calibri" w:cs="Calibri"/>
              <w:noProof/>
              <w:lang w:val="en-US"/>
            </w:rPr>
            <w:fldChar w:fldCharType="separate"/>
          </w:r>
          <w:r w:rsidR="00966998">
            <w:rPr>
              <w:rFonts w:ascii="Calibri" w:hAnsi="Calibri" w:cs="Calibri"/>
              <w:noProof/>
              <w:lang w:val="en-US"/>
            </w:rPr>
            <w:t>Wang et al.</w:t>
          </w:r>
          <w:r w:rsidR="00DB75A0">
            <w:rPr>
              <w:rFonts w:ascii="Calibri" w:hAnsi="Calibri" w:cs="Calibri"/>
              <w:noProof/>
              <w:lang w:val="en-US"/>
            </w:rPr>
            <w:fldChar w:fldCharType="end"/>
          </w:r>
        </w:sdtContent>
      </w:sdt>
      <w:r w:rsidR="00DB75A0">
        <w:rPr>
          <w:rFonts w:ascii="Calibri" w:hAnsi="Calibri" w:cs="Calibri"/>
          <w:lang w:val="en-US"/>
        </w:rPr>
        <w:t xml:space="preserve"> </w:t>
      </w:r>
      <w:sdt>
        <w:sdtPr>
          <w:rPr>
            <w:rFonts w:ascii="Calibri" w:hAnsi="Calibri" w:cs="Calibri"/>
            <w:lang w:val="en-US"/>
          </w:rPr>
          <w:alias w:val="To edit, see citavi.com/edit"/>
          <w:tag w:val="CitaviPlaceholder#839577e7-7da6-4529-9455-ba5748584dfc"/>
          <w:id w:val="-383635721"/>
          <w:placeholder>
            <w:docPart w:val="DefaultPlaceholder_-1854013440"/>
          </w:placeholder>
        </w:sdtPr>
        <w:sdtEndPr/>
        <w:sdtContent>
          <w:r w:rsidR="00DB75A0">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ODM5NTc3ZTctN2RhNi00NTI5LTk0NTUtYmE1NzQ4NTg0ZGZjIiwiVGV4dCI6IigyMDIxYikiLCJXQUlWZXJzaW9uIjoiNi44LjAuMCJ9}</w:instrText>
          </w:r>
          <w:r w:rsidR="00DB75A0">
            <w:rPr>
              <w:rFonts w:ascii="Calibri" w:hAnsi="Calibri" w:cs="Calibri"/>
              <w:noProof/>
              <w:lang w:val="en-US"/>
            </w:rPr>
            <w:fldChar w:fldCharType="separate"/>
          </w:r>
          <w:r w:rsidR="00966998">
            <w:rPr>
              <w:rFonts w:ascii="Calibri" w:hAnsi="Calibri" w:cs="Calibri"/>
              <w:noProof/>
              <w:lang w:val="en-US"/>
            </w:rPr>
            <w:t>(2021b)</w:t>
          </w:r>
          <w:r w:rsidR="00DB75A0">
            <w:rPr>
              <w:rFonts w:ascii="Calibri" w:hAnsi="Calibri" w:cs="Calibri"/>
              <w:noProof/>
              <w:lang w:val="en-US"/>
            </w:rPr>
            <w:fldChar w:fldCharType="end"/>
          </w:r>
        </w:sdtContent>
      </w:sdt>
      <w:r w:rsidRPr="009E67B1">
        <w:rPr>
          <w:rFonts w:ascii="Calibri" w:hAnsi="Calibri" w:cs="Calibri"/>
          <w:lang w:val="en-US"/>
        </w:rPr>
        <w:t xml:space="preserve">. This product spanned from 1990 to 2019 with </w:t>
      </w:r>
      <w:r w:rsidR="007F20C3">
        <w:rPr>
          <w:rFonts w:ascii="Calibri" w:hAnsi="Calibri" w:cs="Calibri"/>
          <w:lang w:val="en-US"/>
        </w:rPr>
        <w:t>3</w:t>
      </w:r>
      <w:r w:rsidRPr="009E67B1">
        <w:rPr>
          <w:rFonts w:ascii="Calibri" w:hAnsi="Calibri" w:cs="Calibri"/>
          <w:lang w:val="en-US"/>
        </w:rPr>
        <w:t>-year intervals and had a consistently high accuracy of &gt; 94% across years</w:t>
      </w:r>
      <w:r w:rsidR="007D160E">
        <w:rPr>
          <w:rFonts w:ascii="Calibri" w:hAnsi="Calibri" w:cs="Calibri"/>
          <w:lang w:val="en-US"/>
        </w:rPr>
        <w:t>. T</w:t>
      </w:r>
      <w:r w:rsidRPr="009E67B1">
        <w:rPr>
          <w:rFonts w:ascii="Calibri" w:hAnsi="Calibri" w:cs="Calibri"/>
          <w:lang w:val="en-US"/>
        </w:rPr>
        <w:t>he use of temporal features successfully delineates urban land from fallow cropland</w:t>
      </w:r>
      <w:r w:rsidR="00AA1EB8">
        <w:rPr>
          <w:rFonts w:ascii="Calibri" w:hAnsi="Calibri" w:cs="Calibri"/>
          <w:lang w:val="en-US"/>
        </w:rPr>
        <w:t>,</w:t>
      </w:r>
      <w:r w:rsidRPr="009E67B1">
        <w:rPr>
          <w:rFonts w:ascii="Calibri" w:hAnsi="Calibri" w:cs="Calibri"/>
          <w:lang w:val="en-US"/>
        </w:rPr>
        <w:t xml:space="preserve"> and a further consistent check removed unreasonable urban developments.  The DEM was obtained from the Shuttle Radar Topography Mission (SRTM)</w:t>
      </w:r>
      <w:r w:rsidR="00AA1EB8">
        <w:rPr>
          <w:rFonts w:ascii="Calibri" w:hAnsi="Calibri" w:cs="Calibri"/>
          <w:lang w:val="en-US"/>
        </w:rPr>
        <w:t>,</w:t>
      </w:r>
      <w:r w:rsidRPr="009E67B1">
        <w:rPr>
          <w:rFonts w:ascii="Calibri" w:hAnsi="Calibri" w:cs="Calibri"/>
          <w:lang w:val="en-US"/>
        </w:rPr>
        <w:t xml:space="preserve"> and the slope data was derived from the DEM. The DEM and slope were used to assist the UNET </w:t>
      </w:r>
      <w:r w:rsidR="007D160E">
        <w:rPr>
          <w:rFonts w:ascii="Calibri" w:hAnsi="Calibri" w:cs="Calibri"/>
          <w:lang w:val="en-US"/>
        </w:rPr>
        <w:t>in simulating</w:t>
      </w:r>
      <w:r w:rsidR="00A67345">
        <w:rPr>
          <w:rFonts w:ascii="Calibri" w:hAnsi="Calibri" w:cs="Calibri"/>
          <w:lang w:val="en-US"/>
        </w:rPr>
        <w:t xml:space="preserve"> urban development</w:t>
      </w:r>
      <w:r w:rsidRPr="009E67B1">
        <w:rPr>
          <w:rFonts w:ascii="Calibri" w:hAnsi="Calibri" w:cs="Calibri"/>
          <w:lang w:val="en-US"/>
        </w:rPr>
        <w:t xml:space="preserve"> in complicated topology conditions, which have been proven effective in previous studies</w:t>
      </w:r>
      <w:r w:rsidR="002A467F">
        <w:rPr>
          <w:rFonts w:ascii="Calibri" w:hAnsi="Calibri" w:cs="Calibri"/>
          <w:lang w:val="en-US"/>
        </w:rPr>
        <w:t xml:space="preserve"> </w:t>
      </w:r>
      <w:sdt>
        <w:sdtPr>
          <w:rPr>
            <w:rFonts w:ascii="Calibri" w:hAnsi="Calibri" w:cs="Calibri"/>
            <w:lang w:val="en-US"/>
          </w:rPr>
          <w:alias w:val="To edit, see citavi.com/edit"/>
          <w:tag w:val="CitaviPlaceholder#5ffab72e-57e7-4951-b4b3-aae60e4ced57"/>
          <w:id w:val="-2126684578"/>
          <w:placeholder>
            <w:docPart w:val="DefaultPlaceholder_-1854013440"/>
          </w:placeholder>
        </w:sdtPr>
        <w:sdtEndPr/>
        <w:sdtContent>
          <w:r w:rsidR="002A467F">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XHJcbiAgPGluPnRydWU8L2luPlxyXG4gIDxvcz4xMDQ0MzA8L29zPlxyXG4gIDxwcz4xMDQ0MzA8L3BzPlxyXG48L3NwPlxyXG48b3M+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NywiUmFuZ2VMZW5ndGgiOjE5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zI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OC4wLjAifQ==}</w:instrText>
          </w:r>
          <w:r w:rsidR="002A467F">
            <w:rPr>
              <w:rFonts w:ascii="Calibri" w:hAnsi="Calibri" w:cs="Calibri"/>
              <w:noProof/>
              <w:lang w:val="en-US"/>
            </w:rPr>
            <w:fldChar w:fldCharType="separate"/>
          </w:r>
          <w:r w:rsidR="00966998">
            <w:rPr>
              <w:rFonts w:ascii="Calibri" w:hAnsi="Calibri" w:cs="Calibri"/>
              <w:noProof/>
              <w:lang w:val="en-US"/>
            </w:rPr>
            <w:t>(Xing et al. 2020; Wang et al. 2021a; Qian et al. 2020)</w:t>
          </w:r>
          <w:r w:rsidR="002A467F">
            <w:rPr>
              <w:rFonts w:ascii="Calibri" w:hAnsi="Calibri" w:cs="Calibri"/>
              <w:noProof/>
              <w:lang w:val="en-US"/>
            </w:rPr>
            <w:fldChar w:fldCharType="end"/>
          </w:r>
        </w:sdtContent>
      </w:sdt>
      <w:r w:rsidRPr="009E67B1">
        <w:rPr>
          <w:rFonts w:ascii="Calibri" w:hAnsi="Calibri" w:cs="Calibri"/>
          <w:lang w:val="en-US"/>
        </w:rPr>
        <w:t xml:space="preserve">. </w:t>
      </w:r>
    </w:p>
    <w:p w14:paraId="62146F27" w14:textId="40E4ED5D" w:rsidR="00DB75A0" w:rsidRDefault="00DB75A0" w:rsidP="00C179DA">
      <w:pPr>
        <w:pStyle w:val="Caption"/>
        <w:keepNext/>
        <w:spacing w:after="0"/>
      </w:pPr>
      <w:bookmarkStart w:id="3" w:name="_Ref81459946"/>
      <w:r>
        <w:t xml:space="preserve">Table </w:t>
      </w:r>
      <w:r w:rsidR="006F6292">
        <w:fldChar w:fldCharType="begin"/>
      </w:r>
      <w:r w:rsidR="006F6292">
        <w:instrText xml:space="preserve"> SEQ Table \* ARABIC </w:instrText>
      </w:r>
      <w:r w:rsidR="006F6292">
        <w:fldChar w:fldCharType="separate"/>
      </w:r>
      <w:r w:rsidR="0031313C">
        <w:rPr>
          <w:noProof/>
        </w:rPr>
        <w:t>1</w:t>
      </w:r>
      <w:r w:rsidR="006F6292">
        <w:rPr>
          <w:noProof/>
        </w:rPr>
        <w:fldChar w:fldCharType="end"/>
      </w:r>
      <w:bookmarkEnd w:id="3"/>
      <w:r>
        <w:t>. Raster data used for urban projection</w:t>
      </w:r>
    </w:p>
    <w:tbl>
      <w:tblPr>
        <w:tblStyle w:val="TableGrid"/>
        <w:tblW w:w="8964" w:type="dxa"/>
        <w:tblCellMar>
          <w:left w:w="115" w:type="dxa"/>
          <w:right w:w="115" w:type="dxa"/>
        </w:tblCellMar>
        <w:tblLook w:val="04A0" w:firstRow="1" w:lastRow="0" w:firstColumn="1" w:lastColumn="0" w:noHBand="0" w:noVBand="1"/>
      </w:tblPr>
      <w:tblGrid>
        <w:gridCol w:w="2240"/>
        <w:gridCol w:w="2240"/>
        <w:gridCol w:w="2242"/>
        <w:gridCol w:w="2242"/>
      </w:tblGrid>
      <w:tr w:rsidR="009C7D21" w:rsidRPr="009E67B1" w14:paraId="304CC941" w14:textId="77777777" w:rsidTr="007F20C3">
        <w:trPr>
          <w:trHeight w:val="244"/>
        </w:trPr>
        <w:tc>
          <w:tcPr>
            <w:tcW w:w="2240" w:type="dxa"/>
            <w:tcBorders>
              <w:left w:val="nil"/>
              <w:bottom w:val="single" w:sz="4" w:space="0" w:color="auto"/>
              <w:right w:val="nil"/>
            </w:tcBorders>
            <w:vAlign w:val="center"/>
          </w:tcPr>
          <w:p w14:paraId="36B89B48"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Data Type</w:t>
            </w:r>
          </w:p>
        </w:tc>
        <w:tc>
          <w:tcPr>
            <w:tcW w:w="2240" w:type="dxa"/>
            <w:tcBorders>
              <w:left w:val="nil"/>
              <w:bottom w:val="single" w:sz="4" w:space="0" w:color="auto"/>
              <w:right w:val="nil"/>
            </w:tcBorders>
            <w:vAlign w:val="center"/>
          </w:tcPr>
          <w:p w14:paraId="6329EF8C"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Source</w:t>
            </w:r>
          </w:p>
        </w:tc>
        <w:tc>
          <w:tcPr>
            <w:tcW w:w="2242" w:type="dxa"/>
            <w:tcBorders>
              <w:left w:val="nil"/>
              <w:bottom w:val="single" w:sz="4" w:space="0" w:color="auto"/>
              <w:right w:val="nil"/>
            </w:tcBorders>
            <w:vAlign w:val="center"/>
          </w:tcPr>
          <w:p w14:paraId="5AD7B842"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Resolution</w:t>
            </w:r>
          </w:p>
        </w:tc>
        <w:tc>
          <w:tcPr>
            <w:tcW w:w="2242" w:type="dxa"/>
            <w:tcBorders>
              <w:left w:val="nil"/>
              <w:bottom w:val="single" w:sz="4" w:space="0" w:color="auto"/>
              <w:right w:val="nil"/>
            </w:tcBorders>
            <w:vAlign w:val="center"/>
          </w:tcPr>
          <w:p w14:paraId="20C4931F"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Time</w:t>
            </w:r>
          </w:p>
        </w:tc>
      </w:tr>
      <w:tr w:rsidR="009C7D21" w:rsidRPr="009E67B1" w14:paraId="2B697419" w14:textId="77777777" w:rsidTr="007F20C3">
        <w:trPr>
          <w:trHeight w:val="244"/>
        </w:trPr>
        <w:tc>
          <w:tcPr>
            <w:tcW w:w="2240" w:type="dxa"/>
            <w:tcBorders>
              <w:top w:val="nil"/>
              <w:left w:val="nil"/>
              <w:bottom w:val="nil"/>
              <w:right w:val="nil"/>
            </w:tcBorders>
            <w:vAlign w:val="center"/>
          </w:tcPr>
          <w:p w14:paraId="0CD196E9"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Urban dynamics</w:t>
            </w:r>
          </w:p>
        </w:tc>
        <w:tc>
          <w:tcPr>
            <w:tcW w:w="2240" w:type="dxa"/>
            <w:tcBorders>
              <w:top w:val="nil"/>
              <w:left w:val="nil"/>
              <w:bottom w:val="nil"/>
              <w:right w:val="nil"/>
            </w:tcBorders>
            <w:vAlign w:val="center"/>
          </w:tcPr>
          <w:p w14:paraId="5F972962" w14:textId="3D31CBE4" w:rsidR="009C7D21" w:rsidRPr="009E67B1" w:rsidRDefault="006F6292" w:rsidP="00D71802">
            <w:pPr>
              <w:spacing w:after="0" w:line="276" w:lineRule="auto"/>
              <w:rPr>
                <w:rFonts w:ascii="Calibri" w:hAnsi="Calibri" w:cs="Calibri"/>
                <w:sz w:val="18"/>
                <w:szCs w:val="18"/>
                <w:lang w:val="en-US"/>
              </w:rPr>
            </w:pPr>
            <w:sdt>
              <w:sdtPr>
                <w:rPr>
                  <w:rFonts w:ascii="Calibri" w:hAnsi="Calibri" w:cs="Calibri"/>
                  <w:sz w:val="18"/>
                  <w:szCs w:val="18"/>
                  <w:lang w:val="en-US"/>
                </w:rPr>
                <w:alias w:val="To edit, see citavi.com/edit"/>
                <w:tag w:val="CitaviPlaceholder#1c9b387e-7617-4304-a16f-800263ea03b6"/>
                <w:id w:val="646019149"/>
                <w:placeholder>
                  <w:docPart w:val="DefaultPlaceholder_-1854013440"/>
                </w:placeholder>
              </w:sdtPr>
              <w:sdtEndPr/>
              <w:sdtContent>
                <w:r w:rsidR="00AF417E">
                  <w:rPr>
                    <w:rFonts w:ascii="Calibri" w:hAnsi="Calibri" w:cs="Calibri"/>
                    <w:noProof/>
                    <w:sz w:val="18"/>
                    <w:szCs w:val="18"/>
                    <w:lang w:val="en-US"/>
                  </w:rPr>
                  <w:fldChar w:fldCharType="begin"/>
                </w:r>
                <w:r w:rsidR="00966998">
                  <w:rPr>
                    <w:rFonts w:ascii="Calibri" w:hAnsi="Calibri" w:cs="Calibri"/>
                    <w:noProof/>
                    <w:sz w:val="18"/>
                    <w:szCs w:val="18"/>
                    <w:lang w:val="en-US"/>
                  </w:rPr>
                  <w:instrText>ADDIN CitaviPlaceholder{eyIkaWQiOiIxIiwiJHR5cGUiOiJTd2lzc0FjYWRlbWljLkNpdGF2aS5DaXRhdGlvbnMuV29yZFBsYWNlaG9sZGVyLCBTd2lzc0FjYWRlbWljLkNpdGF2aSIsIkFzc29jaWF0ZVdpdGhQbGFjZWhvbGRlclRhZyI6IkNpdGF2aVBsYWNlaG9sZGVyI2M4YTI4YTdlLTJjYWYtNDJjZS1iYzljLWUxY2MxZTZiMGMwYSIsIkVudHJpZXMiOlt7IiRpZCI6IjIiLCIkdHlwZSI6IlN3aXNzQWNhZGVtaWMuQ2l0YXZpLkNpdGF0aW9ucy5Xb3JkUGxhY2Vob2xkZXJFbnRyeSwgU3dpc3NBY2FkZW1pYy5DaXRhdmkiLCJJZCI6ImYyODkxZTkzLWZlNDYtNDU4Zi1iOTU1LTExYjZkMDE5MDJhOC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MxYzliMzg3ZS03NjE3LTQzMDQtYTE2Zi04MDAyNjNlYTAzYjYiLCJUZXh0IjoiV2FuZyBldCBhbC4iLCJXQUlWZXJzaW9uIjoiNi44LjAuMCJ9}</w:instrText>
                </w:r>
                <w:r w:rsidR="00AF417E">
                  <w:rPr>
                    <w:rFonts w:ascii="Calibri" w:hAnsi="Calibri" w:cs="Calibri"/>
                    <w:noProof/>
                    <w:sz w:val="18"/>
                    <w:szCs w:val="18"/>
                    <w:lang w:val="en-US"/>
                  </w:rPr>
                  <w:fldChar w:fldCharType="separate"/>
                </w:r>
                <w:r w:rsidR="00966998">
                  <w:rPr>
                    <w:rFonts w:ascii="Calibri" w:hAnsi="Calibri" w:cs="Calibri"/>
                    <w:noProof/>
                    <w:sz w:val="18"/>
                    <w:szCs w:val="18"/>
                    <w:lang w:val="en-US"/>
                  </w:rPr>
                  <w:t>Wang et al.</w:t>
                </w:r>
                <w:r w:rsidR="00AF417E">
                  <w:rPr>
                    <w:rFonts w:ascii="Calibri" w:hAnsi="Calibri" w:cs="Calibri"/>
                    <w:noProof/>
                    <w:sz w:val="18"/>
                    <w:szCs w:val="18"/>
                    <w:lang w:val="en-US"/>
                  </w:rPr>
                  <w:fldChar w:fldCharType="end"/>
                </w:r>
              </w:sdtContent>
            </w:sdt>
            <w:r w:rsidR="00AF417E">
              <w:rPr>
                <w:rFonts w:ascii="Calibri" w:hAnsi="Calibri" w:cs="Calibri"/>
                <w:sz w:val="18"/>
                <w:szCs w:val="18"/>
                <w:lang w:val="en-US"/>
              </w:rPr>
              <w:t xml:space="preserve"> </w:t>
            </w:r>
            <w:sdt>
              <w:sdtPr>
                <w:rPr>
                  <w:rFonts w:ascii="Calibri" w:hAnsi="Calibri" w:cs="Calibri"/>
                  <w:sz w:val="18"/>
                  <w:szCs w:val="18"/>
                  <w:lang w:val="en-US"/>
                </w:rPr>
                <w:alias w:val="To edit, see citavi.com/edit"/>
                <w:tag w:val="CitaviPlaceholder#c8a28a7e-2caf-42ce-bc9c-e1cc1e6b0c0a"/>
                <w:id w:val="-22251067"/>
                <w:placeholder>
                  <w:docPart w:val="DefaultPlaceholder_-1854013440"/>
                </w:placeholder>
              </w:sdtPr>
              <w:sdtEndPr/>
              <w:sdtContent>
                <w:r w:rsidR="00AF417E">
                  <w:rPr>
                    <w:rFonts w:ascii="Calibri" w:hAnsi="Calibri" w:cs="Calibri"/>
                    <w:noProof/>
                    <w:sz w:val="18"/>
                    <w:szCs w:val="18"/>
                    <w:lang w:val="en-US"/>
                  </w:rPr>
                  <w:fldChar w:fldCharType="begin"/>
                </w:r>
                <w:r w:rsidR="00966998">
                  <w:rPr>
                    <w:rFonts w:ascii="Calibri" w:hAnsi="Calibri" w:cs="Calibri"/>
                    <w:noProof/>
                    <w:sz w:val="18"/>
                    <w:szCs w:val="18"/>
                    <w:lang w:val="en-US"/>
                  </w:rPr>
                  <w:instrText>ADDIN CitaviPlaceholder{eyIkaWQiOiIxIiwiJHR5cGUiOiJTd2lzc0FjYWRlbWljLkNpdGF2aS5DaXRhdGlvbnMuV29yZFBsYWNlaG9sZGVyLCBTd2lzc0FjYWRlbWljLkNpdGF2aSIsIkFzc29jaWF0ZVdpdGhQbGFjZWhvbGRlclRhZyI6IkNpdGF2aVBsYWNlaG9sZGVyIzFjOWIzODdlLTc2MTctNDMwNC1hMTZmLTgwMDI2M2VhMDNiNiIsIkVudHJpZXMiOlt7IiRpZCI6IjIiLCIkdHlwZSI6IlN3aXNzQWNhZGVtaWMuQ2l0YXZpLkNpdGF0aW9ucy5Xb3JkUGxhY2Vob2xkZXJFbnRyeSwgU3dpc3NBY2FkZW1pYy5DaXRhdmkiLCJJZCI6IjcwZmQxNjJkLTRlOWEtNDlkMS05YzllLTgxN2ZlOTcyNmQ0YS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YzhhMjhhN2UtMmNhZi00MmNlLWJjOWMtZTFjYzFlNmIwYzBhIiwiVGV4dCI6IigyMDIxYikiLCJXQUlWZXJzaW9uIjoiNi44LjAuMCJ9}</w:instrText>
                </w:r>
                <w:r w:rsidR="00AF417E">
                  <w:rPr>
                    <w:rFonts w:ascii="Calibri" w:hAnsi="Calibri" w:cs="Calibri"/>
                    <w:noProof/>
                    <w:sz w:val="18"/>
                    <w:szCs w:val="18"/>
                    <w:lang w:val="en-US"/>
                  </w:rPr>
                  <w:fldChar w:fldCharType="separate"/>
                </w:r>
                <w:r w:rsidR="00966998">
                  <w:rPr>
                    <w:rFonts w:ascii="Calibri" w:hAnsi="Calibri" w:cs="Calibri"/>
                    <w:noProof/>
                    <w:sz w:val="18"/>
                    <w:szCs w:val="18"/>
                    <w:lang w:val="en-US"/>
                  </w:rPr>
                  <w:t>(2021b)</w:t>
                </w:r>
                <w:r w:rsidR="00AF417E">
                  <w:rPr>
                    <w:rFonts w:ascii="Calibri" w:hAnsi="Calibri" w:cs="Calibri"/>
                    <w:noProof/>
                    <w:sz w:val="18"/>
                    <w:szCs w:val="18"/>
                    <w:lang w:val="en-US"/>
                  </w:rPr>
                  <w:fldChar w:fldCharType="end"/>
                </w:r>
              </w:sdtContent>
            </w:sdt>
          </w:p>
        </w:tc>
        <w:tc>
          <w:tcPr>
            <w:tcW w:w="2242" w:type="dxa"/>
            <w:tcBorders>
              <w:top w:val="nil"/>
              <w:left w:val="nil"/>
              <w:bottom w:val="nil"/>
              <w:right w:val="nil"/>
            </w:tcBorders>
            <w:vAlign w:val="center"/>
          </w:tcPr>
          <w:p w14:paraId="451B6C0B"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30m</w:t>
            </w:r>
          </w:p>
        </w:tc>
        <w:tc>
          <w:tcPr>
            <w:tcW w:w="2242" w:type="dxa"/>
            <w:tcBorders>
              <w:top w:val="nil"/>
              <w:left w:val="nil"/>
              <w:bottom w:val="nil"/>
              <w:right w:val="nil"/>
            </w:tcBorders>
            <w:vAlign w:val="center"/>
          </w:tcPr>
          <w:p w14:paraId="480CBADC"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1990-2019</w:t>
            </w:r>
          </w:p>
        </w:tc>
      </w:tr>
      <w:tr w:rsidR="009C7D21" w:rsidRPr="009E67B1" w14:paraId="6BCF7E22" w14:textId="77777777" w:rsidTr="007F20C3">
        <w:trPr>
          <w:trHeight w:val="244"/>
        </w:trPr>
        <w:tc>
          <w:tcPr>
            <w:tcW w:w="2240" w:type="dxa"/>
            <w:tcBorders>
              <w:top w:val="nil"/>
              <w:left w:val="nil"/>
              <w:bottom w:val="nil"/>
              <w:right w:val="nil"/>
            </w:tcBorders>
            <w:vAlign w:val="center"/>
          </w:tcPr>
          <w:p w14:paraId="0797A553"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DEM</w:t>
            </w:r>
          </w:p>
        </w:tc>
        <w:tc>
          <w:tcPr>
            <w:tcW w:w="2240" w:type="dxa"/>
            <w:tcBorders>
              <w:top w:val="nil"/>
              <w:left w:val="nil"/>
              <w:bottom w:val="nil"/>
              <w:right w:val="nil"/>
            </w:tcBorders>
            <w:vAlign w:val="center"/>
          </w:tcPr>
          <w:p w14:paraId="5FAE0424"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SRTM</w:t>
            </w:r>
          </w:p>
        </w:tc>
        <w:tc>
          <w:tcPr>
            <w:tcW w:w="2242" w:type="dxa"/>
            <w:tcBorders>
              <w:top w:val="nil"/>
              <w:left w:val="nil"/>
              <w:bottom w:val="nil"/>
              <w:right w:val="nil"/>
            </w:tcBorders>
            <w:vAlign w:val="center"/>
          </w:tcPr>
          <w:p w14:paraId="31E1D29D"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30m</w:t>
            </w:r>
          </w:p>
        </w:tc>
        <w:tc>
          <w:tcPr>
            <w:tcW w:w="2242" w:type="dxa"/>
            <w:tcBorders>
              <w:top w:val="nil"/>
              <w:left w:val="nil"/>
              <w:bottom w:val="nil"/>
              <w:right w:val="nil"/>
            </w:tcBorders>
            <w:vAlign w:val="center"/>
          </w:tcPr>
          <w:p w14:paraId="3F599C57"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2000</w:t>
            </w:r>
          </w:p>
        </w:tc>
      </w:tr>
      <w:tr w:rsidR="009C7D21" w:rsidRPr="009E67B1" w14:paraId="3A632A1A" w14:textId="77777777" w:rsidTr="007F20C3">
        <w:trPr>
          <w:trHeight w:val="76"/>
        </w:trPr>
        <w:tc>
          <w:tcPr>
            <w:tcW w:w="2240" w:type="dxa"/>
            <w:tcBorders>
              <w:top w:val="nil"/>
              <w:left w:val="nil"/>
              <w:bottom w:val="single" w:sz="4" w:space="0" w:color="auto"/>
              <w:right w:val="nil"/>
            </w:tcBorders>
            <w:vAlign w:val="center"/>
          </w:tcPr>
          <w:p w14:paraId="1226D7F7"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Slope</w:t>
            </w:r>
          </w:p>
        </w:tc>
        <w:tc>
          <w:tcPr>
            <w:tcW w:w="2240" w:type="dxa"/>
            <w:tcBorders>
              <w:top w:val="nil"/>
              <w:left w:val="nil"/>
              <w:bottom w:val="single" w:sz="4" w:space="0" w:color="auto"/>
              <w:right w:val="nil"/>
            </w:tcBorders>
            <w:vAlign w:val="center"/>
          </w:tcPr>
          <w:p w14:paraId="7737CAB6"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Derived from DEM</w:t>
            </w:r>
          </w:p>
        </w:tc>
        <w:tc>
          <w:tcPr>
            <w:tcW w:w="2242" w:type="dxa"/>
            <w:tcBorders>
              <w:top w:val="nil"/>
              <w:left w:val="nil"/>
              <w:bottom w:val="single" w:sz="4" w:space="0" w:color="auto"/>
              <w:right w:val="nil"/>
            </w:tcBorders>
            <w:vAlign w:val="center"/>
          </w:tcPr>
          <w:p w14:paraId="326899DC"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30m</w:t>
            </w:r>
          </w:p>
        </w:tc>
        <w:tc>
          <w:tcPr>
            <w:tcW w:w="2242" w:type="dxa"/>
            <w:tcBorders>
              <w:top w:val="nil"/>
              <w:left w:val="nil"/>
              <w:bottom w:val="single" w:sz="4" w:space="0" w:color="auto"/>
              <w:right w:val="nil"/>
            </w:tcBorders>
            <w:vAlign w:val="center"/>
          </w:tcPr>
          <w:p w14:paraId="71E35C91"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2000</w:t>
            </w:r>
          </w:p>
        </w:tc>
      </w:tr>
    </w:tbl>
    <w:p w14:paraId="7A363619" w14:textId="77777777" w:rsidR="00E9031D" w:rsidRDefault="00E9031D" w:rsidP="00D71802">
      <w:pPr>
        <w:keepNext/>
        <w:spacing w:line="276" w:lineRule="auto"/>
        <w:rPr>
          <w:rFonts w:ascii="Calibri" w:hAnsi="Calibri" w:cs="Calibri"/>
          <w:noProof/>
        </w:rPr>
      </w:pPr>
    </w:p>
    <w:p w14:paraId="09A19083" w14:textId="12042B8D" w:rsidR="00DB75A0" w:rsidRDefault="00DB75A0" w:rsidP="00D71802">
      <w:pPr>
        <w:keepNext/>
        <w:spacing w:line="276" w:lineRule="auto"/>
      </w:pPr>
    </w:p>
    <w:p w14:paraId="77797B6A" w14:textId="6ED4D7CA" w:rsidR="00C179DA" w:rsidRDefault="00E9031D" w:rsidP="00D71802">
      <w:pPr>
        <w:keepNext/>
        <w:spacing w:after="0" w:line="276" w:lineRule="auto"/>
      </w:pPr>
      <w:r w:rsidRPr="009E67B1">
        <w:rPr>
          <w:rFonts w:ascii="Calibri" w:hAnsi="Calibri" w:cs="Calibri"/>
          <w:noProof/>
        </w:rPr>
        <w:drawing>
          <wp:inline distT="0" distB="0" distL="0" distR="0" wp14:anchorId="76675C63" wp14:editId="7650337A">
            <wp:extent cx="4828927" cy="6653283"/>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29868" cy="6654580"/>
                    </a:xfrm>
                    <a:prstGeom prst="rect">
                      <a:avLst/>
                    </a:prstGeom>
                    <a:noFill/>
                    <a:ln>
                      <a:noFill/>
                    </a:ln>
                  </pic:spPr>
                </pic:pic>
              </a:graphicData>
            </a:graphic>
          </wp:inline>
        </w:drawing>
      </w:r>
    </w:p>
    <w:p w14:paraId="685831E2" w14:textId="164BAE77" w:rsidR="00BE310D" w:rsidRPr="009E67B1" w:rsidRDefault="00DB75A0" w:rsidP="009E3CCD">
      <w:pPr>
        <w:pStyle w:val="Caption"/>
        <w:rPr>
          <w:rFonts w:ascii="Calibri" w:hAnsi="Calibri" w:cs="Calibri"/>
          <w:lang w:val="en-US"/>
        </w:rPr>
      </w:pPr>
      <w:bookmarkStart w:id="4" w:name="_Ref81460063"/>
      <w:bookmarkStart w:id="5" w:name="_Ref81460034"/>
      <w:r>
        <w:t xml:space="preserve">Figure </w:t>
      </w:r>
      <w:r w:rsidR="006F6292">
        <w:fldChar w:fldCharType="begin"/>
      </w:r>
      <w:r w:rsidR="006F6292">
        <w:instrText xml:space="preserve"> SEQ Figure \* ARABIC </w:instrText>
      </w:r>
      <w:r w:rsidR="006F6292">
        <w:fldChar w:fldCharType="separate"/>
      </w:r>
      <w:r w:rsidR="0031313C">
        <w:rPr>
          <w:noProof/>
        </w:rPr>
        <w:t>3</w:t>
      </w:r>
      <w:r w:rsidR="006F6292">
        <w:rPr>
          <w:noProof/>
        </w:rPr>
        <w:fldChar w:fldCharType="end"/>
      </w:r>
      <w:bookmarkEnd w:id="4"/>
      <w:r>
        <w:t>. The urban dynamic map of the Nor</w:t>
      </w:r>
      <w:r>
        <w:rPr>
          <w:rFonts w:hint="eastAsia"/>
        </w:rPr>
        <w:t>th</w:t>
      </w:r>
      <w:r>
        <w:t xml:space="preserve"> China Plain</w:t>
      </w:r>
      <w:bookmarkEnd w:id="5"/>
    </w:p>
    <w:p w14:paraId="4E1AB993" w14:textId="2B80D88F" w:rsidR="009C7D21"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0010E9" w:rsidRPr="009E67B1">
        <w:rPr>
          <w:rFonts w:ascii="Calibri" w:hAnsi="Calibri" w:cs="Calibri"/>
          <w:lang w:val="en-US"/>
        </w:rPr>
        <w:t>3</w:t>
      </w:r>
      <w:r w:rsidRPr="009E67B1">
        <w:rPr>
          <w:rFonts w:ascii="Calibri" w:hAnsi="Calibri" w:cs="Calibri"/>
          <w:lang w:val="en-US"/>
        </w:rPr>
        <w:t xml:space="preserve"> </w:t>
      </w:r>
      <w:r w:rsidR="00844190" w:rsidRPr="009E67B1">
        <w:rPr>
          <w:rFonts w:ascii="Calibri" w:hAnsi="Calibri" w:cs="Calibri"/>
          <w:lang w:val="en-US"/>
        </w:rPr>
        <w:t>Training the UNET</w:t>
      </w:r>
    </w:p>
    <w:p w14:paraId="724E127E" w14:textId="29D01331"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Control samples were collected at the Google Earth Engine platform for </w:t>
      </w:r>
      <w:r w:rsidR="00C002B6">
        <w:rPr>
          <w:rFonts w:ascii="Calibri" w:hAnsi="Calibri" w:cs="Calibri"/>
          <w:lang w:val="en-US"/>
        </w:rPr>
        <w:t>powerful cloud</w:t>
      </w:r>
      <w:r w:rsidRPr="009E67B1">
        <w:rPr>
          <w:rFonts w:ascii="Calibri" w:hAnsi="Calibri" w:cs="Calibri"/>
          <w:lang w:val="en-US"/>
        </w:rPr>
        <w:t xml:space="preserve"> computation advantages</w:t>
      </w:r>
      <w:r w:rsidR="002760B4">
        <w:rPr>
          <w:rFonts w:ascii="Calibri" w:hAnsi="Calibri" w:cs="Calibri"/>
          <w:lang w:val="en-US"/>
        </w:rPr>
        <w:t xml:space="preserve"> </w:t>
      </w:r>
      <w:sdt>
        <w:sdtPr>
          <w:rPr>
            <w:rFonts w:ascii="Calibri" w:hAnsi="Calibri" w:cs="Calibri"/>
            <w:lang w:val="en-US"/>
          </w:rPr>
          <w:alias w:val="To edit, see citavi.com/edit"/>
          <w:tag w:val="CitaviPlaceholder#9c9d5a8f-b462-42e7-81e6-c237635d4103"/>
          <w:id w:val="-1735386230"/>
          <w:placeholder>
            <w:docPart w:val="DefaultPlaceholder_-1854013440"/>
          </w:placeholder>
        </w:sdtPr>
        <w:sdtEndPr/>
        <w:sdtContent>
          <w:r w:rsidR="002760B4">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}</w:instrText>
          </w:r>
          <w:r w:rsidR="002760B4">
            <w:rPr>
              <w:rFonts w:ascii="Calibri" w:hAnsi="Calibri" w:cs="Calibri"/>
              <w:noProof/>
              <w:lang w:val="en-US"/>
            </w:rPr>
            <w:fldChar w:fldCharType="separate"/>
          </w:r>
          <w:r w:rsidR="00B41D1E">
            <w:rPr>
              <w:rFonts w:ascii="Calibri" w:hAnsi="Calibri" w:cs="Calibri"/>
              <w:noProof/>
              <w:lang w:val="en-US"/>
            </w:rPr>
            <w:t>(Gorelick et al. 2017)</w:t>
          </w:r>
          <w:r w:rsidR="002760B4">
            <w:rPr>
              <w:rFonts w:ascii="Calibri" w:hAnsi="Calibri" w:cs="Calibri"/>
              <w:noProof/>
              <w:lang w:val="en-US"/>
            </w:rPr>
            <w:fldChar w:fldCharType="end"/>
          </w:r>
        </w:sdtContent>
      </w:sdt>
      <w:r w:rsidRPr="009E67B1">
        <w:rPr>
          <w:rFonts w:ascii="Calibri" w:hAnsi="Calibri" w:cs="Calibri"/>
          <w:lang w:val="en-US"/>
        </w:rPr>
        <w:t xml:space="preserve">. The </w:t>
      </w:r>
      <w:r w:rsidRPr="009E67B1">
        <w:rPr>
          <w:rFonts w:ascii="Calibri" w:hAnsi="Calibri" w:cs="Calibri"/>
          <w:i/>
          <w:iCs/>
          <w:lang w:val="en-US"/>
        </w:rPr>
        <w:t>neighborhoodToArray</w:t>
      </w:r>
      <w:r w:rsidRPr="009E67B1">
        <w:rPr>
          <w:rFonts w:ascii="Calibri" w:hAnsi="Calibri" w:cs="Calibri"/>
          <w:lang w:val="en-US"/>
        </w:rPr>
        <w:t xml:space="preserve"> module was used to randomly crop </w:t>
      </w:r>
      <w:r w:rsidR="00B91EE0">
        <w:rPr>
          <w:rFonts w:ascii="Calibri" w:hAnsi="Calibri" w:cs="Calibri"/>
          <w:lang w:val="en-US"/>
        </w:rPr>
        <w:t>tiled image</w:t>
      </w:r>
      <w:r w:rsidRPr="009E67B1">
        <w:rPr>
          <w:rFonts w:ascii="Calibri" w:hAnsi="Calibri" w:cs="Calibri"/>
          <w:lang w:val="en-US"/>
        </w:rPr>
        <w:t xml:space="preserve"> samples from the training image. We set the neighborhood size to 256 following common </w:t>
      </w:r>
      <w:r w:rsidRPr="009E67B1">
        <w:rPr>
          <w:rFonts w:ascii="Calibri" w:hAnsi="Calibri" w:cs="Calibri"/>
          <w:lang w:val="en-US"/>
        </w:rPr>
        <w:lastRenderedPageBreak/>
        <w:t>data science practices</w:t>
      </w:r>
      <w:r w:rsidR="006C5A76">
        <w:rPr>
          <w:rFonts w:ascii="Calibri" w:hAnsi="Calibri" w:cs="Calibri"/>
          <w:lang w:val="en-US"/>
        </w:rPr>
        <w:t xml:space="preserve"> </w:t>
      </w:r>
      <w:sdt>
        <w:sdtPr>
          <w:rPr>
            <w:rFonts w:ascii="Calibri" w:hAnsi="Calibri" w:cs="Calibri"/>
            <w:lang w:val="en-US"/>
          </w:rPr>
          <w:alias w:val="To edit, see citavi.com/edit"/>
          <w:tag w:val="CitaviPlaceholder#f29f5af5-43e5-4c58-a025-d693e8d9e760"/>
          <w:id w:val="1739676344"/>
          <w:placeholder>
            <w:docPart w:val="DefaultPlaceholder_-1854013440"/>
          </w:placeholder>
        </w:sdtPr>
        <w:sdtEndPr/>
        <w:sdtContent>
          <w:r w:rsidR="006C5A76">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2YyOWY1YWY1LTQzZTUtNGM1OC1hMDI1LWQ2OTNlOGQ5ZTc2MCIsIlRleHQiOiIoUm9ubmViZXJnZXIgZXQgYWwuIDIwMTUpIiwiV0FJVmVyc2lvbiI6IjYuOC4wLjAifQ==}</w:instrText>
          </w:r>
          <w:r w:rsidR="006C5A76">
            <w:rPr>
              <w:rFonts w:ascii="Calibri" w:hAnsi="Calibri" w:cs="Calibri"/>
              <w:noProof/>
              <w:lang w:val="en-US"/>
            </w:rPr>
            <w:fldChar w:fldCharType="separate"/>
          </w:r>
          <w:r w:rsidR="00B41D1E">
            <w:rPr>
              <w:rFonts w:ascii="Calibri" w:hAnsi="Calibri" w:cs="Calibri"/>
              <w:noProof/>
              <w:lang w:val="en-US"/>
            </w:rPr>
            <w:t>(Ronneberger et al. 2015)</w:t>
          </w:r>
          <w:r w:rsidR="006C5A76">
            <w:rPr>
              <w:rFonts w:ascii="Calibri" w:hAnsi="Calibri" w:cs="Calibri"/>
              <w:noProof/>
              <w:lang w:val="en-US"/>
            </w:rPr>
            <w:fldChar w:fldCharType="end"/>
          </w:r>
        </w:sdtContent>
      </w:sdt>
      <w:r w:rsidR="00EC48E3">
        <w:rPr>
          <w:rFonts w:ascii="Calibri" w:hAnsi="Calibri" w:cs="Calibri"/>
          <w:lang w:val="en-US"/>
        </w:rPr>
        <w:t>,</w:t>
      </w:r>
      <w:r w:rsidR="001536D0">
        <w:rPr>
          <w:rFonts w:ascii="Calibri" w:hAnsi="Calibri" w:cs="Calibri"/>
          <w:lang w:val="en-US"/>
        </w:rPr>
        <w:t xml:space="preserve"> </w:t>
      </w:r>
      <w:r w:rsidRPr="009E67B1">
        <w:rPr>
          <w:rFonts w:ascii="Calibri" w:hAnsi="Calibri" w:cs="Calibri"/>
          <w:lang w:val="en-US"/>
        </w:rPr>
        <w:t xml:space="preserve">and collected 20,000 </w:t>
      </w:r>
      <w:r w:rsidR="001536D0">
        <w:rPr>
          <w:rFonts w:ascii="Calibri" w:hAnsi="Calibri" w:cs="Calibri"/>
          <w:lang w:val="en-US"/>
        </w:rPr>
        <w:t xml:space="preserve">samples </w:t>
      </w:r>
      <w:r w:rsidRPr="009E67B1">
        <w:rPr>
          <w:rFonts w:ascii="Calibri" w:hAnsi="Calibri" w:cs="Calibri"/>
          <w:lang w:val="en-US"/>
        </w:rPr>
        <w:t>for training an</w:t>
      </w:r>
      <w:r w:rsidR="00EC48E3">
        <w:rPr>
          <w:rFonts w:ascii="Calibri" w:hAnsi="Calibri" w:cs="Calibri"/>
          <w:lang w:val="en-US"/>
        </w:rPr>
        <w:t>d</w:t>
      </w:r>
      <w:r w:rsidRPr="009E67B1">
        <w:rPr>
          <w:rFonts w:ascii="Calibri" w:hAnsi="Calibri" w:cs="Calibri"/>
          <w:lang w:val="en-US"/>
        </w:rPr>
        <w:t xml:space="preserve"> 5,000 for validation.</w:t>
      </w:r>
    </w:p>
    <w:p w14:paraId="2B4670AD" w14:textId="3F2DAE43"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UNET was trained on </w:t>
      </w:r>
      <w:r w:rsidR="00B91EE0">
        <w:rPr>
          <w:rFonts w:ascii="Calibri" w:hAnsi="Calibri" w:cs="Calibri"/>
          <w:lang w:val="en-US"/>
        </w:rPr>
        <w:t>tiled</w:t>
      </w:r>
      <w:r w:rsidRPr="009E67B1">
        <w:rPr>
          <w:rFonts w:ascii="Calibri" w:hAnsi="Calibri" w:cs="Calibri"/>
          <w:lang w:val="en-US"/>
        </w:rPr>
        <w:t xml:space="preserve"> images of 256 × 256 pixels (</w:t>
      </w:r>
      <w:r w:rsidR="00B33CC3">
        <w:rPr>
          <w:rFonts w:ascii="Calibri" w:hAnsi="Calibri" w:cs="Calibri"/>
          <w:highlight w:val="yellow"/>
          <w:lang w:val="en-US"/>
        </w:rPr>
        <w:fldChar w:fldCharType="begin"/>
      </w:r>
      <w:r w:rsidR="00B33CC3">
        <w:rPr>
          <w:rFonts w:ascii="Calibri" w:hAnsi="Calibri" w:cs="Calibri"/>
          <w:lang w:val="en-US"/>
        </w:rPr>
        <w:instrText xml:space="preserve"> REF _Ref81460160 \h </w:instrText>
      </w:r>
      <w:r w:rsidR="00B33CC3">
        <w:rPr>
          <w:rFonts w:ascii="Calibri" w:hAnsi="Calibri" w:cs="Calibri"/>
          <w:highlight w:val="yellow"/>
          <w:lang w:val="en-US"/>
        </w:rPr>
      </w:r>
      <w:r w:rsidR="00B33CC3">
        <w:rPr>
          <w:rFonts w:ascii="Calibri" w:hAnsi="Calibri" w:cs="Calibri"/>
          <w:highlight w:val="yellow"/>
          <w:lang w:val="en-US"/>
        </w:rPr>
        <w:fldChar w:fldCharType="separate"/>
      </w:r>
      <w:r w:rsidR="0031313C">
        <w:t xml:space="preserve">Figure </w:t>
      </w:r>
      <w:r w:rsidR="0031313C">
        <w:rPr>
          <w:noProof/>
        </w:rPr>
        <w:t>4</w:t>
      </w:r>
      <w:r w:rsidR="00B33CC3">
        <w:rPr>
          <w:rFonts w:ascii="Calibri" w:hAnsi="Calibri" w:cs="Calibri"/>
          <w:highlight w:val="yellow"/>
          <w:lang w:val="en-US"/>
        </w:rPr>
        <w:fldChar w:fldCharType="end"/>
      </w:r>
      <w:r w:rsidRPr="009E67B1">
        <w:rPr>
          <w:rFonts w:ascii="Calibri" w:hAnsi="Calibri" w:cs="Calibri"/>
          <w:lang w:val="en-US"/>
        </w:rPr>
        <w:t xml:space="preserve">). Each training image </w:t>
      </w:r>
      <w:r w:rsidR="00B91EE0">
        <w:rPr>
          <w:rFonts w:ascii="Calibri" w:hAnsi="Calibri" w:cs="Calibri"/>
          <w:lang w:val="en-US"/>
        </w:rPr>
        <w:t>tile</w:t>
      </w:r>
      <w:r w:rsidRPr="009E67B1">
        <w:rPr>
          <w:rFonts w:ascii="Calibri" w:hAnsi="Calibri" w:cs="Calibri"/>
          <w:lang w:val="en-US"/>
        </w:rPr>
        <w:t xml:space="preserve"> includes </w:t>
      </w:r>
      <w:r w:rsidR="00614813">
        <w:rPr>
          <w:rFonts w:ascii="Calibri" w:hAnsi="Calibri" w:cs="Calibri"/>
          <w:lang w:val="en-US"/>
        </w:rPr>
        <w:t>3</w:t>
      </w:r>
      <w:r w:rsidRPr="009E67B1">
        <w:rPr>
          <w:rFonts w:ascii="Calibri" w:hAnsi="Calibri" w:cs="Calibri"/>
          <w:lang w:val="en-US"/>
        </w:rPr>
        <w:t>-layer input data (</w:t>
      </w:r>
      <w:r w:rsidR="00614813">
        <w:rPr>
          <w:rFonts w:ascii="Calibri" w:hAnsi="Calibri" w:cs="Calibri"/>
          <w:lang w:val="en-US"/>
        </w:rPr>
        <w:t>an</w:t>
      </w:r>
      <w:r w:rsidRPr="009E67B1">
        <w:rPr>
          <w:rFonts w:ascii="Calibri" w:hAnsi="Calibri" w:cs="Calibri"/>
          <w:lang w:val="en-US"/>
        </w:rPr>
        <w:t xml:space="preserve"> urban map</w:t>
      </w:r>
      <w:r w:rsidR="00B91EE0">
        <w:rPr>
          <w:rFonts w:ascii="Calibri" w:hAnsi="Calibri" w:cs="Calibri"/>
          <w:lang w:val="en-US"/>
        </w:rPr>
        <w:t xml:space="preserve"> of </w:t>
      </w:r>
      <w:r w:rsidR="00F1277C">
        <w:rPr>
          <w:rFonts w:ascii="Calibri" w:hAnsi="Calibri" w:cs="Calibri"/>
          <w:lang w:val="en-US"/>
        </w:rPr>
        <w:t>early time</w:t>
      </w:r>
      <w:r w:rsidRPr="009E67B1">
        <w:rPr>
          <w:rFonts w:ascii="Calibri" w:hAnsi="Calibri" w:cs="Calibri"/>
          <w:lang w:val="en-US"/>
        </w:rPr>
        <w:t xml:space="preserve">, a DEM, and a slope map) and a single-layer target </w:t>
      </w:r>
      <w:r w:rsidR="00614813">
        <w:rPr>
          <w:rFonts w:ascii="Calibri" w:hAnsi="Calibri" w:cs="Calibri"/>
          <w:lang w:val="en-US"/>
        </w:rPr>
        <w:t>image</w:t>
      </w:r>
      <w:r w:rsidRPr="009E67B1">
        <w:rPr>
          <w:rFonts w:ascii="Calibri" w:hAnsi="Calibri" w:cs="Calibri"/>
          <w:lang w:val="en-US"/>
        </w:rPr>
        <w:t xml:space="preserve"> (a</w:t>
      </w:r>
      <w:r w:rsidR="00B91EE0">
        <w:rPr>
          <w:rFonts w:ascii="Calibri" w:hAnsi="Calibri" w:cs="Calibri"/>
          <w:lang w:val="en-US"/>
        </w:rPr>
        <w:t xml:space="preserve">n </w:t>
      </w:r>
      <w:r w:rsidRPr="009E67B1">
        <w:rPr>
          <w:rFonts w:ascii="Calibri" w:hAnsi="Calibri" w:cs="Calibri"/>
          <w:lang w:val="en-US"/>
        </w:rPr>
        <w:t xml:space="preserve">urban map </w:t>
      </w:r>
      <w:r w:rsidR="00B91EE0">
        <w:rPr>
          <w:rFonts w:ascii="Calibri" w:hAnsi="Calibri" w:cs="Calibri"/>
          <w:lang w:val="en-US"/>
        </w:rPr>
        <w:t xml:space="preserve">of </w:t>
      </w:r>
      <w:r w:rsidR="00F1277C">
        <w:rPr>
          <w:rFonts w:ascii="Calibri" w:hAnsi="Calibri" w:cs="Calibri"/>
          <w:lang w:val="en-US"/>
        </w:rPr>
        <w:t>late time</w:t>
      </w:r>
      <w:r w:rsidRPr="009E67B1">
        <w:rPr>
          <w:rFonts w:ascii="Calibri" w:hAnsi="Calibri" w:cs="Calibri"/>
          <w:lang w:val="en-US"/>
        </w:rPr>
        <w:t xml:space="preserve">). The 3-layer </w:t>
      </w:r>
      <w:r w:rsidR="00614813">
        <w:rPr>
          <w:rFonts w:ascii="Calibri" w:hAnsi="Calibri" w:cs="Calibri"/>
          <w:lang w:val="en-US"/>
        </w:rPr>
        <w:t>image tiles</w:t>
      </w:r>
      <w:r w:rsidRPr="009E67B1">
        <w:rPr>
          <w:rFonts w:ascii="Calibri" w:hAnsi="Calibri" w:cs="Calibri"/>
          <w:lang w:val="en-US"/>
        </w:rPr>
        <w:t xml:space="preserve">, during training, will be transformed to the size of 8 × 8 pixels after </w:t>
      </w:r>
      <w:r w:rsidR="007D160E">
        <w:rPr>
          <w:rFonts w:ascii="Calibri" w:hAnsi="Calibri" w:cs="Calibri"/>
          <w:lang w:val="en-US"/>
        </w:rPr>
        <w:t>five</w:t>
      </w:r>
      <w:r w:rsidRPr="009E67B1">
        <w:rPr>
          <w:rFonts w:ascii="Calibri" w:hAnsi="Calibri" w:cs="Calibri"/>
          <w:lang w:val="en-US"/>
        </w:rPr>
        <w:t xml:space="preserve"> down-sampling (i.e., max pooling with kernel size and stride </w:t>
      </w:r>
      <w:r w:rsidR="008F3135">
        <w:rPr>
          <w:rFonts w:ascii="Calibri" w:hAnsi="Calibri" w:cs="Calibri"/>
          <w:lang w:val="en-US"/>
        </w:rPr>
        <w:t>of two</w:t>
      </w:r>
      <w:r w:rsidRPr="009E67B1">
        <w:rPr>
          <w:rFonts w:ascii="Calibri" w:hAnsi="Calibri" w:cs="Calibri"/>
          <w:lang w:val="en-US"/>
        </w:rPr>
        <w:t xml:space="preserve">) processes, and then converted to a single-layer output image </w:t>
      </w:r>
      <w:r w:rsidR="008F3135">
        <w:rPr>
          <w:rFonts w:ascii="Calibri" w:hAnsi="Calibri" w:cs="Calibri"/>
          <w:lang w:val="en-US"/>
        </w:rPr>
        <w:t xml:space="preserve">that was the same </w:t>
      </w:r>
      <w:r w:rsidRPr="009E67B1">
        <w:rPr>
          <w:rFonts w:ascii="Calibri" w:hAnsi="Calibri" w:cs="Calibri"/>
          <w:lang w:val="en-US"/>
        </w:rPr>
        <w:t>size of 256 × 256 pixels</w:t>
      </w:r>
      <w:r w:rsidR="003A07BD">
        <w:rPr>
          <w:rFonts w:ascii="Calibri" w:hAnsi="Calibri" w:cs="Calibri"/>
          <w:lang w:val="en-US"/>
        </w:rPr>
        <w:t xml:space="preserve"> to the input image tile with</w:t>
      </w:r>
      <w:r w:rsidRPr="009E67B1">
        <w:rPr>
          <w:rFonts w:ascii="Calibri" w:hAnsi="Calibri" w:cs="Calibri"/>
          <w:lang w:val="en-US"/>
        </w:rPr>
        <w:t xml:space="preserve"> another </w:t>
      </w:r>
      <w:r w:rsidR="007D160E">
        <w:rPr>
          <w:rFonts w:ascii="Calibri" w:hAnsi="Calibri" w:cs="Calibri"/>
          <w:lang w:val="en-US"/>
        </w:rPr>
        <w:t>five</w:t>
      </w:r>
      <w:r w:rsidRPr="009E67B1">
        <w:rPr>
          <w:rFonts w:ascii="Calibri" w:hAnsi="Calibri" w:cs="Calibri"/>
          <w:lang w:val="en-US"/>
        </w:rPr>
        <w:t xml:space="preserve"> up-sampling (i.e., transpose convolution with kernel size and stride to be two) operations. The mean squared error (MSE) was used to measure the difference between the output </w:t>
      </w:r>
      <w:r w:rsidR="000D7506" w:rsidRPr="009E67B1">
        <w:rPr>
          <w:rFonts w:ascii="Calibri" w:hAnsi="Calibri" w:cs="Calibri"/>
          <w:lang w:val="en-US"/>
        </w:rPr>
        <w:t xml:space="preserve">image </w:t>
      </w:r>
      <w:r w:rsidRPr="009E67B1">
        <w:rPr>
          <w:rFonts w:ascii="Calibri" w:hAnsi="Calibri" w:cs="Calibri"/>
          <w:lang w:val="en-US"/>
        </w:rPr>
        <w:t>and the target image. A total of &gt; 31 million parameters were involved in the training process</w:t>
      </w:r>
      <w:r w:rsidR="007D160E">
        <w:rPr>
          <w:rFonts w:ascii="Calibri" w:hAnsi="Calibri" w:cs="Calibri"/>
          <w:lang w:val="en-US"/>
        </w:rPr>
        <w:t>,</w:t>
      </w:r>
      <w:r w:rsidRPr="009E67B1">
        <w:rPr>
          <w:rFonts w:ascii="Calibri" w:hAnsi="Calibri" w:cs="Calibri"/>
          <w:lang w:val="en-US"/>
        </w:rPr>
        <w:t xml:space="preserve"> and the derivative of each parameter to the MSE was </w:t>
      </w:r>
      <w:r w:rsidR="003A07BD">
        <w:rPr>
          <w:rFonts w:ascii="Calibri" w:hAnsi="Calibri" w:cs="Calibri"/>
          <w:lang w:val="en-US"/>
        </w:rPr>
        <w:t>computed</w:t>
      </w:r>
      <w:r w:rsidRPr="009E67B1">
        <w:rPr>
          <w:rFonts w:ascii="Calibri" w:hAnsi="Calibri" w:cs="Calibri"/>
          <w:lang w:val="en-US"/>
        </w:rPr>
        <w:t xml:space="preserve"> via a backpropagation process. The parameters were updated according to </w:t>
      </w:r>
      <w:r w:rsidR="000D7506">
        <w:rPr>
          <w:rFonts w:ascii="Calibri" w:hAnsi="Calibri" w:cs="Calibri"/>
          <w:lang w:val="en-US"/>
        </w:rPr>
        <w:t>their</w:t>
      </w:r>
      <w:r w:rsidRPr="009E67B1">
        <w:rPr>
          <w:rFonts w:ascii="Calibri" w:hAnsi="Calibri" w:cs="Calibri"/>
          <w:lang w:val="en-US"/>
        </w:rPr>
        <w:t xml:space="preserve"> derivatives </w:t>
      </w:r>
      <w:r w:rsidR="00C61FAB">
        <w:rPr>
          <w:rFonts w:ascii="Calibri" w:hAnsi="Calibri" w:cs="Calibri"/>
          <w:lang w:val="en-US"/>
        </w:rPr>
        <w:t xml:space="preserve">to the MSE </w:t>
      </w:r>
      <w:r w:rsidRPr="009E67B1">
        <w:rPr>
          <w:rFonts w:ascii="Calibri" w:hAnsi="Calibri" w:cs="Calibri"/>
          <w:lang w:val="en-US"/>
        </w:rPr>
        <w:t xml:space="preserve">using the Adam algorithm </w:t>
      </w:r>
      <w:r w:rsidR="000D7506">
        <w:rPr>
          <w:rFonts w:ascii="Calibri" w:hAnsi="Calibri" w:cs="Calibri"/>
          <w:lang w:val="en-US"/>
        </w:rPr>
        <w:t xml:space="preserve">(the </w:t>
      </w:r>
      <w:r w:rsidRPr="009E67B1">
        <w:rPr>
          <w:rFonts w:ascii="Calibri" w:hAnsi="Calibri" w:cs="Calibri"/>
          <w:lang w:val="en-US"/>
        </w:rPr>
        <w:t xml:space="preserve">learning </w:t>
      </w:r>
      <w:r w:rsidR="000D7506">
        <w:rPr>
          <w:rFonts w:ascii="Calibri" w:hAnsi="Calibri" w:cs="Calibri"/>
          <w:lang w:val="en-US"/>
        </w:rPr>
        <w:t>was</w:t>
      </w:r>
      <w:r w:rsidRPr="009E67B1">
        <w:rPr>
          <w:rFonts w:ascii="Calibri" w:hAnsi="Calibri" w:cs="Calibri"/>
          <w:lang w:val="en-US"/>
        </w:rPr>
        <w:t xml:space="preserve"> 0.001, beta-1 </w:t>
      </w:r>
      <w:r w:rsidR="000D7506">
        <w:rPr>
          <w:rFonts w:ascii="Calibri" w:hAnsi="Calibri" w:cs="Calibri"/>
          <w:lang w:val="en-US"/>
        </w:rPr>
        <w:t>to be</w:t>
      </w:r>
      <w:r w:rsidRPr="009E67B1">
        <w:rPr>
          <w:rFonts w:ascii="Calibri" w:hAnsi="Calibri" w:cs="Calibri"/>
          <w:lang w:val="en-US"/>
        </w:rPr>
        <w:t xml:space="preserve"> 0.9</w:t>
      </w:r>
      <w:r w:rsidR="000D7506">
        <w:rPr>
          <w:rFonts w:ascii="Calibri" w:hAnsi="Calibri" w:cs="Calibri"/>
          <w:lang w:val="en-US"/>
        </w:rPr>
        <w:t>,</w:t>
      </w:r>
      <w:r w:rsidRPr="009E67B1">
        <w:rPr>
          <w:rFonts w:ascii="Calibri" w:hAnsi="Calibri" w:cs="Calibri"/>
          <w:lang w:val="en-US"/>
        </w:rPr>
        <w:t xml:space="preserve"> and beta-2 </w:t>
      </w:r>
      <w:r w:rsidR="000D7506">
        <w:rPr>
          <w:rFonts w:ascii="Calibri" w:hAnsi="Calibri" w:cs="Calibri"/>
          <w:lang w:val="en-US"/>
        </w:rPr>
        <w:t>to be</w:t>
      </w:r>
      <w:r w:rsidRPr="009E67B1">
        <w:rPr>
          <w:rFonts w:ascii="Calibri" w:hAnsi="Calibri" w:cs="Calibri"/>
          <w:lang w:val="en-US"/>
        </w:rPr>
        <w:t xml:space="preserve"> 0.99</w:t>
      </w:r>
      <w:r w:rsidR="000D7506">
        <w:rPr>
          <w:rFonts w:ascii="Calibri" w:hAnsi="Calibri" w:cs="Calibri"/>
          <w:lang w:val="en-US"/>
        </w:rPr>
        <w:t>)</w:t>
      </w:r>
      <w:r w:rsidRPr="009E67B1">
        <w:rPr>
          <w:rFonts w:ascii="Calibri" w:hAnsi="Calibri" w:cs="Calibri"/>
          <w:lang w:val="en-US"/>
        </w:rPr>
        <w:t xml:space="preserve">. We iterated </w:t>
      </w:r>
      <w:r w:rsidR="000D7506">
        <w:rPr>
          <w:rFonts w:ascii="Calibri" w:hAnsi="Calibri" w:cs="Calibri"/>
          <w:lang w:val="en-US"/>
        </w:rPr>
        <w:t>the</w:t>
      </w:r>
      <w:r w:rsidRPr="009E67B1">
        <w:rPr>
          <w:rFonts w:ascii="Calibri" w:hAnsi="Calibri" w:cs="Calibri"/>
          <w:lang w:val="en-US"/>
        </w:rPr>
        <w:t xml:space="preserve"> training process for 200 epochs (an epoch refers to the UNET </w:t>
      </w:r>
      <w:r w:rsidR="00DC20B0">
        <w:rPr>
          <w:rFonts w:ascii="Calibri" w:hAnsi="Calibri" w:cs="Calibri"/>
          <w:lang w:val="en-US"/>
        </w:rPr>
        <w:t>updat</w:t>
      </w:r>
      <w:r w:rsidR="008B0B92">
        <w:rPr>
          <w:rFonts w:ascii="Calibri" w:hAnsi="Calibri" w:cs="Calibri"/>
          <w:lang w:val="en-US"/>
        </w:rPr>
        <w:t>ing</w:t>
      </w:r>
      <w:r w:rsidR="00DC20B0">
        <w:rPr>
          <w:rFonts w:ascii="Calibri" w:hAnsi="Calibri" w:cs="Calibri"/>
          <w:lang w:val="en-US"/>
        </w:rPr>
        <w:t xml:space="preserve"> its parameters using</w:t>
      </w:r>
      <w:r w:rsidRPr="009E67B1">
        <w:rPr>
          <w:rFonts w:ascii="Calibri" w:hAnsi="Calibri" w:cs="Calibri"/>
          <w:lang w:val="en-US"/>
        </w:rPr>
        <w:t xml:space="preserve"> all 20,000 training samples)</w:t>
      </w:r>
      <w:r w:rsidR="00114624">
        <w:rPr>
          <w:rFonts w:ascii="Calibri" w:hAnsi="Calibri" w:cs="Calibri"/>
          <w:lang w:val="en-US"/>
        </w:rPr>
        <w:t xml:space="preserve"> </w:t>
      </w:r>
      <w:r w:rsidR="00DC20B0">
        <w:rPr>
          <w:rFonts w:ascii="Calibri" w:hAnsi="Calibri" w:cs="Calibri"/>
          <w:lang w:val="en-US"/>
        </w:rPr>
        <w:t xml:space="preserve">and </w:t>
      </w:r>
      <w:r w:rsidR="00283B80">
        <w:rPr>
          <w:rFonts w:ascii="Calibri" w:hAnsi="Calibri" w:cs="Calibri"/>
          <w:lang w:val="en-US"/>
        </w:rPr>
        <w:t xml:space="preserve">computed </w:t>
      </w:r>
      <w:r w:rsidR="00DC20B0">
        <w:rPr>
          <w:rFonts w:ascii="Calibri" w:hAnsi="Calibri" w:cs="Calibri"/>
          <w:lang w:val="en-US"/>
        </w:rPr>
        <w:t xml:space="preserve">the MSE </w:t>
      </w:r>
      <w:r w:rsidR="00283B80">
        <w:rPr>
          <w:rFonts w:ascii="Calibri" w:hAnsi="Calibri" w:cs="Calibri"/>
          <w:lang w:val="en-US"/>
        </w:rPr>
        <w:t>validation samples to find the best model parameters</w:t>
      </w:r>
      <w:r w:rsidRPr="009E67B1">
        <w:rPr>
          <w:rFonts w:ascii="Calibri" w:hAnsi="Calibri" w:cs="Calibri"/>
          <w:lang w:val="en-US"/>
        </w:rPr>
        <w:t xml:space="preserve">. </w:t>
      </w:r>
    </w:p>
    <w:p w14:paraId="17ED3589" w14:textId="77777777" w:rsidR="00B33CC3" w:rsidRDefault="009C7D21" w:rsidP="00D71802">
      <w:pPr>
        <w:keepNext/>
        <w:spacing w:after="0" w:line="276" w:lineRule="auto"/>
      </w:pPr>
      <w:r w:rsidRPr="009E67B1">
        <w:rPr>
          <w:rFonts w:ascii="Calibri" w:hAnsi="Calibri" w:cs="Calibri"/>
          <w:noProof/>
        </w:rPr>
        <w:drawing>
          <wp:inline distT="0" distB="0" distL="0" distR="0" wp14:anchorId="40C8A450" wp14:editId="5A54E443">
            <wp:extent cx="5695072" cy="2836283"/>
            <wp:effectExtent l="0" t="0" r="1270" b="254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96DAC541-7B7A-43D3-8B79-37D633B846F1}">
                          <asvg:svgBlip xmlns:asvg="http://schemas.microsoft.com/office/drawing/2016/SVG/main" r:embed="rId13"/>
                        </a:ext>
                      </a:extLst>
                    </a:blip>
                    <a:srcRect l="3324" t="14182" r="12586" b="11365"/>
                    <a:stretch/>
                  </pic:blipFill>
                  <pic:spPr bwMode="auto">
                    <a:xfrm>
                      <a:off x="0" y="0"/>
                      <a:ext cx="5723783" cy="2850582"/>
                    </a:xfrm>
                    <a:prstGeom prst="rect">
                      <a:avLst/>
                    </a:prstGeom>
                    <a:ln>
                      <a:noFill/>
                    </a:ln>
                    <a:extLst>
                      <a:ext uri="{53640926-AAD7-44D8-BBD7-CCE9431645EC}">
                        <a14:shadowObscured xmlns:a14="http://schemas.microsoft.com/office/drawing/2010/main"/>
                      </a:ext>
                    </a:extLst>
                  </pic:spPr>
                </pic:pic>
              </a:graphicData>
            </a:graphic>
          </wp:inline>
        </w:drawing>
      </w:r>
    </w:p>
    <w:p w14:paraId="41773B73" w14:textId="5650C71B" w:rsidR="00DD7C1C" w:rsidRPr="00DD7C1C" w:rsidRDefault="00B33CC3" w:rsidP="009E3CCD">
      <w:pPr>
        <w:pStyle w:val="Caption"/>
      </w:pPr>
      <w:bookmarkStart w:id="6" w:name="_Ref81460160"/>
      <w:r>
        <w:t xml:space="preserve">Figure </w:t>
      </w:r>
      <w:r w:rsidR="006F6292">
        <w:fldChar w:fldCharType="begin"/>
      </w:r>
      <w:r w:rsidR="006F6292">
        <w:instrText xml:space="preserve"> SEQ Figure \* ARABIC </w:instrText>
      </w:r>
      <w:r w:rsidR="006F6292">
        <w:fldChar w:fldCharType="separate"/>
      </w:r>
      <w:r w:rsidR="0031313C">
        <w:rPr>
          <w:noProof/>
        </w:rPr>
        <w:t>4</w:t>
      </w:r>
      <w:r w:rsidR="006F6292">
        <w:rPr>
          <w:noProof/>
        </w:rPr>
        <w:fldChar w:fldCharType="end"/>
      </w:r>
      <w:bookmarkEnd w:id="6"/>
      <w:r>
        <w:t>. The design of the UNET</w:t>
      </w:r>
    </w:p>
    <w:p w14:paraId="402710B8" w14:textId="297FD484" w:rsidR="009C7D21" w:rsidRPr="009E67B1" w:rsidRDefault="009C7D21" w:rsidP="00DD7C1C">
      <w:pPr>
        <w:pStyle w:val="Heading2"/>
        <w:rPr>
          <w:lang w:val="en-US"/>
        </w:rPr>
      </w:pPr>
      <w:r w:rsidRPr="009E67B1">
        <w:rPr>
          <w:lang w:val="en-US"/>
        </w:rPr>
        <w:t>2.</w:t>
      </w:r>
      <w:r w:rsidR="008B77F0">
        <w:rPr>
          <w:lang w:val="en-US"/>
        </w:rPr>
        <w:t>4</w:t>
      </w:r>
      <w:r w:rsidRPr="009E67B1">
        <w:rPr>
          <w:lang w:val="en-US"/>
        </w:rPr>
        <w:t xml:space="preserve"> Producing the </w:t>
      </w:r>
      <w:r w:rsidR="00F56914">
        <w:rPr>
          <w:lang w:val="en-US"/>
        </w:rPr>
        <w:t>simulation</w:t>
      </w:r>
      <w:r w:rsidR="00A86DAF" w:rsidRPr="009E67B1">
        <w:rPr>
          <w:lang w:val="en-US"/>
        </w:rPr>
        <w:t xml:space="preserve"> map</w:t>
      </w:r>
    </w:p>
    <w:p w14:paraId="35B9350B" w14:textId="53B9703C"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base image was split into image </w:t>
      </w:r>
      <w:r w:rsidR="00FD5EC0">
        <w:rPr>
          <w:rFonts w:ascii="Calibri" w:hAnsi="Calibri" w:cs="Calibri"/>
          <w:lang w:val="en-US"/>
        </w:rPr>
        <w:t>tiles</w:t>
      </w:r>
      <w:r w:rsidRPr="009E67B1">
        <w:rPr>
          <w:rFonts w:ascii="Calibri" w:hAnsi="Calibri" w:cs="Calibri"/>
          <w:lang w:val="en-US"/>
        </w:rPr>
        <w:t>, then supplied to the trained UNET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transition potential map. The pixel values of this map ranged from 0 to 1</w:t>
      </w:r>
      <w:r w:rsidR="007D160E">
        <w:rPr>
          <w:rFonts w:ascii="Calibri" w:hAnsi="Calibri" w:cs="Calibri"/>
          <w:lang w:val="en-US"/>
        </w:rPr>
        <w:t>,</w:t>
      </w:r>
      <w:r w:rsidRPr="009E67B1">
        <w:rPr>
          <w:rFonts w:ascii="Calibri" w:hAnsi="Calibri" w:cs="Calibri"/>
          <w:lang w:val="en-US"/>
        </w:rPr>
        <w:t xml:space="preserve"> indicat</w:t>
      </w:r>
      <w:r w:rsidR="0049011F">
        <w:rPr>
          <w:rFonts w:ascii="Calibri" w:hAnsi="Calibri" w:cs="Calibri"/>
          <w:lang w:val="en-US"/>
        </w:rPr>
        <w:t>ing</w:t>
      </w:r>
      <w:r w:rsidRPr="009E67B1">
        <w:rPr>
          <w:rFonts w:ascii="Calibri" w:hAnsi="Calibri" w:cs="Calibri"/>
          <w:lang w:val="en-US"/>
        </w:rPr>
        <w:t xml:space="preserve"> the probability </w:t>
      </w:r>
      <w:r w:rsidR="007D160E">
        <w:rPr>
          <w:rFonts w:ascii="Calibri" w:hAnsi="Calibri" w:cs="Calibri"/>
          <w:lang w:val="en-US"/>
        </w:rPr>
        <w:t>of being</w:t>
      </w:r>
      <w:r w:rsidRPr="009E67B1">
        <w:rPr>
          <w:rFonts w:ascii="Calibri" w:hAnsi="Calibri" w:cs="Calibri"/>
          <w:lang w:val="en-US"/>
        </w:rPr>
        <w:t xml:space="preserve"> an urban pixel in the projection date. To reduce the </w:t>
      </w:r>
      <w:r w:rsidR="007231E8">
        <w:rPr>
          <w:rFonts w:ascii="Calibri" w:hAnsi="Calibri" w:cs="Calibri"/>
          <w:lang w:val="en-US"/>
        </w:rPr>
        <w:t>"</w:t>
      </w:r>
      <w:r w:rsidRPr="009E67B1">
        <w:rPr>
          <w:rFonts w:ascii="Calibri" w:hAnsi="Calibri" w:cs="Calibri"/>
          <w:lang w:val="en-US"/>
        </w:rPr>
        <w:t>edge effect</w:t>
      </w:r>
      <w:r w:rsidR="007D160E">
        <w:rPr>
          <w:rFonts w:ascii="Calibri" w:hAnsi="Calibri" w:cs="Calibri"/>
          <w:lang w:val="en-US"/>
        </w:rPr>
        <w:t>,</w:t>
      </w:r>
      <w:r w:rsidR="007231E8">
        <w:rPr>
          <w:rFonts w:ascii="Calibri" w:hAnsi="Calibri" w:cs="Calibri"/>
          <w:lang w:val="en-US"/>
        </w:rPr>
        <w:t>"</w:t>
      </w:r>
      <w:r w:rsidRPr="009E67B1">
        <w:rPr>
          <w:rFonts w:ascii="Calibri" w:hAnsi="Calibri" w:cs="Calibri"/>
          <w:lang w:val="en-US"/>
        </w:rPr>
        <w:t xml:space="preserve">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0049011F" w:rsidRPr="009E67B1">
        <w:rPr>
          <w:rFonts w:ascii="Calibri" w:hAnsi="Calibri" w:cs="Calibri"/>
          <w:lang w:val="en-US"/>
        </w:rPr>
        <w:t>320 × 320 pixels</w:t>
      </w:r>
      <w:r w:rsidR="00A35717">
        <w:rPr>
          <w:rFonts w:ascii="Calibri" w:hAnsi="Calibri" w:cs="Calibri"/>
          <w:lang w:val="en-US"/>
        </w:rPr>
        <w:t xml:space="preserve"> </w:t>
      </w:r>
      <w:r w:rsidR="006104F0">
        <w:rPr>
          <w:rFonts w:ascii="Calibri" w:hAnsi="Calibri" w:cs="Calibri"/>
          <w:lang w:val="en-US"/>
        </w:rPr>
        <w:t xml:space="preserve">that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770C4D">
        <w:rPr>
          <w:rFonts w:ascii="Calibri" w:hAnsi="Calibri" w:cs="Calibri"/>
          <w:lang w:val="en-US"/>
        </w:rPr>
        <w:t xml:space="preserve">buffer at each edge </w:t>
      </w:r>
      <w:r w:rsidR="00CD1F9C">
        <w:rPr>
          <w:rFonts w:ascii="Calibri" w:hAnsi="Calibri" w:cs="Calibri"/>
          <w:lang w:val="en-US"/>
        </w:rPr>
        <w:t>to</w:t>
      </w:r>
      <w:r w:rsidR="00770C4D">
        <w:rPr>
          <w:rFonts w:ascii="Calibri" w:hAnsi="Calibri" w:cs="Calibri"/>
          <w:lang w:val="en-US"/>
        </w:rPr>
        <w:t xml:space="preserve">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A35717">
        <w:rPr>
          <w:rFonts w:ascii="Calibri" w:hAnsi="Calibri" w:cs="Calibri"/>
          <w:lang w:val="en-US"/>
        </w:rPr>
        <w:t>UNET</w:t>
      </w:r>
      <w:r w:rsidR="00263109">
        <w:rPr>
          <w:rFonts w:ascii="Calibri" w:hAnsi="Calibri" w:cs="Calibri"/>
          <w:lang w:val="en-US"/>
        </w:rPr>
        <w:t xml:space="preserve"> (</w:t>
      </w:r>
      <w:r w:rsidR="00263109">
        <w:rPr>
          <w:rFonts w:ascii="Calibri" w:hAnsi="Calibri" w:cs="Calibri"/>
          <w:lang w:val="en-US"/>
        </w:rPr>
        <w:fldChar w:fldCharType="begin"/>
      </w:r>
      <w:r w:rsidR="00263109">
        <w:rPr>
          <w:rFonts w:ascii="Calibri" w:hAnsi="Calibri" w:cs="Calibri"/>
          <w:lang w:val="en-US"/>
        </w:rPr>
        <w:instrText xml:space="preserve"> REF _Ref81460311 \h </w:instrText>
      </w:r>
      <w:r w:rsidR="00263109">
        <w:rPr>
          <w:rFonts w:ascii="Calibri" w:hAnsi="Calibri" w:cs="Calibri"/>
          <w:lang w:val="en-US"/>
        </w:rPr>
      </w:r>
      <w:r w:rsidR="00263109">
        <w:rPr>
          <w:rFonts w:ascii="Calibri" w:hAnsi="Calibri" w:cs="Calibri"/>
          <w:lang w:val="en-US"/>
        </w:rPr>
        <w:fldChar w:fldCharType="separate"/>
      </w:r>
      <w:r w:rsidR="0031313C">
        <w:t xml:space="preserve">Figure </w:t>
      </w:r>
      <w:r w:rsidR="0031313C">
        <w:rPr>
          <w:noProof/>
        </w:rPr>
        <w:t>5</w:t>
      </w:r>
      <w:r w:rsidR="00263109">
        <w:rPr>
          <w:rFonts w:ascii="Calibri" w:hAnsi="Calibri" w:cs="Calibri"/>
          <w:lang w:val="en-US"/>
        </w:rPr>
        <w:fldChar w:fldCharType="end"/>
      </w:r>
      <w:r w:rsidR="00263109">
        <w:rPr>
          <w:rFonts w:ascii="Calibri" w:hAnsi="Calibri" w:cs="Calibri"/>
          <w:lang w:val="en-US"/>
        </w:rPr>
        <w:t>)</w:t>
      </w:r>
      <w:r w:rsidRPr="009E67B1">
        <w:rPr>
          <w:rFonts w:ascii="Calibri" w:hAnsi="Calibri" w:cs="Calibri"/>
          <w:lang w:val="en-US"/>
        </w:rPr>
        <w:t xml:space="preserve">. </w:t>
      </w:r>
      <w:r w:rsidR="007D160E">
        <w:rPr>
          <w:rFonts w:ascii="Calibri" w:hAnsi="Calibri" w:cs="Calibri"/>
          <w:lang w:val="en-US"/>
        </w:rPr>
        <w:t>A</w:t>
      </w:r>
      <w:r w:rsidRPr="009E67B1">
        <w:rPr>
          <w:rFonts w:ascii="Calibri" w:hAnsi="Calibri" w:cs="Calibri"/>
          <w:lang w:val="en-US"/>
        </w:rPr>
        <w:t xml:space="preserve">lthough the UNET was trained on image </w:t>
      </w:r>
      <w:r w:rsidR="00A86DFF">
        <w:rPr>
          <w:rFonts w:ascii="Calibri" w:hAnsi="Calibri" w:cs="Calibri"/>
          <w:lang w:val="en-US"/>
        </w:rPr>
        <w:t>tiles</w:t>
      </w:r>
      <w:r w:rsidRPr="009E67B1">
        <w:rPr>
          <w:rFonts w:ascii="Calibri" w:hAnsi="Calibri" w:cs="Calibri"/>
          <w:lang w:val="en-US"/>
        </w:rPr>
        <w:t xml:space="preserve"> of 256 × 256 pixels, it can be applied </w:t>
      </w:r>
      <w:r w:rsidR="00114624">
        <w:rPr>
          <w:rFonts w:ascii="Calibri" w:hAnsi="Calibri" w:cs="Calibri"/>
          <w:lang w:val="en-US"/>
        </w:rPr>
        <w:t>to image tiles of</w:t>
      </w:r>
      <w:r w:rsidRPr="009E67B1">
        <w:rPr>
          <w:rFonts w:ascii="Calibri" w:hAnsi="Calibri" w:cs="Calibri"/>
          <w:lang w:val="en-US"/>
        </w:rPr>
        <w:t xml:space="preserve"> 320 × 320 pixels</w:t>
      </w:r>
      <w:r w:rsidR="000536BC">
        <w:rPr>
          <w:rFonts w:ascii="Calibri" w:hAnsi="Calibri" w:cs="Calibri"/>
          <w:lang w:val="en-US"/>
        </w:rPr>
        <w:t xml:space="preserve"> </w:t>
      </w:r>
      <w:sdt>
        <w:sdtPr>
          <w:rPr>
            <w:rFonts w:ascii="Calibri" w:hAnsi="Calibri" w:cs="Calibri"/>
            <w:lang w:val="en-US"/>
          </w:rPr>
          <w:alias w:val="To edit, see citavi.com/edit"/>
          <w:tag w:val="CitaviPlaceholder#656e3a61-28d7-42f9-b781-7132e944864b"/>
          <w:id w:val="643934135"/>
          <w:placeholder>
            <w:docPart w:val="DefaultPlaceholder_-1854013440"/>
          </w:placeholder>
        </w:sdtPr>
        <w:sdtEndPr/>
        <w:sdtContent>
          <w:r w:rsidR="000536BC">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}</w:instrText>
          </w:r>
          <w:r w:rsidR="000536BC">
            <w:rPr>
              <w:rFonts w:ascii="Calibri" w:hAnsi="Calibri" w:cs="Calibri"/>
              <w:noProof/>
              <w:lang w:val="en-US"/>
            </w:rPr>
            <w:fldChar w:fldCharType="separate"/>
          </w:r>
          <w:r w:rsidR="00B41D1E">
            <w:rPr>
              <w:rFonts w:ascii="Calibri" w:hAnsi="Calibri" w:cs="Calibri"/>
              <w:noProof/>
              <w:lang w:val="en-US"/>
            </w:rPr>
            <w:t>(Long et al. 2015)</w:t>
          </w:r>
          <w:r w:rsidR="000536BC">
            <w:rPr>
              <w:rFonts w:ascii="Calibri" w:hAnsi="Calibri" w:cs="Calibri"/>
              <w:noProof/>
              <w:lang w:val="en-US"/>
            </w:rPr>
            <w:fldChar w:fldCharType="end"/>
          </w:r>
        </w:sdtContent>
      </w:sdt>
      <w:r w:rsidRPr="009E67B1">
        <w:rPr>
          <w:rFonts w:ascii="Calibri" w:hAnsi="Calibri" w:cs="Calibri"/>
          <w:lang w:val="en-US"/>
        </w:rPr>
        <w:t>.</w:t>
      </w:r>
    </w:p>
    <w:p w14:paraId="7C6DF3A5" w14:textId="77777777" w:rsidR="00263109" w:rsidRDefault="009C7D21" w:rsidP="00D71802">
      <w:pPr>
        <w:keepNext/>
        <w:spacing w:after="0" w:line="276" w:lineRule="auto"/>
      </w:pPr>
      <w:r w:rsidRPr="009E67B1">
        <w:rPr>
          <w:rFonts w:ascii="Calibri" w:hAnsi="Calibri" w:cs="Calibri"/>
          <w:noProof/>
        </w:rPr>
        <w:lastRenderedPageBreak/>
        <w:drawing>
          <wp:inline distT="0" distB="0" distL="0" distR="0" wp14:anchorId="7C6AFF09" wp14:editId="2FC702C4">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96DAC541-7B7A-43D3-8B79-37D633B846F1}">
                          <asvg:svgBlip xmlns:asvg="http://schemas.microsoft.com/office/drawing/2016/SVG/main" r:embed="rId15"/>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2CFEE7AA" w14:textId="0C138205" w:rsidR="00263109" w:rsidRPr="00263109" w:rsidRDefault="00263109" w:rsidP="009E3CCD">
      <w:pPr>
        <w:pStyle w:val="Caption"/>
      </w:pPr>
      <w:bookmarkStart w:id="7" w:name="_Ref81460311"/>
      <w:r>
        <w:t xml:space="preserve">Figure </w:t>
      </w:r>
      <w:r w:rsidR="006F6292">
        <w:fldChar w:fldCharType="begin"/>
      </w:r>
      <w:r w:rsidR="006F6292">
        <w:instrText xml:space="preserve"> SEQ Figure \</w:instrText>
      </w:r>
      <w:r w:rsidR="006F6292">
        <w:instrText xml:space="preserve">* ARABIC </w:instrText>
      </w:r>
      <w:r w:rsidR="006F6292">
        <w:fldChar w:fldCharType="separate"/>
      </w:r>
      <w:r w:rsidR="0031313C">
        <w:rPr>
          <w:noProof/>
        </w:rPr>
        <w:t>5</w:t>
      </w:r>
      <w:r w:rsidR="006F6292">
        <w:rPr>
          <w:noProof/>
        </w:rPr>
        <w:fldChar w:fldCharType="end"/>
      </w:r>
      <w:bookmarkEnd w:id="7"/>
      <w:r>
        <w:t>. Buffering image tile to reduce "edge effect</w:t>
      </w:r>
      <w:r w:rsidR="00114624">
        <w:t>.</w:t>
      </w:r>
      <w:r>
        <w:t>"</w:t>
      </w:r>
    </w:p>
    <w:p w14:paraId="02092E57" w14:textId="78260FD3" w:rsidR="009C7D21" w:rsidRDefault="009C7D21" w:rsidP="00D71802">
      <w:pPr>
        <w:spacing w:line="276" w:lineRule="auto"/>
        <w:rPr>
          <w:rFonts w:ascii="Calibri" w:hAnsi="Calibri" w:cs="Calibri"/>
          <w:lang w:val="en-US"/>
        </w:rPr>
      </w:pPr>
      <w:r w:rsidRPr="009E67B1">
        <w:rPr>
          <w:rFonts w:ascii="Calibri" w:hAnsi="Calibri" w:cs="Calibri"/>
          <w:lang w:val="en-US"/>
        </w:rPr>
        <w:t xml:space="preserve">The </w:t>
      </w:r>
      <w:r w:rsidR="006D123D">
        <w:rPr>
          <w:rFonts w:ascii="Calibri" w:hAnsi="Calibri" w:cs="Calibri"/>
          <w:lang w:val="en-US"/>
        </w:rPr>
        <w:t>hard classified</w:t>
      </w:r>
      <w:r w:rsidRPr="009E67B1">
        <w:rPr>
          <w:rFonts w:ascii="Calibri" w:hAnsi="Calibri" w:cs="Calibri"/>
          <w:lang w:val="en-US"/>
        </w:rPr>
        <w:t xml:space="preserve"> map was created by binarizing the transition potential map. We computed the pixel count</w:t>
      </w:r>
      <w:r w:rsidR="00B3240B">
        <w:rPr>
          <w:rFonts w:ascii="Calibri" w:hAnsi="Calibri" w:cs="Calibri"/>
          <w:lang w:val="en-US"/>
        </w:rPr>
        <w:t>s</w:t>
      </w:r>
      <w:r w:rsidRPr="009E67B1">
        <w:rPr>
          <w:rFonts w:ascii="Calibri" w:hAnsi="Calibri" w:cs="Calibri"/>
          <w:lang w:val="en-US"/>
        </w:rPr>
        <w:t xml:space="preserve"> of the transition potential map at an interval of 0.0001 </w:t>
      </w:r>
      <w:r w:rsidR="00B3240B">
        <w:rPr>
          <w:rFonts w:ascii="Calibri" w:hAnsi="Calibri" w:cs="Calibri"/>
          <w:lang w:val="en-US"/>
        </w:rPr>
        <w:t xml:space="preserve">and </w:t>
      </w:r>
      <w:r w:rsidRPr="009E67B1">
        <w:rPr>
          <w:rFonts w:ascii="Calibri" w:hAnsi="Calibri" w:cs="Calibri"/>
          <w:lang w:val="en-US"/>
        </w:rPr>
        <w:t xml:space="preserve">accumulated these pixel counts </w:t>
      </w:r>
      <w:r w:rsidR="00B3240B">
        <w:rPr>
          <w:rFonts w:ascii="Calibri" w:hAnsi="Calibri" w:cs="Calibri"/>
          <w:lang w:val="en-US"/>
        </w:rPr>
        <w:t>descended.</w:t>
      </w:r>
      <w:r w:rsidRPr="009E67B1">
        <w:rPr>
          <w:rFonts w:ascii="Calibri" w:hAnsi="Calibri" w:cs="Calibri"/>
          <w:lang w:val="en-US"/>
        </w:rPr>
        <w:t xml:space="preserve"> </w:t>
      </w:r>
      <w:r w:rsidR="00B3240B">
        <w:rPr>
          <w:rFonts w:ascii="Calibri" w:hAnsi="Calibri" w:cs="Calibri"/>
          <w:lang w:val="en-US"/>
        </w:rPr>
        <w:t>The binarizing threshold was determined to be the accumulation</w:t>
      </w:r>
      <w:r w:rsidRPr="009E67B1">
        <w:rPr>
          <w:rFonts w:ascii="Calibri" w:hAnsi="Calibri" w:cs="Calibri"/>
          <w:lang w:val="en-US"/>
        </w:rPr>
        <w:t xml:space="preserve"> value that was the closest to the urban pixel count in the </w:t>
      </w:r>
      <w:r w:rsidR="005D7F2F">
        <w:rPr>
          <w:rFonts w:ascii="Calibri" w:hAnsi="Calibri" w:cs="Calibri"/>
          <w:lang w:val="en-US"/>
        </w:rPr>
        <w:t>target</w:t>
      </w:r>
      <w:r w:rsidR="002247D8">
        <w:rPr>
          <w:rFonts w:ascii="Calibri" w:hAnsi="Calibri" w:cs="Calibri"/>
          <w:lang w:val="en-US"/>
        </w:rPr>
        <w:t xml:space="preserve"> </w:t>
      </w:r>
      <w:r w:rsidRPr="009E67B1">
        <w:rPr>
          <w:rFonts w:ascii="Calibri" w:hAnsi="Calibri" w:cs="Calibri"/>
          <w:lang w:val="en-US"/>
        </w:rPr>
        <w:t>year.</w:t>
      </w:r>
      <w:r w:rsidR="00915D14">
        <w:rPr>
          <w:rFonts w:ascii="Calibri" w:hAnsi="Calibri" w:cs="Calibri"/>
          <w:lang w:val="en-US"/>
        </w:rPr>
        <w:t xml:space="preserve"> </w:t>
      </w:r>
      <w:r w:rsidR="005D7F2F">
        <w:rPr>
          <w:rFonts w:ascii="Calibri" w:hAnsi="Calibri" w:cs="Calibri"/>
          <w:lang w:val="en-US"/>
        </w:rPr>
        <w:t>T</w:t>
      </w:r>
      <w:r w:rsidR="00915D14">
        <w:rPr>
          <w:rFonts w:ascii="Calibri" w:hAnsi="Calibri" w:cs="Calibri"/>
          <w:lang w:val="en-US"/>
        </w:rPr>
        <w:t xml:space="preserve">he pixels </w:t>
      </w:r>
      <w:r w:rsidR="006104F0">
        <w:rPr>
          <w:rFonts w:ascii="Calibri" w:hAnsi="Calibri" w:cs="Calibri"/>
          <w:lang w:val="en-US"/>
        </w:rPr>
        <w:t xml:space="preserve">in the transition potential map </w:t>
      </w:r>
      <w:r w:rsidR="00915D14">
        <w:rPr>
          <w:rFonts w:ascii="Calibri" w:hAnsi="Calibri" w:cs="Calibri"/>
          <w:lang w:val="en-US"/>
        </w:rPr>
        <w:t>greater than the binarizing threshold were allocated to value 1</w:t>
      </w:r>
      <w:r w:rsidR="007D160E">
        <w:rPr>
          <w:rFonts w:ascii="Calibri" w:hAnsi="Calibri" w:cs="Calibri"/>
          <w:lang w:val="en-US"/>
        </w:rPr>
        <w:t>,</w:t>
      </w:r>
      <w:r w:rsidR="00915D14">
        <w:rPr>
          <w:rFonts w:ascii="Calibri" w:hAnsi="Calibri" w:cs="Calibri"/>
          <w:lang w:val="en-US"/>
        </w:rPr>
        <w:t xml:space="preserve"> indicating urban lands in the </w:t>
      </w:r>
      <w:r w:rsidR="005D7F2F">
        <w:rPr>
          <w:rFonts w:ascii="Calibri" w:hAnsi="Calibri" w:cs="Calibri"/>
          <w:lang w:val="en-US"/>
        </w:rPr>
        <w:t>target</w:t>
      </w:r>
      <w:r w:rsidR="00915D14">
        <w:rPr>
          <w:rFonts w:ascii="Calibri" w:hAnsi="Calibri" w:cs="Calibri"/>
          <w:lang w:val="en-US"/>
        </w:rPr>
        <w:t xml:space="preserve"> year</w:t>
      </w:r>
      <w:r w:rsidR="007D160E">
        <w:rPr>
          <w:rFonts w:ascii="Calibri" w:hAnsi="Calibri" w:cs="Calibri"/>
          <w:lang w:val="en-US"/>
        </w:rPr>
        <w:t>;</w:t>
      </w:r>
      <w:r w:rsidR="00915D14">
        <w:rPr>
          <w:rFonts w:ascii="Calibri" w:hAnsi="Calibri" w:cs="Calibri"/>
          <w:lang w:val="en-US"/>
        </w:rPr>
        <w:t xml:space="preserve"> other pixels were allocated with 0</w:t>
      </w:r>
      <w:r w:rsidR="007D160E">
        <w:rPr>
          <w:rFonts w:ascii="Calibri" w:hAnsi="Calibri" w:cs="Calibri"/>
          <w:lang w:val="en-US"/>
        </w:rPr>
        <w:t>,</w:t>
      </w:r>
      <w:r w:rsidR="00915D14">
        <w:rPr>
          <w:rFonts w:ascii="Calibri" w:hAnsi="Calibri" w:cs="Calibri"/>
          <w:lang w:val="en-US"/>
        </w:rPr>
        <w:t xml:space="preserve"> indicating non-urban pixels.</w:t>
      </w:r>
      <w:r w:rsidR="00C6368B">
        <w:rPr>
          <w:rFonts w:ascii="Calibri" w:hAnsi="Calibri" w:cs="Calibri"/>
          <w:lang w:val="en-US"/>
        </w:rPr>
        <w:t xml:space="preserve"> </w:t>
      </w:r>
      <w:r w:rsidR="007A4034">
        <w:rPr>
          <w:rFonts w:ascii="Calibri" w:hAnsi="Calibri" w:cs="Calibri"/>
          <w:lang w:val="en-US"/>
        </w:rPr>
        <w:t xml:space="preserve">To reduce the </w:t>
      </w:r>
      <w:r w:rsidR="00E821E6">
        <w:rPr>
          <w:rFonts w:ascii="Calibri" w:hAnsi="Calibri" w:cs="Calibri"/>
          <w:lang w:val="en-US"/>
        </w:rPr>
        <w:t xml:space="preserve">bias caused by different regional development </w:t>
      </w:r>
      <w:r w:rsidR="005D7F2F">
        <w:rPr>
          <w:rFonts w:ascii="Calibri" w:hAnsi="Calibri" w:cs="Calibri"/>
          <w:lang w:val="en-US"/>
        </w:rPr>
        <w:t>levels</w:t>
      </w:r>
      <w:r w:rsidR="00E821E6">
        <w:rPr>
          <w:rFonts w:ascii="Calibri" w:hAnsi="Calibri" w:cs="Calibri"/>
          <w:lang w:val="en-US"/>
        </w:rPr>
        <w:t>, t</w:t>
      </w:r>
      <w:r w:rsidR="00FC45FF">
        <w:rPr>
          <w:rFonts w:ascii="Calibri" w:hAnsi="Calibri" w:cs="Calibri"/>
          <w:lang w:val="en-US"/>
        </w:rPr>
        <w:t xml:space="preserve">he binarization was carried out </w:t>
      </w:r>
      <w:r w:rsidR="00F1277C">
        <w:rPr>
          <w:rFonts w:ascii="Calibri" w:hAnsi="Calibri" w:cs="Calibri"/>
          <w:lang w:val="en-US"/>
        </w:rPr>
        <w:t>i</w:t>
      </w:r>
      <w:r w:rsidR="00A767C5">
        <w:rPr>
          <w:rFonts w:ascii="Calibri" w:hAnsi="Calibri" w:cs="Calibri"/>
          <w:lang w:val="en-US"/>
        </w:rPr>
        <w:t>n</w:t>
      </w:r>
      <w:r w:rsidR="007D160E">
        <w:rPr>
          <w:rFonts w:ascii="Calibri" w:hAnsi="Calibri" w:cs="Calibri"/>
          <w:lang w:val="en-US"/>
        </w:rPr>
        <w:t>dependently in each research area cit</w:t>
      </w:r>
      <w:r w:rsidR="007A4034">
        <w:rPr>
          <w:rFonts w:ascii="Calibri" w:hAnsi="Calibri" w:cs="Calibri"/>
          <w:lang w:val="en-US"/>
        </w:rPr>
        <w:t>y</w:t>
      </w:r>
      <w:r w:rsidR="00AE1B05">
        <w:rPr>
          <w:rFonts w:ascii="Calibri" w:hAnsi="Calibri" w:cs="Calibri"/>
          <w:lang w:val="en-US"/>
        </w:rPr>
        <w:t>.</w:t>
      </w:r>
    </w:p>
    <w:bookmarkEnd w:id="0"/>
    <w:p w14:paraId="5CDEAC95" w14:textId="0EF577E1" w:rsidR="009C7D21"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7D20E6">
        <w:rPr>
          <w:rFonts w:ascii="Calibri" w:hAnsi="Calibri" w:cs="Calibri"/>
          <w:lang w:val="en-US"/>
        </w:rPr>
        <w:t>5</w:t>
      </w:r>
      <w:r w:rsidRPr="009E67B1">
        <w:rPr>
          <w:rFonts w:ascii="Calibri" w:hAnsi="Calibri" w:cs="Calibri"/>
          <w:lang w:val="en-US"/>
        </w:rPr>
        <w:t xml:space="preserve"> </w:t>
      </w:r>
      <w:r w:rsidR="003E2C0B">
        <w:rPr>
          <w:rFonts w:ascii="Calibri" w:hAnsi="Calibri" w:cs="Calibri"/>
          <w:lang w:val="en-US"/>
        </w:rPr>
        <w:t>Validate</w:t>
      </w:r>
      <w:r w:rsidRPr="009E67B1">
        <w:rPr>
          <w:rFonts w:ascii="Calibri" w:hAnsi="Calibri" w:cs="Calibri"/>
          <w:lang w:val="en-US"/>
        </w:rPr>
        <w:t xml:space="preserve"> the </w:t>
      </w:r>
      <w:r w:rsidR="00706F42">
        <w:rPr>
          <w:rFonts w:ascii="Calibri" w:hAnsi="Calibri" w:cs="Calibri"/>
          <w:lang w:val="en-US"/>
        </w:rPr>
        <w:t>simulation</w:t>
      </w:r>
    </w:p>
    <w:p w14:paraId="5607C347" w14:textId="7F748FE7" w:rsidR="009C7D21" w:rsidRDefault="00E46F70" w:rsidP="00D71802">
      <w:pPr>
        <w:spacing w:line="276" w:lineRule="auto"/>
        <w:rPr>
          <w:rFonts w:ascii="Calibri" w:hAnsi="Calibri" w:cs="Calibri"/>
          <w:lang w:val="en-US"/>
        </w:rPr>
      </w:pPr>
      <w:r>
        <w:rPr>
          <w:rFonts w:ascii="Calibri" w:hAnsi="Calibri" w:cs="Calibri"/>
          <w:lang w:val="en-US"/>
        </w:rPr>
        <w:t>Only the newly urbanized areas were validated</w:t>
      </w:r>
      <w:r w:rsidR="00A36040">
        <w:rPr>
          <w:rFonts w:ascii="Calibri" w:hAnsi="Calibri" w:cs="Calibri"/>
          <w:lang w:val="en-US"/>
        </w:rPr>
        <w:t xml:space="preserve"> to reduce the bias from vast persisting urban and non-urban areas</w:t>
      </w:r>
      <w:r>
        <w:rPr>
          <w:rFonts w:ascii="Calibri" w:hAnsi="Calibri" w:cs="Calibri"/>
          <w:lang w:val="en-US"/>
        </w:rPr>
        <w:t xml:space="preserve">. </w:t>
      </w:r>
      <w:r w:rsidR="009C7D21" w:rsidRPr="009E67B1">
        <w:rPr>
          <w:rFonts w:ascii="Calibri" w:hAnsi="Calibri" w:cs="Calibri"/>
          <w:lang w:val="en-US"/>
        </w:rPr>
        <w:t xml:space="preserve">The transition potential map was assessed using the area under the curve (AUC) of </w:t>
      </w:r>
      <w:r w:rsidR="00614813">
        <w:rPr>
          <w:rFonts w:ascii="Calibri" w:hAnsi="Calibri" w:cs="Calibri"/>
          <w:lang w:val="en-US"/>
        </w:rPr>
        <w:t>the ROC</w:t>
      </w:r>
      <w:r w:rsidR="009C7D21" w:rsidRPr="009E67B1">
        <w:rPr>
          <w:rFonts w:ascii="Calibri" w:hAnsi="Calibri" w:cs="Calibri"/>
          <w:lang w:val="en-US"/>
        </w:rPr>
        <w:t xml:space="preserve">. The </w:t>
      </w:r>
      <w:r w:rsidR="000A1D97">
        <w:rPr>
          <w:rFonts w:ascii="Calibri" w:hAnsi="Calibri" w:cs="Calibri"/>
          <w:lang w:val="en-US"/>
        </w:rPr>
        <w:t>hard classified</w:t>
      </w:r>
      <w:r w:rsidR="009C7D21" w:rsidRPr="009E67B1">
        <w:rPr>
          <w:rFonts w:ascii="Calibri" w:hAnsi="Calibri" w:cs="Calibri"/>
          <w:lang w:val="en-US"/>
        </w:rPr>
        <w:t xml:space="preserve"> map was evaluated via map-overlay and landscape metrics</w:t>
      </w:r>
      <w:r w:rsidR="00554620">
        <w:rPr>
          <w:rFonts w:ascii="Calibri" w:hAnsi="Calibri" w:cs="Calibri"/>
          <w:lang w:val="en-US"/>
        </w:rPr>
        <w:t xml:space="preserve"> </w:t>
      </w:r>
      <w:sdt>
        <w:sdtPr>
          <w:rPr>
            <w:rFonts w:ascii="Calibri" w:hAnsi="Calibri" w:cs="Calibri"/>
            <w:lang w:val="en-US"/>
          </w:rPr>
          <w:alias w:val="To edit, see citavi.com/edit"/>
          <w:tag w:val="CitaviPlaceholder#07848009-ed0e-41c8-b925-49f99fc6a1e1"/>
          <w:id w:val="2063975231"/>
          <w:placeholder>
            <w:docPart w:val="DefaultPlaceholder_-1854013440"/>
          </w:placeholder>
        </w:sdtPr>
        <w:sdtEndPr/>
        <w:sdtContent>
          <w:r w:rsidR="00554620">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jc0YjcxLWZmNGItNGRhNi1hOWIyLWRhMmEwNjA2NmIzNC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FcclxuU2Nob29sIG9mIEVhcnRoIGFuZCBFbnZpcm9ubWVudGFsIFNjaWVuY2VzLCBUaGUgVW5pdmVyc2l0eSBvZiBRdWVlbnNsYW5kLCBCcmlzYmFuZSwgQXVzdHJhbGlhIi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}</w:instrText>
          </w:r>
          <w:r w:rsidR="00554620">
            <w:rPr>
              <w:rFonts w:ascii="Calibri" w:hAnsi="Calibri" w:cs="Calibri"/>
              <w:noProof/>
              <w:lang w:val="en-US"/>
            </w:rPr>
            <w:fldChar w:fldCharType="separate"/>
          </w:r>
          <w:r w:rsidR="00966998">
            <w:rPr>
              <w:rFonts w:ascii="Calibri" w:hAnsi="Calibri" w:cs="Calibri"/>
              <w:noProof/>
              <w:lang w:val="en-US"/>
            </w:rPr>
            <w:t>(Tong and Feng 2020)</w:t>
          </w:r>
          <w:r w:rsidR="00554620">
            <w:rPr>
              <w:rFonts w:ascii="Calibri" w:hAnsi="Calibri" w:cs="Calibri"/>
              <w:noProof/>
              <w:lang w:val="en-US"/>
            </w:rPr>
            <w:fldChar w:fldCharType="end"/>
          </w:r>
        </w:sdtContent>
      </w:sdt>
      <w:r w:rsidR="009C7D21" w:rsidRPr="009E67B1">
        <w:rPr>
          <w:rFonts w:ascii="Calibri" w:hAnsi="Calibri" w:cs="Calibri"/>
          <w:lang w:val="en-US"/>
        </w:rPr>
        <w:t xml:space="preserve">. The map-overlay metrics selected in this study were overall accuracy (OA), the </w:t>
      </w:r>
      <w:r w:rsidR="000B3ADC">
        <w:rPr>
          <w:rFonts w:ascii="Calibri" w:hAnsi="Calibri" w:cs="Calibri"/>
          <w:lang w:val="en-US"/>
        </w:rPr>
        <w:t>H</w:t>
      </w:r>
      <w:r w:rsidR="009C7D21" w:rsidRPr="009E67B1">
        <w:rPr>
          <w:rFonts w:ascii="Calibri" w:hAnsi="Calibri" w:cs="Calibri"/>
          <w:lang w:val="en-US"/>
        </w:rPr>
        <w:t xml:space="preserve">it rate, and the figure of merit (FoM). </w:t>
      </w:r>
      <w:r w:rsidR="00C27DC3">
        <w:rPr>
          <w:rFonts w:ascii="Calibri" w:hAnsi="Calibri" w:cs="Calibri"/>
          <w:lang w:val="en-US"/>
        </w:rPr>
        <w:t xml:space="preserve">The </w:t>
      </w:r>
      <w:r w:rsidR="00756F1C">
        <w:rPr>
          <w:rFonts w:ascii="Calibri" w:hAnsi="Calibri" w:cs="Calibri"/>
          <w:lang w:val="en-US"/>
        </w:rPr>
        <w:t>l</w:t>
      </w:r>
      <w:r w:rsidR="00C27DC3">
        <w:rPr>
          <w:rFonts w:ascii="Calibri" w:hAnsi="Calibri" w:cs="Calibri"/>
          <w:lang w:val="en-US"/>
        </w:rPr>
        <w:t>an</w:t>
      </w:r>
      <w:r w:rsidR="00756F1C">
        <w:rPr>
          <w:rFonts w:ascii="Calibri" w:hAnsi="Calibri" w:cs="Calibri"/>
          <w:lang w:val="en-US"/>
        </w:rPr>
        <w:t>dscap</w:t>
      </w:r>
      <w:r w:rsidR="00C27DC3">
        <w:rPr>
          <w:rFonts w:ascii="Calibri" w:hAnsi="Calibri" w:cs="Calibri"/>
          <w:lang w:val="en-US"/>
        </w:rPr>
        <w:t xml:space="preserve">e </w:t>
      </w:r>
      <w:r w:rsidR="00756F1C" w:rsidRPr="009E67B1">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00C27DC3" w:rsidRPr="009E67B1">
        <w:rPr>
          <w:rFonts w:ascii="Calibri" w:hAnsi="Calibri" w:cs="Calibri"/>
          <w:lang w:val="en-US"/>
        </w:rPr>
        <w:t>patch</w:t>
      </w:r>
      <w:r w:rsidR="00756F1C">
        <w:rPr>
          <w:rFonts w:ascii="Calibri" w:hAnsi="Calibri" w:cs="Calibri"/>
          <w:lang w:val="en-US"/>
        </w:rPr>
        <w:t xml:space="preserve"> number</w:t>
      </w:r>
      <w:r w:rsidR="00C27DC3" w:rsidRPr="009E67B1">
        <w:rPr>
          <w:rFonts w:ascii="Calibri" w:hAnsi="Calibri" w:cs="Calibri"/>
          <w:lang w:val="en-US"/>
        </w:rPr>
        <w:t xml:space="preserve"> (PN), landscape shape index (LSI)</w:t>
      </w:r>
      <w:r w:rsidR="00756F1C">
        <w:rPr>
          <w:rFonts w:ascii="Calibri" w:hAnsi="Calibri" w:cs="Calibri"/>
          <w:lang w:val="en-US"/>
        </w:rPr>
        <w:t>,</w:t>
      </w:r>
      <w:r w:rsidR="00C27DC3" w:rsidRPr="009E67B1">
        <w:rPr>
          <w:rFonts w:ascii="Calibri" w:hAnsi="Calibri" w:cs="Calibri"/>
          <w:lang w:val="en-US"/>
        </w:rPr>
        <w:t xml:space="preserve"> </w:t>
      </w:r>
      <w:r w:rsidR="00C27DC3">
        <w:rPr>
          <w:rFonts w:ascii="Calibri" w:hAnsi="Calibri" w:cs="Calibri"/>
          <w:lang w:val="en-US"/>
        </w:rPr>
        <w:t>and larget patch index (LPI). The equations and explanation</w:t>
      </w:r>
      <w:r w:rsidR="00756F1C">
        <w:rPr>
          <w:rFonts w:ascii="Calibri" w:hAnsi="Calibri" w:cs="Calibri"/>
          <w:lang w:val="en-US"/>
        </w:rPr>
        <w:t>s</w:t>
      </w:r>
      <w:r w:rsidR="00C27DC3">
        <w:rPr>
          <w:rFonts w:ascii="Calibri" w:hAnsi="Calibri" w:cs="Calibri"/>
          <w:lang w:val="en-US"/>
        </w:rPr>
        <w:t xml:space="preserve"> for selected metrics </w:t>
      </w:r>
      <w:r w:rsidR="00646992">
        <w:rPr>
          <w:rFonts w:ascii="Calibri" w:hAnsi="Calibri" w:cs="Calibri"/>
          <w:lang w:val="en-US"/>
        </w:rPr>
        <w:t>were</w:t>
      </w:r>
      <w:r w:rsidR="00C27DC3">
        <w:rPr>
          <w:rFonts w:ascii="Calibri" w:hAnsi="Calibri" w:cs="Calibri"/>
          <w:lang w:val="en-US"/>
        </w:rPr>
        <w:t xml:space="preserve"> in</w:t>
      </w:r>
      <w:r w:rsidR="009E4CC5">
        <w:rPr>
          <w:rFonts w:ascii="Calibri" w:hAnsi="Calibri" w:cs="Calibri"/>
          <w:lang w:val="en-US"/>
        </w:rPr>
        <w:t xml:space="preserve"> </w:t>
      </w:r>
      <w:r w:rsidR="009E4CC5">
        <w:rPr>
          <w:rFonts w:ascii="Calibri" w:hAnsi="Calibri" w:cs="Calibri"/>
          <w:highlight w:val="yellow"/>
          <w:lang w:val="en-US"/>
        </w:rPr>
        <w:fldChar w:fldCharType="begin"/>
      </w:r>
      <w:r w:rsidR="009E4CC5">
        <w:rPr>
          <w:rFonts w:ascii="Calibri" w:hAnsi="Calibri" w:cs="Calibri"/>
          <w:lang w:val="en-US"/>
        </w:rPr>
        <w:instrText xml:space="preserve"> REF _Ref81460462 \h </w:instrText>
      </w:r>
      <w:r w:rsidR="009E4CC5">
        <w:rPr>
          <w:rFonts w:ascii="Calibri" w:hAnsi="Calibri" w:cs="Calibri"/>
          <w:highlight w:val="yellow"/>
          <w:lang w:val="en-US"/>
        </w:rPr>
      </w:r>
      <w:r w:rsidR="009E4CC5">
        <w:rPr>
          <w:rFonts w:ascii="Calibri" w:hAnsi="Calibri" w:cs="Calibri"/>
          <w:highlight w:val="yellow"/>
          <w:lang w:val="en-US"/>
        </w:rPr>
        <w:fldChar w:fldCharType="separate"/>
      </w:r>
      <w:r w:rsidR="0031313C">
        <w:t xml:space="preserve">Table </w:t>
      </w:r>
      <w:r w:rsidR="0031313C">
        <w:rPr>
          <w:noProof/>
        </w:rPr>
        <w:t>2</w:t>
      </w:r>
      <w:r w:rsidR="009E4CC5">
        <w:rPr>
          <w:rFonts w:ascii="Calibri" w:hAnsi="Calibri" w:cs="Calibri"/>
          <w:highlight w:val="yellow"/>
          <w:lang w:val="en-US"/>
        </w:rPr>
        <w:fldChar w:fldCharType="end"/>
      </w:r>
      <w:r w:rsidR="00C27DC3">
        <w:rPr>
          <w:rFonts w:ascii="Calibri" w:hAnsi="Calibri" w:cs="Calibri"/>
          <w:lang w:val="en-US"/>
        </w:rPr>
        <w:t>.</w:t>
      </w:r>
      <w:r w:rsidR="002418D3">
        <w:rPr>
          <w:rFonts w:ascii="Calibri" w:hAnsi="Calibri" w:cs="Calibri"/>
          <w:lang w:val="en-US"/>
        </w:rPr>
        <w:t xml:space="preserve"> </w:t>
      </w:r>
      <w:r w:rsidR="007F698C">
        <w:rPr>
          <w:rFonts w:ascii="Calibri" w:hAnsi="Calibri" w:cs="Calibri"/>
          <w:lang w:val="en-US"/>
        </w:rPr>
        <w:t>Given the vast research area, the validation was perfor</w:t>
      </w:r>
      <w:r w:rsidR="007E5B9F">
        <w:rPr>
          <w:rFonts w:ascii="Calibri" w:hAnsi="Calibri" w:cs="Calibri"/>
          <w:lang w:val="en-US"/>
        </w:rPr>
        <w:t>med on each city of the research area independently</w:t>
      </w:r>
      <w:r w:rsidR="007D160E">
        <w:rPr>
          <w:rFonts w:ascii="Calibri" w:hAnsi="Calibri" w:cs="Calibri"/>
          <w:lang w:val="en-US"/>
        </w:rPr>
        <w:t>;</w:t>
      </w:r>
      <w:r w:rsidR="007E5B9F">
        <w:rPr>
          <w:rFonts w:ascii="Calibri" w:hAnsi="Calibri" w:cs="Calibri"/>
          <w:lang w:val="en-US"/>
        </w:rPr>
        <w:t xml:space="preserve"> </w:t>
      </w:r>
      <w:r w:rsidR="008F7729">
        <w:rPr>
          <w:rFonts w:ascii="Calibri" w:hAnsi="Calibri" w:cs="Calibri"/>
          <w:lang w:val="en-US"/>
        </w:rPr>
        <w:t>thus</w:t>
      </w:r>
      <w:r w:rsidR="007D160E">
        <w:rPr>
          <w:rFonts w:ascii="Calibri" w:hAnsi="Calibri" w:cs="Calibri"/>
          <w:lang w:val="en-US"/>
        </w:rPr>
        <w:t>,</w:t>
      </w:r>
      <w:r w:rsidR="008F7729">
        <w:rPr>
          <w:rFonts w:ascii="Calibri" w:hAnsi="Calibri" w:cs="Calibri"/>
          <w:lang w:val="en-US"/>
        </w:rPr>
        <w:t xml:space="preserve"> </w:t>
      </w:r>
      <w:r w:rsidR="00342815">
        <w:rPr>
          <w:rFonts w:ascii="Calibri" w:hAnsi="Calibri" w:cs="Calibri"/>
          <w:lang w:val="en-US"/>
        </w:rPr>
        <w:t xml:space="preserve">a total of 76 </w:t>
      </w:r>
      <w:r w:rsidR="00C029FC">
        <w:rPr>
          <w:rFonts w:ascii="Calibri" w:hAnsi="Calibri" w:cs="Calibri"/>
          <w:lang w:val="en-US"/>
        </w:rPr>
        <w:t>results</w:t>
      </w:r>
      <w:r w:rsidR="000A0742">
        <w:rPr>
          <w:rFonts w:ascii="Calibri" w:hAnsi="Calibri" w:cs="Calibri"/>
          <w:lang w:val="en-US"/>
        </w:rPr>
        <w:t xml:space="preserve"> (the number of cities in the research area)</w:t>
      </w:r>
      <w:r w:rsidR="00C029FC">
        <w:rPr>
          <w:rFonts w:ascii="Calibri" w:hAnsi="Calibri" w:cs="Calibri"/>
          <w:lang w:val="en-US"/>
        </w:rPr>
        <w:t xml:space="preserve"> </w:t>
      </w:r>
      <w:r w:rsidR="00301787">
        <w:rPr>
          <w:rFonts w:ascii="Calibri" w:hAnsi="Calibri" w:cs="Calibri"/>
          <w:lang w:val="en-US"/>
        </w:rPr>
        <w:t>were acquired for each metric.</w:t>
      </w:r>
    </w:p>
    <w:p w14:paraId="4A5F2C57" w14:textId="7696B870" w:rsidR="009E4CC5" w:rsidRDefault="009E4CC5" w:rsidP="009E4CC5">
      <w:pPr>
        <w:pStyle w:val="Caption"/>
        <w:keepNext/>
      </w:pPr>
      <w:bookmarkStart w:id="8" w:name="_Ref81460462"/>
      <w:r>
        <w:t xml:space="preserve">Table </w:t>
      </w:r>
      <w:r w:rsidR="006F6292">
        <w:fldChar w:fldCharType="begin"/>
      </w:r>
      <w:r w:rsidR="006F6292">
        <w:instrText xml:space="preserve"> SEQ Table \* ARABIC </w:instrText>
      </w:r>
      <w:r w:rsidR="006F6292">
        <w:fldChar w:fldCharType="separate"/>
      </w:r>
      <w:r w:rsidR="0031313C">
        <w:rPr>
          <w:noProof/>
        </w:rPr>
        <w:t>2</w:t>
      </w:r>
      <w:r w:rsidR="006F6292">
        <w:rPr>
          <w:noProof/>
        </w:rPr>
        <w:fldChar w:fldCharType="end"/>
      </w:r>
      <w:bookmarkEnd w:id="8"/>
      <w:r>
        <w:t>. Validation metrics to evaluate the hard classified map</w:t>
      </w:r>
    </w:p>
    <w:tbl>
      <w:tblPr>
        <w:tblStyle w:val="TableGrid"/>
        <w:tblW w:w="0" w:type="auto"/>
        <w:tblLook w:val="04A0" w:firstRow="1" w:lastRow="0" w:firstColumn="1" w:lastColumn="0" w:noHBand="0" w:noVBand="1"/>
      </w:tblPr>
      <w:tblGrid>
        <w:gridCol w:w="981"/>
        <w:gridCol w:w="2330"/>
        <w:gridCol w:w="5668"/>
      </w:tblGrid>
      <w:tr w:rsidR="002843B9" w:rsidRPr="00C27DC3" w14:paraId="607544D4" w14:textId="77777777" w:rsidTr="009E4CC5">
        <w:trPr>
          <w:trHeight w:val="314"/>
        </w:trPr>
        <w:tc>
          <w:tcPr>
            <w:tcW w:w="981" w:type="dxa"/>
            <w:tcBorders>
              <w:top w:val="single" w:sz="4" w:space="0" w:color="auto"/>
              <w:left w:val="nil"/>
              <w:bottom w:val="single" w:sz="4" w:space="0" w:color="auto"/>
              <w:right w:val="nil"/>
            </w:tcBorders>
            <w:vAlign w:val="center"/>
          </w:tcPr>
          <w:p w14:paraId="083A17F9" w14:textId="03DDEE78"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Name</w:t>
            </w:r>
          </w:p>
        </w:tc>
        <w:tc>
          <w:tcPr>
            <w:tcW w:w="2330" w:type="dxa"/>
            <w:tcBorders>
              <w:top w:val="single" w:sz="4" w:space="0" w:color="auto"/>
              <w:left w:val="nil"/>
              <w:bottom w:val="single" w:sz="4" w:space="0" w:color="auto"/>
              <w:right w:val="nil"/>
            </w:tcBorders>
            <w:vAlign w:val="center"/>
          </w:tcPr>
          <w:p w14:paraId="37B66BBF" w14:textId="6BE107B0"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Equation</w:t>
            </w:r>
          </w:p>
        </w:tc>
        <w:tc>
          <w:tcPr>
            <w:tcW w:w="5668" w:type="dxa"/>
            <w:tcBorders>
              <w:top w:val="single" w:sz="4" w:space="0" w:color="auto"/>
              <w:left w:val="nil"/>
              <w:bottom w:val="single" w:sz="4" w:space="0" w:color="auto"/>
              <w:right w:val="nil"/>
            </w:tcBorders>
            <w:vAlign w:val="center"/>
          </w:tcPr>
          <w:p w14:paraId="6C505261" w14:textId="341B15E8" w:rsidR="002843B9" w:rsidRPr="00564AF5" w:rsidRDefault="00FC0295" w:rsidP="00D71802">
            <w:pPr>
              <w:spacing w:line="276" w:lineRule="auto"/>
              <w:rPr>
                <w:rFonts w:cstheme="minorHAnsi"/>
                <w:b/>
                <w:bCs/>
                <w:sz w:val="20"/>
                <w:szCs w:val="20"/>
                <w:lang w:val="en-US"/>
              </w:rPr>
            </w:pPr>
            <w:r w:rsidRPr="00564AF5">
              <w:rPr>
                <w:rFonts w:cstheme="minorHAnsi"/>
                <w:b/>
                <w:bCs/>
                <w:sz w:val="20"/>
                <w:szCs w:val="20"/>
                <w:lang w:val="en-US"/>
              </w:rPr>
              <w:t>Explanation</w:t>
            </w:r>
          </w:p>
        </w:tc>
      </w:tr>
      <w:tr w:rsidR="002843B9" w:rsidRPr="00C27DC3" w14:paraId="0169A485" w14:textId="77777777" w:rsidTr="009E4CC5">
        <w:trPr>
          <w:trHeight w:val="746"/>
        </w:trPr>
        <w:tc>
          <w:tcPr>
            <w:tcW w:w="981" w:type="dxa"/>
            <w:tcBorders>
              <w:top w:val="single" w:sz="4" w:space="0" w:color="auto"/>
              <w:left w:val="nil"/>
              <w:bottom w:val="nil"/>
              <w:right w:val="nil"/>
            </w:tcBorders>
            <w:vAlign w:val="center"/>
          </w:tcPr>
          <w:p w14:paraId="33F3A0C5" w14:textId="7B88F997"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UC</w:t>
            </w:r>
          </w:p>
        </w:tc>
        <w:tc>
          <w:tcPr>
            <w:tcW w:w="2330" w:type="dxa"/>
            <w:tcBorders>
              <w:top w:val="single" w:sz="4" w:space="0" w:color="auto"/>
              <w:left w:val="nil"/>
              <w:bottom w:val="nil"/>
              <w:right w:val="nil"/>
            </w:tcBorders>
            <w:vAlign w:val="center"/>
          </w:tcPr>
          <w:p w14:paraId="246B7EBC" w14:textId="17C08AAA" w:rsidR="002843B9" w:rsidRPr="00C27DC3" w:rsidRDefault="006F6292" w:rsidP="00D71802">
            <w:pPr>
              <w:spacing w:line="276" w:lineRule="auto"/>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r>
                      <w:rPr>
                        <w:rFonts w:ascii="Cambria Math" w:hAnsi="Cambria Math" w:cstheme="minorHAnsi"/>
                        <w:sz w:val="20"/>
                        <w:szCs w:val="20"/>
                        <w:lang w:val="en-US"/>
                      </w:rPr>
                      <m:t>(x))dx</m:t>
                    </m:r>
                  </m:e>
                </m:nary>
              </m:oMath>
            </m:oMathPara>
          </w:p>
        </w:tc>
        <w:tc>
          <w:tcPr>
            <w:tcW w:w="5668" w:type="dxa"/>
            <w:tcBorders>
              <w:top w:val="single" w:sz="4" w:space="0" w:color="auto"/>
              <w:left w:val="nil"/>
              <w:bottom w:val="nil"/>
              <w:right w:val="nil"/>
            </w:tcBorders>
            <w:vAlign w:val="center"/>
          </w:tcPr>
          <w:p w14:paraId="4AE9AB9E" w14:textId="4E3EA092" w:rsidR="002843B9" w:rsidRPr="00C27DC3" w:rsidRDefault="00055E0F" w:rsidP="00D71802">
            <w:pPr>
              <w:spacing w:line="276" w:lineRule="auto"/>
              <w:rPr>
                <w:rFonts w:cstheme="minorHAnsi"/>
                <w:sz w:val="20"/>
                <w:szCs w:val="20"/>
                <w:lang w:val="en-US"/>
              </w:rPr>
            </w:pPr>
            <w:r w:rsidRPr="00C27DC3">
              <w:rPr>
                <w:rFonts w:cstheme="minorHAnsi"/>
                <w:sz w:val="20"/>
                <w:szCs w:val="20"/>
                <w:lang w:val="en-US"/>
              </w:rPr>
              <w:t>A measure of aggregated classifications reflects the model</w:t>
            </w:r>
            <w:r w:rsidR="007231E8">
              <w:rPr>
                <w:rFonts w:cstheme="minorHAnsi"/>
                <w:sz w:val="20"/>
                <w:szCs w:val="20"/>
                <w:lang w:val="en-US"/>
              </w:rPr>
              <w:t>'</w:t>
            </w:r>
            <w:r w:rsidR="004939E9" w:rsidRPr="00C27DC3">
              <w:rPr>
                <w:rFonts w:cstheme="minorHAnsi"/>
                <w:sz w:val="20"/>
                <w:szCs w:val="20"/>
                <w:lang w:val="en-US"/>
              </w:rPr>
              <w:t>s sensitiv</w:t>
            </w:r>
            <w:r w:rsidR="00491497">
              <w:rPr>
                <w:rFonts w:cstheme="minorHAnsi"/>
                <w:sz w:val="20"/>
                <w:szCs w:val="20"/>
                <w:lang w:val="en-US"/>
              </w:rPr>
              <w:t>i</w:t>
            </w:r>
            <w:r w:rsidR="004939E9" w:rsidRPr="00C27DC3">
              <w:rPr>
                <w:rFonts w:cstheme="minorHAnsi"/>
                <w:sz w:val="20"/>
                <w:szCs w:val="20"/>
                <w:lang w:val="en-US"/>
              </w:rPr>
              <w:t>ty</w:t>
            </w:r>
            <w:r w:rsidRPr="00C27DC3">
              <w:rPr>
                <w:rFonts w:cstheme="minorHAnsi"/>
                <w:sz w:val="20"/>
                <w:szCs w:val="20"/>
                <w:lang w:val="en-US"/>
              </w:rPr>
              <w:t xml:space="preserve"> under different threshold</w:t>
            </w:r>
            <w:r w:rsidR="00491497">
              <w:rPr>
                <w:rFonts w:cstheme="minorHAnsi"/>
                <w:sz w:val="20"/>
                <w:szCs w:val="20"/>
                <w:lang w:val="en-US"/>
              </w:rPr>
              <w:t>s</w:t>
            </w:r>
            <w:sdt>
              <w:sdtPr>
                <w:rPr>
                  <w:rFonts w:cstheme="minorHAnsi"/>
                  <w:sz w:val="20"/>
                  <w:szCs w:val="20"/>
                  <w:lang w:val="en-US"/>
                </w:rPr>
                <w:alias w:val="To edit, see citavi.com/edit"/>
                <w:tag w:val="CitaviPlaceholder#f531940b-c815-4019-9ef3-36e645a9cfb7"/>
                <w:id w:val="1051884535"/>
                <w:placeholder>
                  <w:docPart w:val="DefaultPlaceholder_-1854013440"/>
                </w:placeholder>
              </w:sdtPr>
              <w:sdtEndPr/>
              <w:sdtContent>
                <w:r w:rsidR="00B64AB0">
                  <w:rPr>
                    <w:rFonts w:cstheme="minorHAnsi"/>
                    <w:noProof/>
                    <w:sz w:val="20"/>
                    <w:szCs w:val="20"/>
                    <w:lang w:val="en-US"/>
                  </w:rPr>
                  <w:fldChar w:fldCharType="begin"/>
                </w:r>
                <w:r w:rsidR="00966998">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FcclxuU2Nob29sIG9mIEVhcnRoIGFuZCBFbnZpcm9ubWVudGFsIFNjaWVuY2VzLCBUaGUgVW5pdmVyc2l0eSBvZiBRdWVlbnNsYW5kLCBCcmlzYmFuZSwgQXVzdHJhbGlhIi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}</w:instrText>
                </w:r>
                <w:r w:rsidR="00B64AB0">
                  <w:rPr>
                    <w:rFonts w:cstheme="minorHAnsi"/>
                    <w:noProof/>
                    <w:sz w:val="20"/>
                    <w:szCs w:val="20"/>
                    <w:lang w:val="en-US"/>
                  </w:rPr>
                  <w:fldChar w:fldCharType="separate"/>
                </w:r>
                <w:r w:rsidR="00966998">
                  <w:rPr>
                    <w:rFonts w:cstheme="minorHAnsi"/>
                    <w:noProof/>
                    <w:sz w:val="20"/>
                    <w:szCs w:val="20"/>
                    <w:lang w:val="en-US"/>
                  </w:rPr>
                  <w:t>(Tong and Feng 2020)</w:t>
                </w:r>
                <w:r w:rsidR="00B64AB0">
                  <w:rPr>
                    <w:rFonts w:cstheme="minorHAnsi"/>
                    <w:noProof/>
                    <w:sz w:val="20"/>
                    <w:szCs w:val="20"/>
                    <w:lang w:val="en-US"/>
                  </w:rPr>
                  <w:fldChar w:fldCharType="end"/>
                </w:r>
              </w:sdtContent>
            </w:sdt>
            <w:r w:rsidRPr="00C27DC3">
              <w:rPr>
                <w:rFonts w:cstheme="minorHAnsi"/>
                <w:sz w:val="20"/>
                <w:szCs w:val="20"/>
                <w:lang w:val="en-US"/>
              </w:rPr>
              <w:t>.</w:t>
            </w:r>
          </w:p>
        </w:tc>
      </w:tr>
      <w:tr w:rsidR="002843B9" w:rsidRPr="00C27DC3" w14:paraId="46CBD7FF" w14:textId="77777777" w:rsidTr="009E4CC5">
        <w:trPr>
          <w:trHeight w:val="595"/>
        </w:trPr>
        <w:tc>
          <w:tcPr>
            <w:tcW w:w="981" w:type="dxa"/>
            <w:tcBorders>
              <w:top w:val="nil"/>
              <w:left w:val="nil"/>
              <w:bottom w:val="nil"/>
              <w:right w:val="nil"/>
            </w:tcBorders>
            <w:vAlign w:val="center"/>
          </w:tcPr>
          <w:p w14:paraId="0DDE60F2" w14:textId="45CFD47E"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OA</w:t>
            </w:r>
          </w:p>
        </w:tc>
        <w:tc>
          <w:tcPr>
            <w:tcW w:w="2330" w:type="dxa"/>
            <w:tcBorders>
              <w:top w:val="nil"/>
              <w:left w:val="nil"/>
              <w:bottom w:val="nil"/>
              <w:right w:val="nil"/>
            </w:tcBorders>
            <w:vAlign w:val="center"/>
          </w:tcPr>
          <w:p w14:paraId="2739D4EB" w14:textId="312973E5"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 + D) / (A + B + C +D)</w:t>
            </w:r>
          </w:p>
        </w:tc>
        <w:tc>
          <w:tcPr>
            <w:tcW w:w="5668" w:type="dxa"/>
            <w:tcBorders>
              <w:top w:val="nil"/>
              <w:left w:val="nil"/>
              <w:bottom w:val="nil"/>
              <w:right w:val="nil"/>
            </w:tcBorders>
            <w:vAlign w:val="center"/>
          </w:tcPr>
          <w:p w14:paraId="70AA0D44" w14:textId="364D5865"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 xml:space="preserve">Measure </w:t>
            </w:r>
            <w:r w:rsidR="000D6395" w:rsidRPr="00C27DC3">
              <w:rPr>
                <w:rFonts w:cstheme="minorHAnsi"/>
                <w:sz w:val="20"/>
                <w:szCs w:val="20"/>
                <w:lang w:val="en-US"/>
              </w:rPr>
              <w:t xml:space="preserve">a </w:t>
            </w:r>
            <w:r w:rsidRPr="00C27DC3">
              <w:rPr>
                <w:rFonts w:cstheme="minorHAnsi"/>
                <w:sz w:val="20"/>
                <w:szCs w:val="20"/>
                <w:lang w:val="en-US"/>
              </w:rPr>
              <w:t>model</w:t>
            </w:r>
            <w:r w:rsidR="007231E8">
              <w:rPr>
                <w:rFonts w:cstheme="minorHAnsi"/>
                <w:sz w:val="20"/>
                <w:szCs w:val="20"/>
                <w:lang w:val="en-US"/>
              </w:rPr>
              <w:t>'</w:t>
            </w:r>
            <w:r w:rsidRPr="00C27DC3">
              <w:rPr>
                <w:rFonts w:cstheme="minorHAnsi"/>
                <w:sz w:val="20"/>
                <w:szCs w:val="20"/>
                <w:lang w:val="en-US"/>
              </w:rPr>
              <w:t xml:space="preserve">s overall performance on both positive and negative </w:t>
            </w:r>
            <w:r w:rsidR="009C6053">
              <w:rPr>
                <w:rFonts w:cstheme="minorHAnsi"/>
                <w:sz w:val="20"/>
                <w:szCs w:val="20"/>
                <w:lang w:val="en-US"/>
              </w:rPr>
              <w:t>predictions</w:t>
            </w:r>
            <w:r w:rsidRPr="00C27DC3">
              <w:rPr>
                <w:rFonts w:cstheme="minorHAnsi"/>
                <w:sz w:val="20"/>
                <w:szCs w:val="20"/>
                <w:lang w:val="en-US"/>
              </w:rPr>
              <w:t>.</w:t>
            </w:r>
          </w:p>
        </w:tc>
      </w:tr>
      <w:tr w:rsidR="002843B9" w:rsidRPr="00C27DC3" w14:paraId="38C18BEA" w14:textId="77777777" w:rsidTr="009E4CC5">
        <w:trPr>
          <w:trHeight w:val="738"/>
        </w:trPr>
        <w:tc>
          <w:tcPr>
            <w:tcW w:w="981" w:type="dxa"/>
            <w:tcBorders>
              <w:top w:val="nil"/>
              <w:left w:val="nil"/>
              <w:bottom w:val="nil"/>
              <w:right w:val="nil"/>
            </w:tcBorders>
            <w:vAlign w:val="center"/>
          </w:tcPr>
          <w:p w14:paraId="152A39DD" w14:textId="748A435F" w:rsidR="002843B9" w:rsidRPr="00C27DC3" w:rsidRDefault="000B3ADC" w:rsidP="00D71802">
            <w:pPr>
              <w:spacing w:line="276" w:lineRule="auto"/>
              <w:rPr>
                <w:rFonts w:cstheme="minorHAnsi"/>
                <w:sz w:val="20"/>
                <w:szCs w:val="20"/>
                <w:lang w:val="en-US"/>
              </w:rPr>
            </w:pPr>
            <w:r w:rsidRPr="00C04673">
              <w:rPr>
                <w:rFonts w:ascii="Calibri" w:hAnsi="Calibri" w:cs="Calibri"/>
                <w:sz w:val="20"/>
                <w:szCs w:val="20"/>
                <w:lang w:val="en-US"/>
              </w:rPr>
              <w:t>Hit rate</w:t>
            </w:r>
          </w:p>
        </w:tc>
        <w:tc>
          <w:tcPr>
            <w:tcW w:w="2330" w:type="dxa"/>
            <w:tcBorders>
              <w:top w:val="nil"/>
              <w:left w:val="nil"/>
              <w:bottom w:val="nil"/>
              <w:right w:val="nil"/>
            </w:tcBorders>
            <w:vAlign w:val="center"/>
          </w:tcPr>
          <w:p w14:paraId="0FFAA02A" w14:textId="08A3F44A"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A / (A + C)</w:t>
            </w:r>
          </w:p>
        </w:tc>
        <w:tc>
          <w:tcPr>
            <w:tcW w:w="5668" w:type="dxa"/>
            <w:tcBorders>
              <w:top w:val="nil"/>
              <w:left w:val="nil"/>
              <w:bottom w:val="nil"/>
              <w:right w:val="nil"/>
            </w:tcBorders>
            <w:vAlign w:val="center"/>
          </w:tcPr>
          <w:p w14:paraId="1CDF2CAC" w14:textId="0137ADA4" w:rsidR="002843B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s predictive performance on the true positive outputs.</w:t>
            </w:r>
          </w:p>
        </w:tc>
      </w:tr>
      <w:tr w:rsidR="004939E9" w:rsidRPr="00C27DC3" w14:paraId="2C97D564" w14:textId="77777777" w:rsidTr="009E4CC5">
        <w:trPr>
          <w:trHeight w:val="738"/>
        </w:trPr>
        <w:tc>
          <w:tcPr>
            <w:tcW w:w="981" w:type="dxa"/>
            <w:tcBorders>
              <w:top w:val="nil"/>
              <w:left w:val="nil"/>
              <w:bottom w:val="nil"/>
              <w:right w:val="nil"/>
            </w:tcBorders>
            <w:vAlign w:val="center"/>
          </w:tcPr>
          <w:p w14:paraId="74216A25" w14:textId="0AAB5100"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FoM</w:t>
            </w:r>
          </w:p>
        </w:tc>
        <w:tc>
          <w:tcPr>
            <w:tcW w:w="2330" w:type="dxa"/>
            <w:tcBorders>
              <w:top w:val="nil"/>
              <w:left w:val="nil"/>
              <w:bottom w:val="nil"/>
              <w:right w:val="nil"/>
            </w:tcBorders>
            <w:vAlign w:val="center"/>
          </w:tcPr>
          <w:p w14:paraId="40F1FAFD" w14:textId="14DF6A64"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A / (A + B + C)</w:t>
            </w:r>
          </w:p>
        </w:tc>
        <w:tc>
          <w:tcPr>
            <w:tcW w:w="5668" w:type="dxa"/>
            <w:tcBorders>
              <w:top w:val="nil"/>
              <w:left w:val="nil"/>
              <w:bottom w:val="nil"/>
              <w:right w:val="nil"/>
            </w:tcBorders>
            <w:vAlign w:val="center"/>
          </w:tcPr>
          <w:p w14:paraId="1E3684F8" w14:textId="031478AF"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 xml:space="preserve">s performance on the true positive outputs from </w:t>
            </w:r>
            <w:r w:rsidR="0068402E">
              <w:rPr>
                <w:rFonts w:cstheme="minorHAnsi"/>
                <w:sz w:val="20"/>
                <w:szCs w:val="20"/>
                <w:lang w:val="en-US"/>
              </w:rPr>
              <w:t xml:space="preserve">both </w:t>
            </w:r>
            <w:r w:rsidRPr="00C27DC3">
              <w:rPr>
                <w:rFonts w:cstheme="minorHAnsi"/>
                <w:sz w:val="20"/>
                <w:szCs w:val="20"/>
                <w:lang w:val="en-US"/>
              </w:rPr>
              <w:t>the prediction and actual perspective</w:t>
            </w:r>
            <w:sdt>
              <w:sdtPr>
                <w:rPr>
                  <w:rFonts w:cstheme="minorHAnsi"/>
                  <w:sz w:val="20"/>
                  <w:szCs w:val="20"/>
                  <w:lang w:val="en-US"/>
                </w:rPr>
                <w:alias w:val="To edit, see citavi.com/edit"/>
                <w:tag w:val="CitaviPlaceholder#b3dc0c2d-b73b-4cf8-913b-a7e31c91f75c"/>
                <w:id w:val="-445380380"/>
                <w:placeholder>
                  <w:docPart w:val="DefaultPlaceholder_-1854013440"/>
                </w:placeholder>
              </w:sdtPr>
              <w:sdtEndPr/>
              <w:sdtContent>
                <w:r w:rsidR="00264F7E">
                  <w:rPr>
                    <w:rFonts w:cstheme="minorHAnsi"/>
                    <w:noProof/>
                    <w:sz w:val="20"/>
                    <w:szCs w:val="20"/>
                    <w:lang w:val="en-US"/>
                  </w:rPr>
                  <w:fldChar w:fldCharType="begin"/>
                </w:r>
                <w:r w:rsidR="00B41D1E">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KFBvbnRpdXMgZXQgYWwuIDIwMDgpIn1dfSwiVGFnIjoiQ2l0YXZpUGxhY2Vob2xkZXIjYjNkYzBjMmQtYjczYi00Y2Y4LTkxM2ItYTdlMzFjOTFmNzVjIiwiVGV4dCI6IihQb250aXVzIGV0IGFsLiAyMDA4KSIsIldBSVZlcnNpb24iOiI2LjguMC4wIn0=}</w:instrText>
                </w:r>
                <w:r w:rsidR="00264F7E">
                  <w:rPr>
                    <w:rFonts w:cstheme="minorHAnsi"/>
                    <w:noProof/>
                    <w:sz w:val="20"/>
                    <w:szCs w:val="20"/>
                    <w:lang w:val="en-US"/>
                  </w:rPr>
                  <w:fldChar w:fldCharType="separate"/>
                </w:r>
                <w:r w:rsidR="00B41D1E">
                  <w:rPr>
                    <w:rFonts w:cstheme="minorHAnsi"/>
                    <w:noProof/>
                    <w:sz w:val="20"/>
                    <w:szCs w:val="20"/>
                    <w:lang w:val="en-US"/>
                  </w:rPr>
                  <w:t>(Pontius et al. 2008)</w:t>
                </w:r>
                <w:r w:rsidR="00264F7E">
                  <w:rPr>
                    <w:rFonts w:cstheme="minorHAnsi"/>
                    <w:noProof/>
                    <w:sz w:val="20"/>
                    <w:szCs w:val="20"/>
                    <w:lang w:val="en-US"/>
                  </w:rPr>
                  <w:fldChar w:fldCharType="end"/>
                </w:r>
              </w:sdtContent>
            </w:sdt>
            <w:r w:rsidRPr="00C27DC3">
              <w:rPr>
                <w:rFonts w:cstheme="minorHAnsi"/>
                <w:sz w:val="20"/>
                <w:szCs w:val="20"/>
                <w:lang w:val="en-US"/>
              </w:rPr>
              <w:t>.</w:t>
            </w:r>
          </w:p>
        </w:tc>
      </w:tr>
      <w:tr w:rsidR="004939E9" w:rsidRPr="00C27DC3" w14:paraId="196FAA0C" w14:textId="77777777" w:rsidTr="009E4CC5">
        <w:trPr>
          <w:trHeight w:val="476"/>
        </w:trPr>
        <w:tc>
          <w:tcPr>
            <w:tcW w:w="981" w:type="dxa"/>
            <w:tcBorders>
              <w:top w:val="nil"/>
              <w:left w:val="nil"/>
              <w:bottom w:val="nil"/>
              <w:right w:val="nil"/>
            </w:tcBorders>
            <w:vAlign w:val="center"/>
          </w:tcPr>
          <w:p w14:paraId="7D9B93D1" w14:textId="597312A2"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PN</w:t>
            </w:r>
          </w:p>
        </w:tc>
        <w:tc>
          <w:tcPr>
            <w:tcW w:w="2330" w:type="dxa"/>
            <w:tcBorders>
              <w:top w:val="nil"/>
              <w:left w:val="nil"/>
              <w:bottom w:val="nil"/>
              <w:right w:val="nil"/>
            </w:tcBorders>
            <w:vAlign w:val="center"/>
          </w:tcPr>
          <w:p w14:paraId="5482B169" w14:textId="64E44024" w:rsidR="004939E9" w:rsidRPr="00C27DC3" w:rsidRDefault="004939E9" w:rsidP="00D71802">
            <w:pPr>
              <w:spacing w:line="276" w:lineRule="auto"/>
              <w:rPr>
                <w:rFonts w:eastAsia="等线" w:cstheme="minorHAnsi"/>
                <w:i/>
                <w:iCs/>
                <w:sz w:val="20"/>
                <w:szCs w:val="20"/>
                <w:lang w:val="en-US"/>
              </w:rPr>
            </w:pPr>
            <w:r w:rsidRPr="00C27DC3">
              <w:rPr>
                <w:rFonts w:eastAsia="等线" w:cstheme="minorHAnsi"/>
                <w:i/>
                <w:iCs/>
                <w:sz w:val="20"/>
                <w:szCs w:val="20"/>
                <w:lang w:val="en-US"/>
              </w:rPr>
              <w:t>n</w:t>
            </w:r>
          </w:p>
        </w:tc>
        <w:tc>
          <w:tcPr>
            <w:tcW w:w="5668" w:type="dxa"/>
            <w:tcBorders>
              <w:top w:val="nil"/>
              <w:left w:val="nil"/>
              <w:bottom w:val="nil"/>
              <w:right w:val="nil"/>
            </w:tcBorders>
            <w:vAlign w:val="center"/>
          </w:tcPr>
          <w:p w14:paraId="34DCE5FB" w14:textId="60C0CF0D"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Reflect the fragmentation of a given lan</w:t>
            </w:r>
            <w:r w:rsidR="004F7557" w:rsidRPr="00C27DC3">
              <w:rPr>
                <w:rFonts w:cstheme="minorHAnsi"/>
                <w:sz w:val="20"/>
                <w:szCs w:val="20"/>
                <w:lang w:val="en-US"/>
              </w:rPr>
              <w:t>dscape</w:t>
            </w:r>
            <w:r w:rsidRPr="00C27DC3">
              <w:rPr>
                <w:rFonts w:cstheme="minorHAnsi"/>
                <w:sz w:val="20"/>
                <w:szCs w:val="20"/>
                <w:lang w:val="en-US"/>
              </w:rPr>
              <w:t>.</w:t>
            </w:r>
          </w:p>
        </w:tc>
      </w:tr>
      <w:tr w:rsidR="004939E9" w:rsidRPr="00C27DC3" w14:paraId="79187A5B" w14:textId="77777777" w:rsidTr="009E4CC5">
        <w:trPr>
          <w:trHeight w:val="1000"/>
        </w:trPr>
        <w:tc>
          <w:tcPr>
            <w:tcW w:w="981" w:type="dxa"/>
            <w:tcBorders>
              <w:top w:val="nil"/>
              <w:left w:val="nil"/>
              <w:bottom w:val="nil"/>
              <w:right w:val="nil"/>
            </w:tcBorders>
            <w:vAlign w:val="center"/>
          </w:tcPr>
          <w:p w14:paraId="769C88EE" w14:textId="0892688C" w:rsidR="004939E9" w:rsidRPr="00C27DC3" w:rsidRDefault="00E75D3A" w:rsidP="00D71802">
            <w:pPr>
              <w:spacing w:line="276" w:lineRule="auto"/>
              <w:rPr>
                <w:rFonts w:cstheme="minorHAnsi"/>
                <w:sz w:val="20"/>
                <w:szCs w:val="20"/>
                <w:lang w:val="en-US"/>
              </w:rPr>
            </w:pPr>
            <w:r>
              <w:rPr>
                <w:rFonts w:cstheme="minorHAnsi"/>
                <w:sz w:val="20"/>
                <w:szCs w:val="20"/>
                <w:lang w:val="en-US"/>
              </w:rPr>
              <w:lastRenderedPageBreak/>
              <w:t>L</w:t>
            </w:r>
            <w:r w:rsidR="004939E9" w:rsidRPr="00C27DC3">
              <w:rPr>
                <w:rFonts w:cstheme="minorHAnsi"/>
                <w:sz w:val="20"/>
                <w:szCs w:val="20"/>
                <w:lang w:val="en-US"/>
              </w:rPr>
              <w:t>SI</w:t>
            </w:r>
          </w:p>
        </w:tc>
        <w:tc>
          <w:tcPr>
            <w:tcW w:w="2330" w:type="dxa"/>
            <w:tcBorders>
              <w:top w:val="nil"/>
              <w:left w:val="nil"/>
              <w:bottom w:val="nil"/>
              <w:right w:val="nil"/>
            </w:tcBorders>
            <w:vAlign w:val="center"/>
          </w:tcPr>
          <w:p w14:paraId="6E3E155C" w14:textId="71566E72" w:rsidR="004939E9" w:rsidRPr="00C27DC3" w:rsidRDefault="006F6292" w:rsidP="00D71802">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5668" w:type="dxa"/>
            <w:tcBorders>
              <w:top w:val="nil"/>
              <w:left w:val="nil"/>
              <w:bottom w:val="nil"/>
              <w:right w:val="nil"/>
            </w:tcBorders>
            <w:vAlign w:val="center"/>
          </w:tcPr>
          <w:p w14:paraId="5EC650D9" w14:textId="6E12EA17" w:rsidR="004939E9" w:rsidRPr="00C27DC3" w:rsidRDefault="004F7557" w:rsidP="00D71802">
            <w:pPr>
              <w:spacing w:line="276" w:lineRule="auto"/>
              <w:rPr>
                <w:rFonts w:cstheme="minorHAnsi"/>
                <w:sz w:val="20"/>
                <w:szCs w:val="20"/>
                <w:lang w:val="en-US"/>
              </w:rPr>
            </w:pPr>
            <w:r w:rsidRPr="00C27DC3">
              <w:rPr>
                <w:rFonts w:cstheme="minorHAnsi"/>
                <w:sz w:val="20"/>
                <w:szCs w:val="20"/>
                <w:lang w:val="en-US"/>
              </w:rPr>
              <w:t>Reflect the complexity of a given landscape. For example, a squared pat</w:t>
            </w:r>
            <w:r w:rsidR="00491497">
              <w:rPr>
                <w:rFonts w:cstheme="minorHAnsi"/>
                <w:sz w:val="20"/>
                <w:szCs w:val="20"/>
                <w:lang w:val="en-US"/>
              </w:rPr>
              <w:t>c</w:t>
            </w:r>
            <w:r w:rsidRPr="00C27DC3">
              <w:rPr>
                <w:rFonts w:cstheme="minorHAnsi"/>
                <w:sz w:val="20"/>
                <w:szCs w:val="20"/>
                <w:lang w:val="en-US"/>
              </w:rPr>
              <w:t>h is deemed simple (low value)</w:t>
            </w:r>
            <w:r w:rsidR="007D160E">
              <w:rPr>
                <w:rFonts w:cstheme="minorHAnsi"/>
                <w:sz w:val="20"/>
                <w:szCs w:val="20"/>
                <w:lang w:val="en-US"/>
              </w:rPr>
              <w:t>,</w:t>
            </w:r>
            <w:r w:rsidRPr="00C27DC3">
              <w:rPr>
                <w:rFonts w:cstheme="minorHAnsi"/>
                <w:sz w:val="20"/>
                <w:szCs w:val="20"/>
                <w:lang w:val="en-US"/>
              </w:rPr>
              <w:t xml:space="preserve"> whereas a linear pat</w:t>
            </w:r>
            <w:r w:rsidR="00491497">
              <w:rPr>
                <w:rFonts w:cstheme="minorHAnsi"/>
                <w:sz w:val="20"/>
                <w:szCs w:val="20"/>
                <w:lang w:val="en-US"/>
              </w:rPr>
              <w:t>c</w:t>
            </w:r>
            <w:r w:rsidRPr="00C27DC3">
              <w:rPr>
                <w:rFonts w:cstheme="minorHAnsi"/>
                <w:sz w:val="20"/>
                <w:szCs w:val="20"/>
                <w:lang w:val="en-US"/>
              </w:rPr>
              <w:t>h is complex (high value).</w:t>
            </w:r>
          </w:p>
        </w:tc>
      </w:tr>
      <w:tr w:rsidR="004939E9" w:rsidRPr="00C27DC3" w14:paraId="4CB48D91" w14:textId="77777777" w:rsidTr="009E4CC5">
        <w:trPr>
          <w:trHeight w:val="49"/>
        </w:trPr>
        <w:tc>
          <w:tcPr>
            <w:tcW w:w="981" w:type="dxa"/>
            <w:tcBorders>
              <w:top w:val="nil"/>
              <w:left w:val="nil"/>
              <w:bottom w:val="single" w:sz="4" w:space="0" w:color="auto"/>
              <w:right w:val="nil"/>
            </w:tcBorders>
            <w:vAlign w:val="center"/>
          </w:tcPr>
          <w:p w14:paraId="3B087441" w14:textId="11D7EB7C"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LPI</w:t>
            </w:r>
          </w:p>
        </w:tc>
        <w:tc>
          <w:tcPr>
            <w:tcW w:w="2330" w:type="dxa"/>
            <w:tcBorders>
              <w:top w:val="nil"/>
              <w:left w:val="nil"/>
              <w:bottom w:val="single" w:sz="4" w:space="0" w:color="auto"/>
              <w:right w:val="nil"/>
            </w:tcBorders>
            <w:vAlign w:val="center"/>
          </w:tcPr>
          <w:p w14:paraId="4E60A679" w14:textId="0588AACE" w:rsidR="004939E9" w:rsidRPr="00C27DC3" w:rsidRDefault="006F6292" w:rsidP="00D71802">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r>
                      <m:rPr>
                        <m:sty m:val="p"/>
                      </m:rPr>
                      <w:rPr>
                        <w:rFonts w:ascii="Cambria Math" w:hAnsi="Cambria Math" w:cstheme="minorHAnsi"/>
                        <w:sz w:val="20"/>
                        <w:szCs w:val="20"/>
                        <w:lang w:val="en-US"/>
                      </w:rPr>
                      <m:t>max⁡</m:t>
                    </m:r>
                    <m:r>
                      <w:rPr>
                        <w:rFonts w:ascii="Cambria Math" w:hAnsi="Cambria Math" w:cstheme="minorHAnsi"/>
                        <w:sz w:val="20"/>
                        <w:szCs w:val="20"/>
                        <w:lang w:val="en-US"/>
                      </w:rPr>
                      <m:t>(</m:t>
                    </m:r>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r>
                      <w:rPr>
                        <w:rFonts w:ascii="Cambria Math" w:hAnsi="Cambria Math" w:cstheme="minorHAnsi"/>
                        <w:sz w:val="20"/>
                        <w:szCs w:val="20"/>
                        <w:lang w:val="en-US"/>
                      </w:rPr>
                      <m:t>)</m:t>
                    </m:r>
                  </m:num>
                  <m:den>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den>
                </m:f>
              </m:oMath>
            </m:oMathPara>
          </w:p>
        </w:tc>
        <w:tc>
          <w:tcPr>
            <w:tcW w:w="5668" w:type="dxa"/>
            <w:tcBorders>
              <w:top w:val="nil"/>
              <w:left w:val="nil"/>
              <w:bottom w:val="single" w:sz="4" w:space="0" w:color="auto"/>
              <w:right w:val="nil"/>
            </w:tcBorders>
            <w:vAlign w:val="center"/>
          </w:tcPr>
          <w:p w14:paraId="6CDF4705" w14:textId="5E0A35D9"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 xml:space="preserve">Reflect the dominance of the largest patch to the </w:t>
            </w:r>
            <w:r w:rsidR="004F7557" w:rsidRPr="00C27DC3">
              <w:rPr>
                <w:rFonts w:cstheme="minorHAnsi"/>
                <w:sz w:val="20"/>
                <w:szCs w:val="20"/>
                <w:lang w:val="en-US"/>
              </w:rPr>
              <w:t>total landscape area</w:t>
            </w:r>
            <w:r w:rsidRPr="00C27DC3">
              <w:rPr>
                <w:rFonts w:cstheme="minorHAnsi"/>
                <w:sz w:val="20"/>
                <w:szCs w:val="20"/>
                <w:lang w:val="en-US"/>
              </w:rPr>
              <w:t>.</w:t>
            </w:r>
          </w:p>
        </w:tc>
      </w:tr>
    </w:tbl>
    <w:p w14:paraId="6D53AC7A" w14:textId="572F10DA" w:rsidR="009C7D21" w:rsidRDefault="00C27DC3" w:rsidP="00D71802">
      <w:pPr>
        <w:spacing w:line="276" w:lineRule="auto"/>
        <w:rPr>
          <w:rFonts w:ascii="Calibri" w:hAnsi="Calibri" w:cs="Calibri"/>
          <w:sz w:val="18"/>
          <w:szCs w:val="18"/>
          <w:lang w:val="en-US"/>
        </w:rPr>
      </w:pPr>
      <w:r w:rsidRPr="0027245C">
        <w:rPr>
          <w:rFonts w:ascii="Calibri" w:hAnsi="Calibri" w:cs="Calibri"/>
          <w:sz w:val="18"/>
          <w:szCs w:val="18"/>
          <w:lang w:val="en-US"/>
        </w:rPr>
        <w:t xml:space="preserve">Note, </w:t>
      </w:r>
      <w:r w:rsidR="00B17B46" w:rsidRPr="0027245C">
        <w:rPr>
          <w:rFonts w:ascii="Calibri" w:hAnsi="Calibri" w:cs="Calibri"/>
          <w:sz w:val="18"/>
          <w:szCs w:val="18"/>
          <w:lang w:val="en-US"/>
        </w:rPr>
        <w:t xml:space="preserve">TPR is the true positive rate, FPR is the false positive rate of the ROC </w:t>
      </w:r>
      <w:r w:rsidR="00491497" w:rsidRPr="0027245C">
        <w:rPr>
          <w:rFonts w:ascii="Calibri" w:hAnsi="Calibri" w:cs="Calibri"/>
          <w:sz w:val="18"/>
          <w:szCs w:val="18"/>
          <w:lang w:val="en-US"/>
        </w:rPr>
        <w:t>from</w:t>
      </w:r>
      <w:r w:rsidR="00B17B46" w:rsidRPr="0027245C">
        <w:rPr>
          <w:rFonts w:ascii="Calibri" w:hAnsi="Calibri" w:cs="Calibri"/>
          <w:sz w:val="18"/>
          <w:szCs w:val="18"/>
          <w:lang w:val="en-US"/>
        </w:rPr>
        <w:t xml:space="preserve"> the transition potential map. </w:t>
      </w:r>
      <w:r w:rsidR="009C7D21" w:rsidRPr="0027245C">
        <w:rPr>
          <w:rFonts w:ascii="Calibri" w:hAnsi="Calibri" w:cs="Calibri"/>
          <w:sz w:val="18"/>
          <w:szCs w:val="18"/>
          <w:lang w:val="en-US"/>
        </w:rPr>
        <w:t>A refers to correctly predicted urban pixels (hit), B refers to the incorrectly predicted urban pixels (false alarm), C is the incorrectly predicted non-urban pixels (miss), and D is the correctly predicted non-urban pixels (correct rejection).</w:t>
      </w:r>
      <w:r w:rsidR="003E2C0B" w:rsidRPr="0027245C">
        <w:rPr>
          <w:rFonts w:ascii="Calibri" w:hAnsi="Calibri" w:cs="Calibri"/>
          <w:sz w:val="18"/>
          <w:szCs w:val="18"/>
          <w:lang w:val="en-US"/>
        </w:rPr>
        <w:t xml:space="preserve"> </w:t>
      </w:r>
      <w:r w:rsidR="003B3401">
        <w:rPr>
          <w:rFonts w:eastAsia="等线" w:cstheme="minorHAnsi"/>
          <w:sz w:val="20"/>
          <w:szCs w:val="20"/>
          <w:lang w:val="en-US"/>
        </w:rPr>
        <w:t>n</w:t>
      </w:r>
      <w:r w:rsidR="003B3401" w:rsidRPr="003B3401">
        <w:rPr>
          <w:rFonts w:eastAsia="等线" w:cstheme="minorHAnsi"/>
          <w:sz w:val="20"/>
          <w:szCs w:val="20"/>
          <w:lang w:val="en-US"/>
        </w:rPr>
        <w:t xml:space="preserve"> is the</w:t>
      </w:r>
      <w:r w:rsidR="003B3401">
        <w:rPr>
          <w:rFonts w:eastAsia="等线" w:cstheme="minorHAnsi"/>
          <w:sz w:val="20"/>
          <w:szCs w:val="20"/>
          <w:lang w:val="en-US"/>
        </w:rPr>
        <w:t xml:space="preserve"> total number of landscape patches.</w:t>
      </w:r>
      <w:r w:rsidR="003B3401">
        <w:rPr>
          <w:rFonts w:eastAsia="等线" w:cstheme="minorHAnsi"/>
          <w:i/>
          <w:iCs/>
          <w:sz w:val="20"/>
          <w:szCs w:val="20"/>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p</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w:t>
      </w:r>
      <w:r w:rsidR="009C7D21" w:rsidRPr="0027245C">
        <w:rPr>
          <w:rFonts w:ascii="Calibri" w:hAnsi="Calibri" w:cs="Calibri"/>
          <w:sz w:val="18"/>
          <w:szCs w:val="18"/>
          <w:lang w:val="en-US"/>
        </w:rPr>
        <w:t xml:space="preserve">is the </w:t>
      </w:r>
      <w:r w:rsidR="00491497" w:rsidRPr="0027245C">
        <w:rPr>
          <w:rFonts w:ascii="Calibri" w:hAnsi="Calibri" w:cs="Calibri"/>
          <w:sz w:val="18"/>
          <w:szCs w:val="18"/>
          <w:lang w:val="en-US"/>
        </w:rPr>
        <w:t>perimeter</w:t>
      </w:r>
      <w:r w:rsidR="002843B9" w:rsidRPr="0027245C">
        <w:rPr>
          <w:rFonts w:ascii="Calibri" w:hAnsi="Calibri" w:cs="Calibri"/>
          <w:sz w:val="18"/>
          <w:szCs w:val="18"/>
          <w:lang w:val="en-US"/>
        </w:rPr>
        <w:t xml:space="preserve"> (m) of the </w:t>
      </w:r>
      <w:r w:rsidR="002843B9" w:rsidRPr="0027245C">
        <w:rPr>
          <w:rFonts w:ascii="Calibri" w:hAnsi="Calibri" w:cs="Calibri"/>
          <w:i/>
          <w:iCs/>
          <w:sz w:val="18"/>
          <w:szCs w:val="18"/>
          <w:lang w:val="en-US"/>
        </w:rPr>
        <w:t>i</w:t>
      </w:r>
      <w:r w:rsidR="002843B9" w:rsidRPr="0027245C">
        <w:rPr>
          <w:rFonts w:ascii="Calibri" w:hAnsi="Calibri" w:cs="Calibri"/>
          <w:sz w:val="18"/>
          <w:szCs w:val="18"/>
          <w:lang w:val="en-US"/>
        </w:rPr>
        <w:t>th path of the urban pat</w:t>
      </w:r>
      <w:r w:rsidR="00491497" w:rsidRPr="0027245C">
        <w:rPr>
          <w:rFonts w:ascii="Calibri" w:hAnsi="Calibri" w:cs="Calibri"/>
          <w:sz w:val="18"/>
          <w:szCs w:val="18"/>
          <w:lang w:val="en-US"/>
        </w:rPr>
        <w:t>c</w:t>
      </w:r>
      <w:r w:rsidR="002843B9" w:rsidRPr="0027245C">
        <w:rPr>
          <w:rFonts w:ascii="Calibri" w:hAnsi="Calibri" w:cs="Calibri"/>
          <w:sz w:val="18"/>
          <w:szCs w:val="18"/>
          <w:lang w:val="en-US"/>
        </w:rPr>
        <w:t>hes</w:t>
      </w:r>
      <w:r w:rsidR="00671F15" w:rsidRPr="0027245C">
        <w:rPr>
          <w:rFonts w:ascii="Calibri" w:hAnsi="Calibri" w:cs="Calibri"/>
          <w:sz w:val="18"/>
          <w:szCs w:val="18"/>
          <w:lang w:val="en-US"/>
        </w:rPr>
        <w:t xml:space="preserve">, </w:t>
      </w:r>
      <w:r w:rsidR="002843B9" w:rsidRPr="0027245C">
        <w:rPr>
          <w:rFonts w:ascii="Calibri" w:hAnsi="Calibri" w:cs="Calibri"/>
          <w:sz w:val="18"/>
          <w:szCs w:val="18"/>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a</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is </w:t>
      </w:r>
      <w:r w:rsidR="002843B9" w:rsidRPr="0027245C">
        <w:rPr>
          <w:rFonts w:ascii="Calibri" w:hAnsi="Calibri" w:cs="Calibri"/>
          <w:sz w:val="18"/>
          <w:szCs w:val="18"/>
          <w:lang w:val="en-US"/>
        </w:rPr>
        <w:t>the area (</w:t>
      </w:r>
      <w:r w:rsidR="00491497" w:rsidRPr="0027245C">
        <w:rPr>
          <w:rFonts w:ascii="Calibri" w:hAnsi="Calibri" w:cs="Calibri"/>
          <w:sz w:val="18"/>
          <w:szCs w:val="18"/>
          <w:lang w:val="en-US"/>
        </w:rPr>
        <w:t>hectare</w:t>
      </w:r>
      <w:r w:rsidR="002843B9" w:rsidRPr="0027245C">
        <w:rPr>
          <w:rFonts w:ascii="Calibri" w:hAnsi="Calibri" w:cs="Calibri"/>
          <w:sz w:val="18"/>
          <w:szCs w:val="18"/>
          <w:lang w:val="en-US"/>
        </w:rPr>
        <w:t xml:space="preserve">) of </w:t>
      </w:r>
      <w:r w:rsidR="00671F15" w:rsidRPr="0027245C">
        <w:rPr>
          <w:rFonts w:ascii="Calibri" w:hAnsi="Calibri" w:cs="Calibri"/>
          <w:sz w:val="18"/>
          <w:szCs w:val="18"/>
          <w:lang w:val="en-US"/>
        </w:rPr>
        <w:t xml:space="preserve">the </w:t>
      </w:r>
      <w:r w:rsidR="00671F15" w:rsidRPr="0027245C">
        <w:rPr>
          <w:rFonts w:ascii="Calibri" w:hAnsi="Calibri" w:cs="Calibri"/>
          <w:i/>
          <w:iCs/>
          <w:sz w:val="18"/>
          <w:szCs w:val="18"/>
          <w:lang w:val="en-US"/>
        </w:rPr>
        <w:t>i</w:t>
      </w:r>
      <w:r w:rsidR="00671F15" w:rsidRPr="0027245C">
        <w:rPr>
          <w:rFonts w:ascii="Calibri" w:hAnsi="Calibri" w:cs="Calibri"/>
          <w:sz w:val="18"/>
          <w:szCs w:val="18"/>
          <w:lang w:val="en-US"/>
        </w:rPr>
        <w:t>th pat</w:t>
      </w:r>
      <w:r w:rsidR="00491497" w:rsidRPr="0027245C">
        <w:rPr>
          <w:rFonts w:ascii="Calibri" w:hAnsi="Calibri" w:cs="Calibri"/>
          <w:sz w:val="18"/>
          <w:szCs w:val="18"/>
          <w:lang w:val="en-US"/>
        </w:rPr>
        <w:t>c</w:t>
      </w:r>
      <w:r w:rsidR="00671F15" w:rsidRPr="0027245C">
        <w:rPr>
          <w:rFonts w:ascii="Calibri" w:hAnsi="Calibri" w:cs="Calibri"/>
          <w:sz w:val="18"/>
          <w:szCs w:val="18"/>
          <w:lang w:val="en-US"/>
        </w:rPr>
        <w:t>h of the urban patches.</w:t>
      </w:r>
    </w:p>
    <w:p w14:paraId="664AD07B" w14:textId="5989B05E" w:rsidR="003C4084" w:rsidRPr="009E67B1" w:rsidRDefault="003C4084" w:rsidP="00D71802">
      <w:pPr>
        <w:spacing w:line="276" w:lineRule="auto"/>
        <w:rPr>
          <w:rFonts w:ascii="Calibri" w:hAnsi="Calibri" w:cs="Calibri"/>
          <w:lang w:val="en-US"/>
        </w:rPr>
      </w:pPr>
      <w:r>
        <w:rPr>
          <w:rFonts w:ascii="Calibri" w:hAnsi="Calibri" w:cs="Calibri"/>
          <w:lang w:val="en-US"/>
        </w:rPr>
        <w:t xml:space="preserve">We first validated the simulation performance of the UNET using historical urban maps, then trained another UNET model to project urban land to 2030. The urban maps of 1993-1995 and 2005-2007 were </w:t>
      </w:r>
      <w:r w:rsidR="00AA657A">
        <w:rPr>
          <w:rFonts w:ascii="Calibri" w:hAnsi="Calibri" w:cs="Calibri"/>
          <w:lang w:val="en-US"/>
        </w:rPr>
        <w:t>selected</w:t>
      </w:r>
      <w:r>
        <w:rPr>
          <w:rFonts w:ascii="Calibri" w:hAnsi="Calibri" w:cs="Calibri"/>
          <w:lang w:val="en-US"/>
        </w:rPr>
        <w:t xml:space="preserve"> to train the validation UNET that produced a simulated urban map of 2017-2019, </w:t>
      </w:r>
      <w:r w:rsidR="00AA657A">
        <w:rPr>
          <w:rFonts w:ascii="Calibri" w:hAnsi="Calibri" w:cs="Calibri"/>
          <w:lang w:val="en-US"/>
        </w:rPr>
        <w:t>which</w:t>
      </w:r>
      <w:r>
        <w:rPr>
          <w:rFonts w:ascii="Calibri" w:hAnsi="Calibri" w:cs="Calibri"/>
          <w:lang w:val="en-US"/>
        </w:rPr>
        <w:t xml:space="preserve"> was assessed by </w:t>
      </w:r>
      <w:r w:rsidR="008E3864">
        <w:rPr>
          <w:rFonts w:ascii="Calibri" w:hAnsi="Calibri" w:cs="Calibri"/>
          <w:lang w:val="en-US"/>
        </w:rPr>
        <w:t xml:space="preserve">been </w:t>
      </w:r>
      <w:r>
        <w:rPr>
          <w:rFonts w:ascii="Calibri" w:hAnsi="Calibri" w:cs="Calibri"/>
          <w:lang w:val="en-US"/>
        </w:rPr>
        <w:t>compar</w:t>
      </w:r>
      <w:r w:rsidR="008E3864">
        <w:rPr>
          <w:rFonts w:ascii="Calibri" w:hAnsi="Calibri" w:cs="Calibri"/>
          <w:lang w:val="en-US"/>
        </w:rPr>
        <w:t>ed</w:t>
      </w:r>
      <w:r>
        <w:rPr>
          <w:rFonts w:ascii="Calibri" w:hAnsi="Calibri" w:cs="Calibri"/>
          <w:lang w:val="en-US"/>
        </w:rPr>
        <w:t xml:space="preserve"> to the </w:t>
      </w:r>
      <w:r w:rsidR="008E3864">
        <w:rPr>
          <w:rFonts w:ascii="Calibri" w:hAnsi="Calibri" w:cs="Calibri"/>
          <w:lang w:val="en-US"/>
        </w:rPr>
        <w:t>reference</w:t>
      </w:r>
      <w:r>
        <w:rPr>
          <w:rFonts w:ascii="Calibri" w:hAnsi="Calibri" w:cs="Calibri"/>
          <w:lang w:val="en-US"/>
        </w:rPr>
        <w:t xml:space="preserve"> urban map of 2017-2019. To project to 2030, we used the exponential regression to fit the historic urban areas and extrapolated to 2030, then applied this area to binarize the transition potential map created by the </w:t>
      </w:r>
      <w:r w:rsidR="00623A73">
        <w:rPr>
          <w:rFonts w:ascii="Calibri" w:hAnsi="Calibri" w:cs="Calibri"/>
          <w:lang w:val="en-US"/>
        </w:rPr>
        <w:t xml:space="preserve">projection </w:t>
      </w:r>
      <w:r>
        <w:rPr>
          <w:rFonts w:ascii="Calibri" w:hAnsi="Calibri" w:cs="Calibri"/>
          <w:lang w:val="en-US"/>
        </w:rPr>
        <w:t>UNET trained on the urban maps of 2005-2007 and 2017-2019.</w:t>
      </w:r>
    </w:p>
    <w:p w14:paraId="5805C310" w14:textId="6F279627" w:rsidR="00C422CF" w:rsidRPr="009E67B1" w:rsidRDefault="00512206" w:rsidP="00625C38">
      <w:pPr>
        <w:pStyle w:val="Heading1"/>
        <w:spacing w:line="276" w:lineRule="auto"/>
        <w:rPr>
          <w:rFonts w:ascii="Calibri" w:hAnsi="Calibri" w:cs="Calibri"/>
          <w:lang w:val="en-US"/>
        </w:rPr>
      </w:pPr>
      <w:r w:rsidRPr="009E67B1">
        <w:rPr>
          <w:rFonts w:ascii="Calibri" w:hAnsi="Calibri" w:cs="Calibri"/>
          <w:lang w:val="en-US"/>
        </w:rPr>
        <w:t>3</w:t>
      </w:r>
      <w:r w:rsidR="00C422CF" w:rsidRPr="009E67B1">
        <w:rPr>
          <w:rFonts w:ascii="Calibri" w:hAnsi="Calibri" w:cs="Calibri"/>
          <w:lang w:val="en-US"/>
        </w:rPr>
        <w:t xml:space="preserve">. </w:t>
      </w:r>
      <w:r w:rsidRPr="009E67B1">
        <w:rPr>
          <w:rFonts w:ascii="Calibri" w:hAnsi="Calibri" w:cs="Calibri"/>
          <w:lang w:val="en-US"/>
        </w:rPr>
        <w:t>Result</w:t>
      </w:r>
    </w:p>
    <w:p w14:paraId="646954B7" w14:textId="00D60FBB" w:rsidR="00AB6395" w:rsidRPr="009E67B1" w:rsidRDefault="00AB6395" w:rsidP="00625C38">
      <w:pPr>
        <w:pStyle w:val="Heading2"/>
        <w:spacing w:line="276" w:lineRule="auto"/>
        <w:rPr>
          <w:rFonts w:ascii="Calibri" w:hAnsi="Calibri" w:cs="Calibri"/>
          <w:lang w:val="en-US"/>
        </w:rPr>
      </w:pPr>
      <w:r w:rsidRPr="009E67B1">
        <w:rPr>
          <w:rFonts w:ascii="Calibri" w:hAnsi="Calibri" w:cs="Calibri"/>
          <w:lang w:val="en-US"/>
        </w:rPr>
        <w:t>3.</w:t>
      </w:r>
      <w:r w:rsidR="00E05C70">
        <w:rPr>
          <w:rFonts w:ascii="Calibri" w:hAnsi="Calibri" w:cs="Calibri"/>
          <w:lang w:val="en-US"/>
        </w:rPr>
        <w:t>1</w:t>
      </w:r>
      <w:r w:rsidRPr="009E67B1">
        <w:rPr>
          <w:rFonts w:ascii="Calibri" w:hAnsi="Calibri" w:cs="Calibri"/>
          <w:lang w:val="en-US"/>
        </w:rPr>
        <w:t xml:space="preserve"> </w:t>
      </w:r>
      <w:r w:rsidR="00E05C70">
        <w:rPr>
          <w:rFonts w:ascii="Calibri" w:hAnsi="Calibri" w:cs="Calibri"/>
          <w:lang w:val="en-US"/>
        </w:rPr>
        <w:t>M</w:t>
      </w:r>
      <w:r w:rsidR="00F35470" w:rsidRPr="009E67B1">
        <w:rPr>
          <w:rFonts w:ascii="Calibri" w:hAnsi="Calibri" w:cs="Calibri"/>
          <w:lang w:val="en-US"/>
        </w:rPr>
        <w:t>odel training</w:t>
      </w:r>
    </w:p>
    <w:p w14:paraId="0783CED7" w14:textId="631383E7" w:rsidR="00377899" w:rsidRPr="009E67B1" w:rsidRDefault="00377899" w:rsidP="00D71802">
      <w:pPr>
        <w:spacing w:line="276" w:lineRule="auto"/>
        <w:rPr>
          <w:rFonts w:ascii="Calibri" w:hAnsi="Calibri" w:cs="Calibri"/>
          <w:lang w:val="en-US"/>
        </w:rPr>
      </w:pPr>
      <w:r w:rsidRPr="009E67B1">
        <w:rPr>
          <w:rFonts w:ascii="Calibri" w:hAnsi="Calibri" w:cs="Calibri"/>
          <w:lang w:val="en-US"/>
        </w:rPr>
        <w:t xml:space="preserve">The </w:t>
      </w:r>
      <w:r w:rsidR="005F18E3">
        <w:rPr>
          <w:rFonts w:ascii="Calibri" w:hAnsi="Calibri" w:cs="Calibri"/>
          <w:lang w:val="en-US"/>
        </w:rPr>
        <w:t xml:space="preserve">MSE of the </w:t>
      </w:r>
      <w:r w:rsidR="006B011A">
        <w:rPr>
          <w:rFonts w:ascii="Calibri" w:hAnsi="Calibri" w:cs="Calibri"/>
          <w:lang w:val="en-US"/>
        </w:rPr>
        <w:t xml:space="preserve">UNET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urban images of 1993-1995 and 2005-2007</w:t>
      </w:r>
      <w:r w:rsidR="002A62B9">
        <w:rPr>
          <w:rFonts w:ascii="Calibri" w:hAnsi="Calibri" w:cs="Calibri"/>
          <w:lang w:val="en-US"/>
        </w:rPr>
        <w:t xml:space="preserve"> </w:t>
      </w:r>
      <w:r w:rsidR="00040BF9">
        <w:rPr>
          <w:rFonts w:ascii="Calibri" w:hAnsi="Calibri" w:cs="Calibri"/>
          <w:lang w:val="en-US"/>
        </w:rPr>
        <w:t xml:space="preserve">is in </w:t>
      </w:r>
      <w:r w:rsidR="00AB4CCA">
        <w:rPr>
          <w:rFonts w:ascii="Calibri" w:hAnsi="Calibri" w:cs="Calibri"/>
          <w:lang w:val="en-US"/>
        </w:rPr>
        <w:fldChar w:fldCharType="begin"/>
      </w:r>
      <w:r w:rsidR="00AB4CCA">
        <w:rPr>
          <w:rFonts w:ascii="Calibri" w:hAnsi="Calibri" w:cs="Calibri"/>
          <w:lang w:val="en-US"/>
        </w:rPr>
        <w:instrText xml:space="preserve"> REF _Ref81460569 \h </w:instrText>
      </w:r>
      <w:r w:rsidR="00AB4CCA">
        <w:rPr>
          <w:rFonts w:ascii="Calibri" w:hAnsi="Calibri" w:cs="Calibri"/>
          <w:lang w:val="en-US"/>
        </w:rPr>
      </w:r>
      <w:r w:rsidR="00AB4CCA">
        <w:rPr>
          <w:rFonts w:ascii="Calibri" w:hAnsi="Calibri" w:cs="Calibri"/>
          <w:lang w:val="en-US"/>
        </w:rPr>
        <w:fldChar w:fldCharType="separate"/>
      </w:r>
      <w:r w:rsidR="0031313C">
        <w:t xml:space="preserve">Figure </w:t>
      </w:r>
      <w:r w:rsidR="0031313C">
        <w:rPr>
          <w:noProof/>
        </w:rPr>
        <w:t>6</w:t>
      </w:r>
      <w:r w:rsidR="00AB4CCA">
        <w:rPr>
          <w:rFonts w:ascii="Calibri" w:hAnsi="Calibri" w:cs="Calibri"/>
          <w:lang w:val="en-US"/>
        </w:rPr>
        <w:fldChar w:fldCharType="end"/>
      </w:r>
      <w:r w:rsidR="003862DA">
        <w:rPr>
          <w:rFonts w:ascii="Calibri" w:hAnsi="Calibri" w:cs="Calibri"/>
          <w:lang w:val="en-US"/>
        </w:rPr>
        <w:t xml:space="preserve">. </w:t>
      </w:r>
      <w:r w:rsidR="00F84BE2">
        <w:rPr>
          <w:rFonts w:ascii="Calibri" w:hAnsi="Calibri" w:cs="Calibri"/>
          <w:lang w:val="en-US"/>
        </w:rPr>
        <w:t>The MSE was decreasing first and then increased continuously. The lowest MSE was ~0.022 at the 70</w:t>
      </w:r>
      <w:r w:rsidR="00F84BE2" w:rsidRPr="00F84BE2">
        <w:rPr>
          <w:rFonts w:ascii="Calibri" w:hAnsi="Calibri" w:cs="Calibri"/>
          <w:vertAlign w:val="superscript"/>
          <w:lang w:val="en-US"/>
        </w:rPr>
        <w:t>th</w:t>
      </w:r>
      <w:r w:rsidR="00F84BE2">
        <w:rPr>
          <w:rFonts w:ascii="Calibri" w:hAnsi="Calibri" w:cs="Calibri"/>
          <w:lang w:val="en-US"/>
        </w:rPr>
        <w:t xml:space="preserve"> epoch, which was selected as the best model to produce the predicted urban map of 2017-2019.</w:t>
      </w:r>
    </w:p>
    <w:p w14:paraId="7D37F0C3" w14:textId="77777777" w:rsidR="009E4CC5" w:rsidRDefault="00F23095" w:rsidP="00D71802">
      <w:pPr>
        <w:keepNext/>
        <w:spacing w:after="0" w:line="276" w:lineRule="auto"/>
      </w:pPr>
      <w:r>
        <w:rPr>
          <w:noProof/>
        </w:rPr>
        <w:drawing>
          <wp:inline distT="0" distB="0" distL="0" distR="0" wp14:anchorId="5F005429" wp14:editId="1D76D169">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2779263" cy="1669028"/>
                    </a:xfrm>
                    <a:prstGeom prst="rect">
                      <a:avLst/>
                    </a:prstGeom>
                  </pic:spPr>
                </pic:pic>
              </a:graphicData>
            </a:graphic>
          </wp:inline>
        </w:drawing>
      </w:r>
    </w:p>
    <w:p w14:paraId="70863606" w14:textId="6A343076" w:rsidR="00F35470" w:rsidRDefault="009E4CC5" w:rsidP="009E4CC5">
      <w:pPr>
        <w:pStyle w:val="Caption"/>
        <w:rPr>
          <w:rFonts w:ascii="Calibri" w:hAnsi="Calibri" w:cs="Calibri"/>
          <w:lang w:val="en-US"/>
        </w:rPr>
      </w:pPr>
      <w:bookmarkStart w:id="9" w:name="_Ref81460569"/>
      <w:r>
        <w:t xml:space="preserve">Figure </w:t>
      </w:r>
      <w:r w:rsidR="006F6292">
        <w:fldChar w:fldCharType="begin"/>
      </w:r>
      <w:r w:rsidR="006F6292">
        <w:instrText xml:space="preserve"> SEQ Figure \* ARABIC </w:instrText>
      </w:r>
      <w:r w:rsidR="006F6292">
        <w:fldChar w:fldCharType="separate"/>
      </w:r>
      <w:r w:rsidR="0031313C">
        <w:rPr>
          <w:noProof/>
        </w:rPr>
        <w:t>6</w:t>
      </w:r>
      <w:r w:rsidR="006F6292">
        <w:rPr>
          <w:noProof/>
        </w:rPr>
        <w:fldChar w:fldCharType="end"/>
      </w:r>
      <w:bookmarkEnd w:id="9"/>
      <w:r>
        <w:t>. The validation loss of the UNET at different epochs</w:t>
      </w:r>
    </w:p>
    <w:p w14:paraId="576D3D47" w14:textId="6F3A79F7" w:rsidR="00F84BE2" w:rsidRDefault="00F84BE2" w:rsidP="00D71802">
      <w:pPr>
        <w:spacing w:line="276" w:lineRule="auto"/>
        <w:rPr>
          <w:rFonts w:ascii="Calibri" w:hAnsi="Calibri" w:cs="Calibri"/>
          <w:lang w:val="en-US"/>
        </w:rPr>
      </w:pPr>
      <w:r>
        <w:rPr>
          <w:rFonts w:ascii="Calibri" w:hAnsi="Calibri" w:cs="Calibri"/>
          <w:lang w:val="en-US"/>
        </w:rPr>
        <w:t>A randomly picked image tile was used to</w:t>
      </w:r>
      <w:r w:rsidRPr="00F84BE2">
        <w:rPr>
          <w:rFonts w:ascii="Calibri" w:hAnsi="Calibri" w:cs="Calibri"/>
          <w:lang w:val="en-US"/>
        </w:rPr>
        <w:t xml:space="preserve"> </w:t>
      </w:r>
      <w:r>
        <w:rPr>
          <w:rFonts w:ascii="Calibri" w:hAnsi="Calibri" w:cs="Calibri"/>
          <w:lang w:val="en-US"/>
        </w:rPr>
        <w:t>represent the</w:t>
      </w:r>
      <w:r w:rsidR="004B763F" w:rsidRPr="004B763F">
        <w:rPr>
          <w:rFonts w:ascii="Calibri" w:hAnsi="Calibri" w:cs="Calibri"/>
          <w:lang w:val="en-US"/>
        </w:rPr>
        <w:t xml:space="preserve"> </w:t>
      </w:r>
      <w:r w:rsidR="004B763F">
        <w:rPr>
          <w:rFonts w:ascii="Calibri" w:hAnsi="Calibri" w:cs="Calibri"/>
          <w:lang w:val="en-US"/>
        </w:rPr>
        <w:t>UNET</w:t>
      </w:r>
      <w:r w:rsidR="007231E8">
        <w:rPr>
          <w:rFonts w:ascii="Calibri" w:hAnsi="Calibri" w:cs="Calibri"/>
          <w:lang w:val="en-US"/>
        </w:rPr>
        <w:t>'</w:t>
      </w:r>
      <w:r w:rsidR="004B763F">
        <w:rPr>
          <w:rFonts w:ascii="Calibri" w:hAnsi="Calibri" w:cs="Calibri"/>
          <w:lang w:val="en-US"/>
        </w:rPr>
        <w:t>s</w:t>
      </w:r>
      <w:r>
        <w:rPr>
          <w:rFonts w:ascii="Calibri" w:hAnsi="Calibri" w:cs="Calibri"/>
          <w:lang w:val="en-US"/>
        </w:rPr>
        <w:t xml:space="preserve"> </w:t>
      </w:r>
      <w:r w:rsidR="004B763F">
        <w:rPr>
          <w:rFonts w:ascii="Calibri" w:hAnsi="Calibri" w:cs="Calibri"/>
          <w:lang w:val="en-US"/>
        </w:rPr>
        <w:t>processing</w:t>
      </w:r>
      <w:r>
        <w:rPr>
          <w:rFonts w:ascii="Calibri" w:hAnsi="Calibri" w:cs="Calibri"/>
          <w:lang w:val="en-US"/>
        </w:rPr>
        <w:t xml:space="preserve"> </w:t>
      </w:r>
      <w:r w:rsidR="004B763F">
        <w:rPr>
          <w:rFonts w:ascii="Calibri" w:hAnsi="Calibri" w:cs="Calibri"/>
          <w:lang w:val="en-US"/>
        </w:rPr>
        <w:t>on input data</w:t>
      </w:r>
      <w:r w:rsidR="007D160E">
        <w:rPr>
          <w:rFonts w:ascii="Calibri" w:hAnsi="Calibri" w:cs="Calibri"/>
          <w:lang w:val="en-US"/>
        </w:rPr>
        <w:t>. T</w:t>
      </w:r>
      <w:r w:rsidR="004B763F">
        <w:rPr>
          <w:rFonts w:ascii="Calibri" w:hAnsi="Calibri" w:cs="Calibri"/>
          <w:lang w:val="en-US"/>
        </w:rPr>
        <w:t>he last activation map of each layer was used to visualize the learned capability of this layer</w:t>
      </w:r>
      <w:r>
        <w:rPr>
          <w:rFonts w:ascii="Calibri" w:hAnsi="Calibri" w:cs="Calibri"/>
          <w:lang w:val="en-US"/>
        </w:rPr>
        <w:t xml:space="preserve"> (</w:t>
      </w:r>
      <w:r w:rsidR="00231D13">
        <w:rPr>
          <w:rFonts w:ascii="Calibri" w:hAnsi="Calibri" w:cs="Calibri"/>
          <w:highlight w:val="yellow"/>
          <w:lang w:val="en-US"/>
        </w:rPr>
        <w:fldChar w:fldCharType="begin"/>
      </w:r>
      <w:r w:rsidR="00231D13">
        <w:rPr>
          <w:rFonts w:ascii="Calibri" w:hAnsi="Calibri" w:cs="Calibri"/>
          <w:lang w:val="en-US"/>
        </w:rPr>
        <w:instrText xml:space="preserve"> REF _Ref81460686 \h </w:instrText>
      </w:r>
      <w:r w:rsidR="00231D13">
        <w:rPr>
          <w:rFonts w:ascii="Calibri" w:hAnsi="Calibri" w:cs="Calibri"/>
          <w:highlight w:val="yellow"/>
          <w:lang w:val="en-US"/>
        </w:rPr>
      </w:r>
      <w:r w:rsidR="00231D13">
        <w:rPr>
          <w:rFonts w:ascii="Calibri" w:hAnsi="Calibri" w:cs="Calibri"/>
          <w:highlight w:val="yellow"/>
          <w:lang w:val="en-US"/>
        </w:rPr>
        <w:fldChar w:fldCharType="separate"/>
      </w:r>
      <w:r w:rsidR="0031313C">
        <w:t xml:space="preserve">Figure </w:t>
      </w:r>
      <w:r w:rsidR="0031313C">
        <w:rPr>
          <w:noProof/>
        </w:rPr>
        <w:t>7</w:t>
      </w:r>
      <w:r w:rsidR="00231D13">
        <w:rPr>
          <w:rFonts w:ascii="Calibri" w:hAnsi="Calibri" w:cs="Calibri"/>
          <w:highlight w:val="yellow"/>
          <w:lang w:val="en-US"/>
        </w:rPr>
        <w:fldChar w:fldCharType="end"/>
      </w:r>
      <w:r>
        <w:rPr>
          <w:rFonts w:ascii="Calibri" w:hAnsi="Calibri" w:cs="Calibri"/>
          <w:lang w:val="en-US"/>
        </w:rPr>
        <w:t>).</w:t>
      </w:r>
      <w:r w:rsidR="004B763F">
        <w:rPr>
          <w:rFonts w:ascii="Calibri" w:hAnsi="Calibri" w:cs="Calibri"/>
          <w:lang w:val="en-US"/>
        </w:rPr>
        <w:t xml:space="preserve"> The down-1 layer had learned to distinguish urban and non-urban pixels. The down-2 layer had learned to recognize simple patterns: the horizontal and vertical roads were highlighted in the activation map, and larger towns were </w:t>
      </w:r>
      <w:r w:rsidR="009630D6" w:rsidRPr="009630D6">
        <w:rPr>
          <w:rFonts w:ascii="Calibri" w:hAnsi="Calibri" w:cs="Calibri"/>
          <w:lang w:val="en-US"/>
        </w:rPr>
        <w:t>push</w:t>
      </w:r>
      <w:r w:rsidR="009630D6">
        <w:rPr>
          <w:rFonts w:ascii="Calibri" w:hAnsi="Calibri" w:cs="Calibri"/>
          <w:lang w:val="en-US"/>
        </w:rPr>
        <w:t>ed</w:t>
      </w:r>
      <w:r w:rsidR="009630D6" w:rsidRPr="009630D6">
        <w:rPr>
          <w:rFonts w:ascii="Calibri" w:hAnsi="Calibri" w:cs="Calibri"/>
          <w:lang w:val="en-US"/>
        </w:rPr>
        <w:t xml:space="preserve"> out</w:t>
      </w:r>
      <w:r w:rsidR="009630D6">
        <w:rPr>
          <w:rFonts w:ascii="Calibri" w:hAnsi="Calibri" w:cs="Calibri"/>
          <w:lang w:val="en-US"/>
        </w:rPr>
        <w:t xml:space="preserve"> </w:t>
      </w:r>
      <w:r w:rsidR="004B763F">
        <w:rPr>
          <w:rFonts w:ascii="Calibri" w:hAnsi="Calibri" w:cs="Calibri"/>
          <w:lang w:val="en-US"/>
        </w:rPr>
        <w:t xml:space="preserve">among small villages. The down-3 layer had learned to associate </w:t>
      </w:r>
      <w:r w:rsidR="009630D6">
        <w:rPr>
          <w:rFonts w:ascii="Calibri" w:hAnsi="Calibri" w:cs="Calibri"/>
          <w:lang w:val="en-US"/>
        </w:rPr>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r w:rsidR="004B763F">
        <w:rPr>
          <w:rFonts w:ascii="Calibri" w:hAnsi="Calibri" w:cs="Calibri"/>
          <w:lang w:val="en-US"/>
        </w:rPr>
        <w:t xml:space="preserve">: potential urban development corridors were </w:t>
      </w:r>
      <w:r w:rsidR="00E46914">
        <w:rPr>
          <w:rFonts w:ascii="Calibri" w:hAnsi="Calibri" w:cs="Calibri"/>
          <w:lang w:val="en-US"/>
        </w:rPr>
        <w:t>identified</w:t>
      </w:r>
      <w:r w:rsidR="004B763F">
        <w:rPr>
          <w:rFonts w:ascii="Calibri" w:hAnsi="Calibri" w:cs="Calibri"/>
          <w:lang w:val="en-US"/>
        </w:rPr>
        <w:t xml:space="preserve"> to connect discreet towns/villages. The down-4 layer had learned to allocat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 xml:space="preserve">the urban development corridors more </w:t>
      </w:r>
      <w:r w:rsidR="004B763F">
        <w:rPr>
          <w:rFonts w:ascii="Calibri" w:hAnsi="Calibri" w:cs="Calibri"/>
          <w:lang w:val="en-US"/>
        </w:rPr>
        <w:lastRenderedPageBreak/>
        <w:t>concentrate</w:t>
      </w:r>
      <w:r w:rsidR="004620DB">
        <w:rPr>
          <w:rFonts w:ascii="Calibri" w:hAnsi="Calibri" w:cs="Calibri"/>
          <w:lang w:val="en-US"/>
        </w:rPr>
        <w:t>d</w:t>
      </w:r>
      <w:r w:rsidR="004B763F">
        <w:rPr>
          <w:rFonts w:ascii="Calibri" w:hAnsi="Calibri" w:cs="Calibri"/>
          <w:lang w:val="en-US"/>
        </w:rPr>
        <w:t xml:space="preserve"> and intensive than the down-3 layer. The bottleneck </w:t>
      </w:r>
      <w:r w:rsidR="004620DB">
        <w:rPr>
          <w:rFonts w:ascii="Calibri" w:hAnsi="Calibri" w:cs="Calibri"/>
          <w:lang w:val="en-US"/>
        </w:rPr>
        <w:t xml:space="preserve">layers were looking for </w:t>
      </w:r>
      <w:r w:rsidR="00635E63">
        <w:rPr>
          <w:rFonts w:ascii="Calibri" w:hAnsi="Calibri" w:cs="Calibri"/>
          <w:lang w:val="en-US"/>
        </w:rPr>
        <w:t xml:space="preserve">high </w:t>
      </w:r>
      <w:r w:rsidR="001B7630">
        <w:rPr>
          <w:rFonts w:ascii="Calibri" w:hAnsi="Calibri" w:cs="Calibri"/>
          <w:lang w:val="en-US"/>
        </w:rPr>
        <w:t xml:space="preserve">potential </w:t>
      </w:r>
      <w:r w:rsidR="00635E63">
        <w:rPr>
          <w:rFonts w:ascii="Calibri" w:hAnsi="Calibri" w:cs="Calibri"/>
          <w:lang w:val="en-US"/>
        </w:rPr>
        <w:t xml:space="preserve">areas </w:t>
      </w:r>
      <w:r w:rsidR="00113E49">
        <w:rPr>
          <w:rFonts w:ascii="Calibri" w:hAnsi="Calibri" w:cs="Calibri"/>
          <w:lang w:val="en-US"/>
        </w:rPr>
        <w:t>to be urb</w:t>
      </w:r>
      <w:r w:rsidR="00FF2E02">
        <w:rPr>
          <w:rFonts w:ascii="Calibri" w:hAnsi="Calibri" w:cs="Calibri"/>
          <w:lang w:val="en-US"/>
        </w:rPr>
        <w:t>a</w:t>
      </w:r>
      <w:r w:rsidR="00113E49">
        <w:rPr>
          <w:rFonts w:ascii="Calibri" w:hAnsi="Calibri" w:cs="Calibri"/>
          <w:lang w:val="en-US"/>
        </w:rPr>
        <w:t>nized</w:t>
      </w:r>
      <w:r w:rsidR="00635E63">
        <w:rPr>
          <w:rFonts w:ascii="Calibri" w:hAnsi="Calibri" w:cs="Calibri"/>
          <w:lang w:val="en-US"/>
        </w:rPr>
        <w:t xml:space="preserve"> across the whole region</w:t>
      </w:r>
      <w:r w:rsidR="004620DB">
        <w:rPr>
          <w:rFonts w:ascii="Calibri" w:hAnsi="Calibri" w:cs="Calibri"/>
          <w:lang w:val="en-US"/>
        </w:rPr>
        <w:t xml:space="preserve">. The up-layers were learned to refine its former layer using the information from the down-layers: the up-4 layer had refined the bottleneck layer by assimilating the bottleneck layer and the down-4 layer; the up-3 layer further polished the up-4 layer using the </w:t>
      </w:r>
      <w:r w:rsidR="007231E8">
        <w:rPr>
          <w:rFonts w:ascii="Calibri" w:hAnsi="Calibri" w:cs="Calibri"/>
          <w:lang w:val="en-US"/>
        </w:rPr>
        <w:t>"</w:t>
      </w:r>
      <w:r w:rsidR="004620DB">
        <w:rPr>
          <w:rFonts w:ascii="Calibri" w:hAnsi="Calibri" w:cs="Calibri"/>
          <w:lang w:val="en-US"/>
        </w:rPr>
        <w:t>urban development corridors</w:t>
      </w:r>
      <w:r w:rsidR="007231E8">
        <w:rPr>
          <w:rFonts w:ascii="Calibri" w:hAnsi="Calibri" w:cs="Calibri"/>
          <w:lang w:val="en-US"/>
        </w:rPr>
        <w:t>"</w:t>
      </w:r>
      <w:r w:rsidR="004620DB">
        <w:rPr>
          <w:rFonts w:ascii="Calibri" w:hAnsi="Calibri" w:cs="Calibri"/>
          <w:lang w:val="en-US"/>
        </w:rPr>
        <w:t xml:space="preserve"> </w:t>
      </w:r>
      <w:r w:rsidR="00891261">
        <w:rPr>
          <w:rFonts w:ascii="Calibri" w:hAnsi="Calibri" w:cs="Calibri"/>
          <w:lang w:val="en-US"/>
        </w:rPr>
        <w:t xml:space="preserve">pattern </w:t>
      </w:r>
      <w:r w:rsidR="004620DB">
        <w:rPr>
          <w:rFonts w:ascii="Calibri" w:hAnsi="Calibri" w:cs="Calibri"/>
          <w:lang w:val="en-US"/>
        </w:rPr>
        <w:t>identified in the down-3 layer. At last, the up-1 layer combined the urban/non-urban activation maps generated in the down-1 layer with refined patterns from the up-2 layer and produced the final output image tile</w:t>
      </w:r>
      <w:r w:rsidR="007D160E">
        <w:rPr>
          <w:rFonts w:ascii="Calibri" w:hAnsi="Calibri" w:cs="Calibri"/>
          <w:lang w:val="en-US"/>
        </w:rPr>
        <w:t>, which</w:t>
      </w:r>
      <w:r w:rsidR="004620DB">
        <w:rPr>
          <w:rFonts w:ascii="Calibri" w:hAnsi="Calibri" w:cs="Calibri"/>
          <w:lang w:val="en-US"/>
        </w:rPr>
        <w:t xml:space="preserve"> allocate</w:t>
      </w:r>
      <w:r w:rsidR="007D31AD">
        <w:rPr>
          <w:rFonts w:ascii="Calibri" w:hAnsi="Calibri" w:cs="Calibri"/>
          <w:lang w:val="en-US"/>
        </w:rPr>
        <w:t>d</w:t>
      </w:r>
      <w:r w:rsidR="004620DB">
        <w:rPr>
          <w:rFonts w:ascii="Calibri" w:hAnsi="Calibri" w:cs="Calibri"/>
          <w:lang w:val="en-US"/>
        </w:rPr>
        <w:t xml:space="preserve"> more urban pixels around bigger towns and maintain</w:t>
      </w:r>
      <w:r w:rsidR="007D160E">
        <w:rPr>
          <w:rFonts w:ascii="Calibri" w:hAnsi="Calibri" w:cs="Calibri"/>
          <w:lang w:val="en-US"/>
        </w:rPr>
        <w:t>ed</w:t>
      </w:r>
      <w:r w:rsidR="004620DB">
        <w:rPr>
          <w:rFonts w:ascii="Calibri" w:hAnsi="Calibri" w:cs="Calibri"/>
          <w:lang w:val="en-US"/>
        </w:rPr>
        <w:t xml:space="preserve"> a refined pattern </w:t>
      </w:r>
      <w:r w:rsidR="007D160E">
        <w:rPr>
          <w:rFonts w:ascii="Calibri" w:hAnsi="Calibri" w:cs="Calibri"/>
          <w:lang w:val="en-US"/>
        </w:rPr>
        <w:t xml:space="preserve">as </w:t>
      </w:r>
      <w:r w:rsidR="004620DB">
        <w:rPr>
          <w:rFonts w:ascii="Calibri" w:hAnsi="Calibri" w:cs="Calibri"/>
          <w:lang w:val="en-US"/>
        </w:rPr>
        <w:t>well.</w:t>
      </w:r>
    </w:p>
    <w:p w14:paraId="5898CBDC" w14:textId="19D1A71B" w:rsidR="00231D13" w:rsidRDefault="00001E24" w:rsidP="00D71802">
      <w:pPr>
        <w:keepNext/>
        <w:spacing w:line="276" w:lineRule="auto"/>
      </w:pPr>
      <w:r w:rsidRPr="009E67B1">
        <w:rPr>
          <w:rFonts w:ascii="Calibri" w:hAnsi="Calibri" w:cs="Calibri"/>
          <w:noProof/>
          <w:lang w:val="en-US"/>
        </w:rPr>
        <mc:AlternateContent>
          <mc:Choice Requires="wpc">
            <w:drawing>
              <wp:inline distT="0" distB="0" distL="0" distR="0" wp14:anchorId="11BECEED" wp14:editId="24CB09AD">
                <wp:extent cx="6038215" cy="5649846"/>
                <wp:effectExtent l="0" t="0" r="635" b="8255"/>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21" name="Rectangle: Rounded Corners 221">
                          <a:extLst>
                            <a:ext uri="{FF2B5EF4-FFF2-40B4-BE49-F238E27FC236}">
                              <a16:creationId xmlns:a16="http://schemas.microsoft.com/office/drawing/2014/main" id="{D0CC8FE4-6F12-4656-8326-5675ABB10151}"/>
                            </a:ext>
                          </a:extLst>
                        </wps:cNvPr>
                        <wps:cNvSpPr/>
                        <wps:spPr>
                          <a:xfrm>
                            <a:off x="4433726" y="219666"/>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2" name="Rectangle: Rounded Corners 222">
                          <a:extLst>
                            <a:ext uri="{FF2B5EF4-FFF2-40B4-BE49-F238E27FC236}">
                              <a16:creationId xmlns:a16="http://schemas.microsoft.com/office/drawing/2014/main" id="{85B620D0-E2CA-4244-B37B-B20BF3D6A673}"/>
                            </a:ext>
                          </a:extLst>
                        </wps:cNvPr>
                        <wps:cNvSpPr/>
                        <wps:spPr>
                          <a:xfrm>
                            <a:off x="3191487"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23" name="Rectangle: Rounded Corners 223">
                          <a:extLst>
                            <a:ext uri="{FF2B5EF4-FFF2-40B4-BE49-F238E27FC236}">
                              <a16:creationId xmlns:a16="http://schemas.microsoft.com/office/drawing/2014/main" id="{14210D87-E2FD-4DFA-9748-3CDECF0524BD}"/>
                            </a:ext>
                          </a:extLst>
                        </wps:cNvPr>
                        <wps:cNvSpPr/>
                        <wps:spPr>
                          <a:xfrm>
                            <a:off x="3195648" y="2864123"/>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4" name="Rectangle: Rounded Corners 224">
                          <a:extLst>
                            <a:ext uri="{FF2B5EF4-FFF2-40B4-BE49-F238E27FC236}">
                              <a16:creationId xmlns:a16="http://schemas.microsoft.com/office/drawing/2014/main" id="{4F94FBFA-2372-4605-BF8C-4FF9D05F5D71}"/>
                            </a:ext>
                          </a:extLst>
                        </wps:cNvPr>
                        <wps:cNvSpPr/>
                        <wps:spPr>
                          <a:xfrm>
                            <a:off x="3185658" y="3651393"/>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5" name="Rectangle: Rounded Corners 225">
                          <a:extLst>
                            <a:ext uri="{FF2B5EF4-FFF2-40B4-BE49-F238E27FC236}">
                              <a16:creationId xmlns:a16="http://schemas.microsoft.com/office/drawing/2014/main" id="{AD2E2BD8-3F82-4280-BAA5-5A995AAF3407}"/>
                            </a:ext>
                          </a:extLst>
                        </wps:cNvPr>
                        <wps:cNvSpPr/>
                        <wps:spPr>
                          <a:xfrm>
                            <a:off x="3185658" y="4346991"/>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6" name="Rectangle: Rounded Corners 226">
                          <a:extLst>
                            <a:ext uri="{FF2B5EF4-FFF2-40B4-BE49-F238E27FC236}">
                              <a16:creationId xmlns:a16="http://schemas.microsoft.com/office/drawing/2014/main" id="{BCEDA6FD-6833-44CD-95F1-DC472FB11F27}"/>
                            </a:ext>
                          </a:extLst>
                        </wps:cNvPr>
                        <wps:cNvSpPr/>
                        <wps:spPr>
                          <a:xfrm>
                            <a:off x="109182" y="4346991"/>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7" name="Freeform: Shape 227">
                          <a:extLst>
                            <a:ext uri="{FF2B5EF4-FFF2-40B4-BE49-F238E27FC236}">
                              <a16:creationId xmlns:a16="http://schemas.microsoft.com/office/drawing/2014/main" id="{6D2CF02B-4EB5-4CFA-9F6D-C17D11C80BC8}"/>
                            </a:ext>
                          </a:extLst>
                        </wps:cNvPr>
                        <wps:cNvSpPr/>
                        <wps:spPr>
                          <a:xfrm>
                            <a:off x="1990650" y="5068478"/>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387" name="Rectangle: Rounded Corners 387">
                          <a:extLst>
                            <a:ext uri="{FF2B5EF4-FFF2-40B4-BE49-F238E27FC236}">
                              <a16:creationId xmlns:a16="http://schemas.microsoft.com/office/drawing/2014/main" id="{918F62A7-EB7D-4890-9D7F-5F54186C7048}"/>
                            </a:ext>
                          </a:extLst>
                        </wps:cNvPr>
                        <wps:cNvSpPr/>
                        <wps:spPr>
                          <a:xfrm>
                            <a:off x="109182" y="3651393"/>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1" name="Rectangle: Rounded Corners 431">
                          <a:extLst>
                            <a:ext uri="{FF2B5EF4-FFF2-40B4-BE49-F238E27FC236}">
                              <a16:creationId xmlns:a16="http://schemas.microsoft.com/office/drawing/2014/main" id="{4F0FADCD-EF2B-4247-9DB1-71167D996AF5}"/>
                            </a:ext>
                          </a:extLst>
                        </wps:cNvPr>
                        <wps:cNvSpPr/>
                        <wps:spPr>
                          <a:xfrm>
                            <a:off x="109182" y="2870947"/>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4" name="Rectangle: Rounded Corners 434">
                          <a:extLst>
                            <a:ext uri="{FF2B5EF4-FFF2-40B4-BE49-F238E27FC236}">
                              <a16:creationId xmlns:a16="http://schemas.microsoft.com/office/drawing/2014/main" id="{7B5396A6-2A9F-4CB2-AA2B-92BCBFC733E4}"/>
                            </a:ext>
                          </a:extLst>
                        </wps:cNvPr>
                        <wps:cNvSpPr/>
                        <wps:spPr>
                          <a:xfrm>
                            <a:off x="109182"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435" name="Rectangle: Rounded Corners 435">
                          <a:extLst>
                            <a:ext uri="{FF2B5EF4-FFF2-40B4-BE49-F238E27FC236}">
                              <a16:creationId xmlns:a16="http://schemas.microsoft.com/office/drawing/2014/main" id="{0B60748A-860F-451A-B009-7312847CE502}"/>
                            </a:ext>
                          </a:extLst>
                        </wps:cNvPr>
                        <wps:cNvSpPr/>
                        <wps:spPr>
                          <a:xfrm>
                            <a:off x="109182" y="219608"/>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41" name="Arrow: Bent-Up 441">
                          <a:extLst>
                            <a:ext uri="{FF2B5EF4-FFF2-40B4-BE49-F238E27FC236}">
                              <a16:creationId xmlns:a16="http://schemas.microsoft.com/office/drawing/2014/main" id="{077930BD-0A39-491F-80A3-3051A096DE90}"/>
                            </a:ext>
                          </a:extLst>
                        </wps:cNvPr>
                        <wps:cNvSpPr/>
                        <wps:spPr>
                          <a:xfrm rot="16200000" flipH="1" flipV="1">
                            <a:off x="1773911" y="2831963"/>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2" name="Arrow: Bent-Up 442">
                          <a:extLst>
                            <a:ext uri="{FF2B5EF4-FFF2-40B4-BE49-F238E27FC236}">
                              <a16:creationId xmlns:a16="http://schemas.microsoft.com/office/drawing/2014/main" id="{5A95E2F9-D251-4728-9399-23EFCB96DEB9}"/>
                            </a:ext>
                          </a:extLst>
                        </wps:cNvPr>
                        <wps:cNvSpPr/>
                        <wps:spPr>
                          <a:xfrm rot="16200000" flipH="1" flipV="1">
                            <a:off x="1949721" y="3571508"/>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4" name="Arrow: Bent-Up 444">
                          <a:extLst>
                            <a:ext uri="{FF2B5EF4-FFF2-40B4-BE49-F238E27FC236}">
                              <a16:creationId xmlns:a16="http://schemas.microsoft.com/office/drawing/2014/main" id="{AD115B7F-AFBB-4921-8574-DD6B2CBFE759}"/>
                            </a:ext>
                          </a:extLst>
                        </wps:cNvPr>
                        <wps:cNvSpPr/>
                        <wps:spPr>
                          <a:xfrm rot="16200000" flipH="1" flipV="1">
                            <a:off x="2469354" y="4891823"/>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5" name="Arrow: Bent-Up 445">
                          <a:extLst>
                            <a:ext uri="{FF2B5EF4-FFF2-40B4-BE49-F238E27FC236}">
                              <a16:creationId xmlns:a16="http://schemas.microsoft.com/office/drawing/2014/main" id="{BEFD636B-4433-4CCE-AAA3-8E004C787DE3}"/>
                            </a:ext>
                          </a:extLst>
                        </wps:cNvPr>
                        <wps:cNvSpPr/>
                        <wps:spPr>
                          <a:xfrm rot="10800000" flipH="1" flipV="1">
                            <a:off x="3317185" y="4746913"/>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6" name="Arrow: Bent-Up 446">
                          <a:extLst>
                            <a:ext uri="{FF2B5EF4-FFF2-40B4-BE49-F238E27FC236}">
                              <a16:creationId xmlns:a16="http://schemas.microsoft.com/office/drawing/2014/main" id="{B4923943-014D-4202-92A5-A721A7860F9C}"/>
                            </a:ext>
                          </a:extLst>
                        </wps:cNvPr>
                        <wps:cNvSpPr/>
                        <wps:spPr>
                          <a:xfrm rot="10800000" flipH="1" flipV="1">
                            <a:off x="3501066" y="4082212"/>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7" name="Arrow: Bent-Up 447">
                          <a:extLst>
                            <a:ext uri="{FF2B5EF4-FFF2-40B4-BE49-F238E27FC236}">
                              <a16:creationId xmlns:a16="http://schemas.microsoft.com/office/drawing/2014/main" id="{D5E8E219-21CB-40AD-8754-6B5BD360BE8C}"/>
                            </a:ext>
                          </a:extLst>
                        </wps:cNvPr>
                        <wps:cNvSpPr/>
                        <wps:spPr>
                          <a:xfrm rot="10800000" flipH="1" flipV="1">
                            <a:off x="3648463" y="3418478"/>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8" name="Arrow: Bent-Up 448">
                          <a:extLst>
                            <a:ext uri="{FF2B5EF4-FFF2-40B4-BE49-F238E27FC236}">
                              <a16:creationId xmlns:a16="http://schemas.microsoft.com/office/drawing/2014/main" id="{AF2C6061-16CF-4BA7-9593-F6995A818204}"/>
                            </a:ext>
                          </a:extLst>
                        </wps:cNvPr>
                        <wps:cNvSpPr/>
                        <wps:spPr>
                          <a:xfrm rot="10800000" flipH="1" flipV="1">
                            <a:off x="3879958" y="2652359"/>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16" name="Group 16"/>
                        <wpg:cNvGrpSpPr/>
                        <wpg:grpSpPr>
                          <a:xfrm>
                            <a:off x="1630861" y="1937678"/>
                            <a:ext cx="1142550" cy="627434"/>
                            <a:chOff x="1630861" y="1968501"/>
                            <a:chExt cx="1142550" cy="627434"/>
                          </a:xfrm>
                        </wpg:grpSpPr>
                        <wps:wsp>
                          <wps:cNvPr id="436" name="Rectangle 436">
                            <a:extLst>
                              <a:ext uri="{FF2B5EF4-FFF2-40B4-BE49-F238E27FC236}">
                                <a16:creationId xmlns:a16="http://schemas.microsoft.com/office/drawing/2014/main" id="{55475ACC-95CB-484E-8DB8-962EF8C1966D}"/>
                              </a:ext>
                            </a:extLst>
                          </wps:cNvPr>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9" name="Rectangle 449">
                            <a:extLst>
                              <a:ext uri="{FF2B5EF4-FFF2-40B4-BE49-F238E27FC236}">
                                <a16:creationId xmlns:a16="http://schemas.microsoft.com/office/drawing/2014/main" id="{80A72D82-A92E-4B67-9CEC-E8B3CB99E796}"/>
                              </a:ext>
                            </a:extLst>
                          </wps:cNvPr>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0" name="Rectangle 450">
                            <a:extLst>
                              <a:ext uri="{FF2B5EF4-FFF2-40B4-BE49-F238E27FC236}">
                                <a16:creationId xmlns:a16="http://schemas.microsoft.com/office/drawing/2014/main" id="{3401F84A-AFEC-4B22-8E2C-8AE39FC7C672}"/>
                              </a:ext>
                            </a:extLst>
                          </wps:cNvPr>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1" name="Rectangle 451">
                            <a:extLst>
                              <a:ext uri="{FF2B5EF4-FFF2-40B4-BE49-F238E27FC236}">
                                <a16:creationId xmlns:a16="http://schemas.microsoft.com/office/drawing/2014/main" id="{DAC24530-81CC-46E1-934A-EED77FD812A5}"/>
                              </a:ext>
                            </a:extLst>
                          </wps:cNvPr>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2" name="Rectangle 452">
                            <a:extLst>
                              <a:ext uri="{FF2B5EF4-FFF2-40B4-BE49-F238E27FC236}">
                                <a16:creationId xmlns:a16="http://schemas.microsoft.com/office/drawing/2014/main" id="{A17DFC95-0276-4100-9702-C0CCA372AC33}"/>
                              </a:ext>
                            </a:extLst>
                          </wps:cNvPr>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3" name="Rectangle 453">
                            <a:extLst>
                              <a:ext uri="{FF2B5EF4-FFF2-40B4-BE49-F238E27FC236}">
                                <a16:creationId xmlns:a16="http://schemas.microsoft.com/office/drawing/2014/main" id="{4D4C2F84-4564-4F36-B4FB-E0E3EDE9FA60}"/>
                              </a:ext>
                            </a:extLst>
                          </wps:cNvPr>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4" name="Rectangle 454">
                            <a:extLst>
                              <a:ext uri="{FF2B5EF4-FFF2-40B4-BE49-F238E27FC236}">
                                <a16:creationId xmlns:a16="http://schemas.microsoft.com/office/drawing/2014/main" id="{ABE5ECAA-F35C-4E0C-AED1-A87DED009118}"/>
                              </a:ext>
                            </a:extLst>
                          </wps:cNvPr>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9" name="Group 9"/>
                        <wpg:cNvGrpSpPr/>
                        <wpg:grpSpPr>
                          <a:xfrm>
                            <a:off x="2088619" y="2911648"/>
                            <a:ext cx="684309" cy="436065"/>
                            <a:chOff x="2088619" y="2953064"/>
                            <a:chExt cx="684309" cy="436065"/>
                          </a:xfrm>
                        </wpg:grpSpPr>
                        <wps:wsp>
                          <wps:cNvPr id="437" name="Rectangle 437">
                            <a:extLst>
                              <a:ext uri="{FF2B5EF4-FFF2-40B4-BE49-F238E27FC236}">
                                <a16:creationId xmlns:a16="http://schemas.microsoft.com/office/drawing/2014/main" id="{42E6C0BF-5570-43CA-A3C9-6ABF340ECA50}"/>
                              </a:ext>
                            </a:extLst>
                          </wps:cNvPr>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5" name="Rectangle 455">
                            <a:extLst>
                              <a:ext uri="{FF2B5EF4-FFF2-40B4-BE49-F238E27FC236}">
                                <a16:creationId xmlns:a16="http://schemas.microsoft.com/office/drawing/2014/main" id="{DF4081EA-4FED-4C66-9C41-C4E4EAB05099}"/>
                              </a:ext>
                            </a:extLst>
                          </wps:cNvPr>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6" name="Rectangle 456">
                            <a:extLst>
                              <a:ext uri="{FF2B5EF4-FFF2-40B4-BE49-F238E27FC236}">
                                <a16:creationId xmlns:a16="http://schemas.microsoft.com/office/drawing/2014/main" id="{9A1F40DA-82ED-4183-A3DE-4A3DF75614C5}"/>
                              </a:ext>
                            </a:extLst>
                          </wps:cNvPr>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7" name="Rectangle 457">
                            <a:extLst>
                              <a:ext uri="{FF2B5EF4-FFF2-40B4-BE49-F238E27FC236}">
                                <a16:creationId xmlns:a16="http://schemas.microsoft.com/office/drawing/2014/main" id="{DF9266E3-15FB-4DE3-85BA-B0FB2F6D6CB9}"/>
                              </a:ext>
                            </a:extLst>
                          </wps:cNvPr>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8" name="Rectangle 458">
                            <a:extLst>
                              <a:ext uri="{FF2B5EF4-FFF2-40B4-BE49-F238E27FC236}">
                                <a16:creationId xmlns:a16="http://schemas.microsoft.com/office/drawing/2014/main" id="{04FC8BDA-565B-47F2-A4AE-1BA5D6293178}"/>
                              </a:ext>
                            </a:extLst>
                          </wps:cNvPr>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9" name="Rectangle 459">
                            <a:extLst>
                              <a:ext uri="{FF2B5EF4-FFF2-40B4-BE49-F238E27FC236}">
                                <a16:creationId xmlns:a16="http://schemas.microsoft.com/office/drawing/2014/main" id="{FAB90A0D-3CA5-4B79-8625-A604C83C8906}"/>
                              </a:ext>
                            </a:extLst>
                          </wps:cNvPr>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0" name="Rectangle 460">
                            <a:extLst>
                              <a:ext uri="{FF2B5EF4-FFF2-40B4-BE49-F238E27FC236}">
                                <a16:creationId xmlns:a16="http://schemas.microsoft.com/office/drawing/2014/main" id="{EA15F6AC-AC57-4723-8F78-760554026653}"/>
                              </a:ext>
                            </a:extLst>
                          </wps:cNvPr>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1" name="Rectangle 461">
                            <a:extLst>
                              <a:ext uri="{FF2B5EF4-FFF2-40B4-BE49-F238E27FC236}">
                                <a16:creationId xmlns:a16="http://schemas.microsoft.com/office/drawing/2014/main" id="{EC2D0C9E-D9DC-4826-BCB9-08FC136E32CD}"/>
                              </a:ext>
                            </a:extLst>
                          </wps:cNvPr>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0" name="Group 10"/>
                        <wpg:cNvGrpSpPr/>
                        <wpg:grpSpPr>
                          <a:xfrm>
                            <a:off x="2303261" y="3720927"/>
                            <a:ext cx="456958" cy="294893"/>
                            <a:chOff x="2303261" y="3758812"/>
                            <a:chExt cx="456958" cy="294893"/>
                          </a:xfrm>
                        </wpg:grpSpPr>
                        <wps:wsp>
                          <wps:cNvPr id="438" name="Rectangle 438">
                            <a:extLst>
                              <a:ext uri="{FF2B5EF4-FFF2-40B4-BE49-F238E27FC236}">
                                <a16:creationId xmlns:a16="http://schemas.microsoft.com/office/drawing/2014/main" id="{1158DD36-10DF-4CC1-95D2-3FCCD912FC37}"/>
                              </a:ext>
                            </a:extLst>
                          </wps:cNvPr>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2" name="Rectangle 462">
                            <a:extLst>
                              <a:ext uri="{FF2B5EF4-FFF2-40B4-BE49-F238E27FC236}">
                                <a16:creationId xmlns:a16="http://schemas.microsoft.com/office/drawing/2014/main" id="{A0844799-33C2-47A6-8080-7DEE46698B76}"/>
                              </a:ext>
                            </a:extLst>
                          </wps:cNvPr>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3" name="Rectangle 463">
                            <a:extLst>
                              <a:ext uri="{FF2B5EF4-FFF2-40B4-BE49-F238E27FC236}">
                                <a16:creationId xmlns:a16="http://schemas.microsoft.com/office/drawing/2014/main" id="{719CCD38-0A75-46A9-8646-CBB4C008A2F0}"/>
                              </a:ext>
                            </a:extLst>
                          </wps:cNvPr>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4" name="Rectangle 464">
                            <a:extLst>
                              <a:ext uri="{FF2B5EF4-FFF2-40B4-BE49-F238E27FC236}">
                                <a16:creationId xmlns:a16="http://schemas.microsoft.com/office/drawing/2014/main" id="{81CF516C-4AE3-4896-B31B-4988C41CE8A8}"/>
                              </a:ext>
                            </a:extLst>
                          </wps:cNvPr>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5" name="Rectangle 465">
                            <a:extLst>
                              <a:ext uri="{FF2B5EF4-FFF2-40B4-BE49-F238E27FC236}">
                                <a16:creationId xmlns:a16="http://schemas.microsoft.com/office/drawing/2014/main" id="{0C7853B2-EB72-4CEC-98C0-070835946BEB}"/>
                              </a:ext>
                            </a:extLst>
                          </wps:cNvPr>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6" name="Rectangle 466">
                            <a:extLst>
                              <a:ext uri="{FF2B5EF4-FFF2-40B4-BE49-F238E27FC236}">
                                <a16:creationId xmlns:a16="http://schemas.microsoft.com/office/drawing/2014/main" id="{CB2C2CE5-E1A2-4064-9BAA-55B6BB7AEFFF}"/>
                              </a:ext>
                            </a:extLst>
                          </wps:cNvPr>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7" name="Rectangle 467">
                            <a:extLst>
                              <a:ext uri="{FF2B5EF4-FFF2-40B4-BE49-F238E27FC236}">
                                <a16:creationId xmlns:a16="http://schemas.microsoft.com/office/drawing/2014/main" id="{714BB607-A54A-4D68-A681-5B281A8971E6}"/>
                              </a:ext>
                            </a:extLst>
                          </wps:cNvPr>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8" name="Rectangle 468">
                            <a:extLst>
                              <a:ext uri="{FF2B5EF4-FFF2-40B4-BE49-F238E27FC236}">
                                <a16:creationId xmlns:a16="http://schemas.microsoft.com/office/drawing/2014/main" id="{1AE80E38-9B0B-4601-8598-73312CD39F74}"/>
                              </a:ext>
                            </a:extLst>
                          </wps:cNvPr>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9" name="Rectangle 469">
                            <a:extLst>
                              <a:ext uri="{FF2B5EF4-FFF2-40B4-BE49-F238E27FC236}">
                                <a16:creationId xmlns:a16="http://schemas.microsoft.com/office/drawing/2014/main" id="{33738330-521E-4AF0-A71A-901586DCFCBF}"/>
                              </a:ext>
                            </a:extLst>
                          </wps:cNvPr>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0" name="Rectangle 470">
                            <a:extLst>
                              <a:ext uri="{FF2B5EF4-FFF2-40B4-BE49-F238E27FC236}">
                                <a16:creationId xmlns:a16="http://schemas.microsoft.com/office/drawing/2014/main" id="{1F748F8B-FEF1-4C6C-A2EA-3BE17F451D71}"/>
                              </a:ext>
                            </a:extLst>
                          </wps:cNvPr>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1" name="Rectangle 471">
                            <a:extLst>
                              <a:ext uri="{FF2B5EF4-FFF2-40B4-BE49-F238E27FC236}">
                                <a16:creationId xmlns:a16="http://schemas.microsoft.com/office/drawing/2014/main" id="{C233D51B-09ED-4545-BA7D-7D03B08FFE42}"/>
                              </a:ext>
                            </a:extLst>
                          </wps:cNvPr>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2" name="Rectangle 472">
                            <a:extLst>
                              <a:ext uri="{FF2B5EF4-FFF2-40B4-BE49-F238E27FC236}">
                                <a16:creationId xmlns:a16="http://schemas.microsoft.com/office/drawing/2014/main" id="{38D0AD5F-FAD1-4226-8C3A-CF88AF375A7E}"/>
                              </a:ext>
                            </a:extLst>
                          </wps:cNvPr>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3" name="Group 13"/>
                        <wpg:cNvGrpSpPr/>
                        <wpg:grpSpPr>
                          <a:xfrm>
                            <a:off x="2370812" y="4433660"/>
                            <a:ext cx="393566" cy="213326"/>
                            <a:chOff x="2370812" y="4432708"/>
                            <a:chExt cx="393566" cy="213326"/>
                          </a:xfrm>
                        </wpg:grpSpPr>
                        <wps:wsp>
                          <wps:cNvPr id="439" name="Rectangle 439">
                            <a:extLst>
                              <a:ext uri="{FF2B5EF4-FFF2-40B4-BE49-F238E27FC236}">
                                <a16:creationId xmlns:a16="http://schemas.microsoft.com/office/drawing/2014/main" id="{08801099-BD63-47FD-87C9-30344B3DC54E}"/>
                              </a:ext>
                            </a:extLst>
                          </wps:cNvPr>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3" name="Rectangle 473">
                            <a:extLst>
                              <a:ext uri="{FF2B5EF4-FFF2-40B4-BE49-F238E27FC236}">
                                <a16:creationId xmlns:a16="http://schemas.microsoft.com/office/drawing/2014/main" id="{854362FD-E3F0-48E9-A8D0-2BED3B938EEE}"/>
                              </a:ext>
                            </a:extLst>
                          </wps:cNvPr>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4" name="Rectangle 474">
                            <a:extLst>
                              <a:ext uri="{FF2B5EF4-FFF2-40B4-BE49-F238E27FC236}">
                                <a16:creationId xmlns:a16="http://schemas.microsoft.com/office/drawing/2014/main" id="{65BBCAE8-B64C-45C9-B682-E4E67C66A2F8}"/>
                              </a:ext>
                            </a:extLst>
                          </wps:cNvPr>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5" name="Rectangle 475">
                            <a:extLst>
                              <a:ext uri="{FF2B5EF4-FFF2-40B4-BE49-F238E27FC236}">
                                <a16:creationId xmlns:a16="http://schemas.microsoft.com/office/drawing/2014/main" id="{620B5D8C-3EC8-4EAD-8B9F-64E45A56D9E2}"/>
                              </a:ext>
                            </a:extLst>
                          </wps:cNvPr>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6" name="Rectangle 476">
                            <a:extLst>
                              <a:ext uri="{FF2B5EF4-FFF2-40B4-BE49-F238E27FC236}">
                                <a16:creationId xmlns:a16="http://schemas.microsoft.com/office/drawing/2014/main" id="{F41C0AC3-08BE-48BF-8C25-E8E372EAFFBC}"/>
                              </a:ext>
                            </a:extLst>
                          </wps:cNvPr>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7" name="Rectangle 477">
                            <a:extLst>
                              <a:ext uri="{FF2B5EF4-FFF2-40B4-BE49-F238E27FC236}">
                                <a16:creationId xmlns:a16="http://schemas.microsoft.com/office/drawing/2014/main" id="{BCC6770F-F2DB-4E3F-A435-53938397E3AD}"/>
                              </a:ext>
                            </a:extLst>
                          </wps:cNvPr>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8" name="Rectangle 478">
                            <a:extLst>
                              <a:ext uri="{FF2B5EF4-FFF2-40B4-BE49-F238E27FC236}">
                                <a16:creationId xmlns:a16="http://schemas.microsoft.com/office/drawing/2014/main" id="{F7C0106A-A066-413F-B341-48179FE03936}"/>
                              </a:ext>
                            </a:extLst>
                          </wps:cNvPr>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9" name="Rectangle 479">
                            <a:extLst>
                              <a:ext uri="{FF2B5EF4-FFF2-40B4-BE49-F238E27FC236}">
                                <a16:creationId xmlns:a16="http://schemas.microsoft.com/office/drawing/2014/main" id="{1ECB6DB2-0134-4F51-B48A-C804B13FC54B}"/>
                              </a:ext>
                            </a:extLst>
                          </wps:cNvPr>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0" name="Rectangle 480">
                            <a:extLst>
                              <a:ext uri="{FF2B5EF4-FFF2-40B4-BE49-F238E27FC236}">
                                <a16:creationId xmlns:a16="http://schemas.microsoft.com/office/drawing/2014/main" id="{1DC917A8-7393-4604-9C08-4081EE906BE3}"/>
                              </a:ext>
                            </a:extLst>
                          </wps:cNvPr>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1" name="Rectangle 481">
                            <a:extLst>
                              <a:ext uri="{FF2B5EF4-FFF2-40B4-BE49-F238E27FC236}">
                                <a16:creationId xmlns:a16="http://schemas.microsoft.com/office/drawing/2014/main" id="{114DAC7A-F89E-40CA-8F57-B07E5635ADD8}"/>
                              </a:ext>
                            </a:extLst>
                          </wps:cNvPr>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2" name="Rectangle 482">
                            <a:extLst>
                              <a:ext uri="{FF2B5EF4-FFF2-40B4-BE49-F238E27FC236}">
                                <a16:creationId xmlns:a16="http://schemas.microsoft.com/office/drawing/2014/main" id="{C1B7BB39-7B76-4501-ADE3-1C76F05C7720}"/>
                              </a:ext>
                            </a:extLst>
                          </wps:cNvPr>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3" name="Rectangle 483">
                            <a:extLst>
                              <a:ext uri="{FF2B5EF4-FFF2-40B4-BE49-F238E27FC236}">
                                <a16:creationId xmlns:a16="http://schemas.microsoft.com/office/drawing/2014/main" id="{ABBEFC1A-01A3-4A9B-BD55-A570DB9E3FC9}"/>
                              </a:ext>
                            </a:extLst>
                          </wps:cNvPr>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4" name="Rectangle 484">
                            <a:extLst>
                              <a:ext uri="{FF2B5EF4-FFF2-40B4-BE49-F238E27FC236}">
                                <a16:creationId xmlns:a16="http://schemas.microsoft.com/office/drawing/2014/main" id="{7414EC2C-BFF5-4115-AE2C-201A59F8DFF2}"/>
                              </a:ext>
                            </a:extLst>
                          </wps:cNvPr>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5" name="Rectangle 485">
                            <a:extLst>
                              <a:ext uri="{FF2B5EF4-FFF2-40B4-BE49-F238E27FC236}">
                                <a16:creationId xmlns:a16="http://schemas.microsoft.com/office/drawing/2014/main" id="{C3AA4F91-A382-4029-B925-A9E0ABBEABF3}"/>
                              </a:ext>
                            </a:extLst>
                          </wps:cNvPr>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6" name="Rectangle 486">
                            <a:extLst>
                              <a:ext uri="{FF2B5EF4-FFF2-40B4-BE49-F238E27FC236}">
                                <a16:creationId xmlns:a16="http://schemas.microsoft.com/office/drawing/2014/main" id="{CE0AE509-9D81-4A50-92B8-91B983064B9C}"/>
                              </a:ext>
                            </a:extLst>
                          </wps:cNvPr>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7" name="Rectangle 487">
                            <a:extLst>
                              <a:ext uri="{FF2B5EF4-FFF2-40B4-BE49-F238E27FC236}">
                                <a16:creationId xmlns:a16="http://schemas.microsoft.com/office/drawing/2014/main" id="{4FD3B7A7-B0EA-47F7-8C8D-2033D5BF61EE}"/>
                              </a:ext>
                            </a:extLst>
                          </wps:cNvPr>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8" name="Rectangle 488">
                            <a:extLst>
                              <a:ext uri="{FF2B5EF4-FFF2-40B4-BE49-F238E27FC236}">
                                <a16:creationId xmlns:a16="http://schemas.microsoft.com/office/drawing/2014/main" id="{2E638EDF-3E43-4743-84D2-31CD8F336A28}"/>
                              </a:ext>
                            </a:extLst>
                          </wps:cNvPr>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9" name="Rectangle 489">
                            <a:extLst>
                              <a:ext uri="{FF2B5EF4-FFF2-40B4-BE49-F238E27FC236}">
                                <a16:creationId xmlns:a16="http://schemas.microsoft.com/office/drawing/2014/main" id="{A0C51C33-A805-4BB2-AE46-C39A14A3B9A5}"/>
                              </a:ext>
                            </a:extLst>
                          </wps:cNvPr>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0" name="Rectangle 490">
                            <a:extLst>
                              <a:ext uri="{FF2B5EF4-FFF2-40B4-BE49-F238E27FC236}">
                                <a16:creationId xmlns:a16="http://schemas.microsoft.com/office/drawing/2014/main" id="{E640CD65-DC2B-455B-B3B4-8A5EAD2A9E0D}"/>
                              </a:ext>
                            </a:extLst>
                          </wps:cNvPr>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1" name="Rectangle 491">
                            <a:extLst>
                              <a:ext uri="{FF2B5EF4-FFF2-40B4-BE49-F238E27FC236}">
                                <a16:creationId xmlns:a16="http://schemas.microsoft.com/office/drawing/2014/main" id="{3A8242F1-F1B6-4241-8255-49C74A440C30}"/>
                              </a:ext>
                            </a:extLst>
                          </wps:cNvPr>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2" name="Rectangle 492">
                            <a:extLst>
                              <a:ext uri="{FF2B5EF4-FFF2-40B4-BE49-F238E27FC236}">
                                <a16:creationId xmlns:a16="http://schemas.microsoft.com/office/drawing/2014/main" id="{476713B3-9739-426D-A250-C589058D9A41}"/>
                              </a:ext>
                            </a:extLst>
                          </wps:cNvPr>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3" name="Rectangle 493">
                            <a:extLst>
                              <a:ext uri="{FF2B5EF4-FFF2-40B4-BE49-F238E27FC236}">
                                <a16:creationId xmlns:a16="http://schemas.microsoft.com/office/drawing/2014/main" id="{69F02250-1E02-4EFA-98BC-8FD5BDF26E25}"/>
                              </a:ext>
                            </a:extLst>
                          </wps:cNvPr>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5" name="Group 15"/>
                        <wpg:cNvGrpSpPr/>
                        <wpg:grpSpPr>
                          <a:xfrm>
                            <a:off x="2844632" y="5108535"/>
                            <a:ext cx="358713" cy="135915"/>
                            <a:chOff x="2844632" y="4980397"/>
                            <a:chExt cx="358713" cy="135915"/>
                          </a:xfrm>
                        </wpg:grpSpPr>
                        <wps:wsp>
                          <wps:cNvPr id="440" name="Rectangle 440">
                            <a:extLst>
                              <a:ext uri="{FF2B5EF4-FFF2-40B4-BE49-F238E27FC236}">
                                <a16:creationId xmlns:a16="http://schemas.microsoft.com/office/drawing/2014/main" id="{2455D11B-AD9A-44C7-8181-7701DF3A35C1}"/>
                              </a:ext>
                            </a:extLst>
                          </wps:cNvPr>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4" name="Rectangle 494">
                            <a:extLst>
                              <a:ext uri="{FF2B5EF4-FFF2-40B4-BE49-F238E27FC236}">
                                <a16:creationId xmlns:a16="http://schemas.microsoft.com/office/drawing/2014/main" id="{7E6CB75E-B44E-472D-A143-0E36A20C8C8D}"/>
                              </a:ext>
                            </a:extLst>
                          </wps:cNvPr>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5" name="Rectangle 495">
                            <a:extLst>
                              <a:ext uri="{FF2B5EF4-FFF2-40B4-BE49-F238E27FC236}">
                                <a16:creationId xmlns:a16="http://schemas.microsoft.com/office/drawing/2014/main" id="{40CFEE66-E08D-4C30-8147-77CF5767068C}"/>
                              </a:ext>
                            </a:extLst>
                          </wps:cNvPr>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6" name="Rectangle 496">
                            <a:extLst>
                              <a:ext uri="{FF2B5EF4-FFF2-40B4-BE49-F238E27FC236}">
                                <a16:creationId xmlns:a16="http://schemas.microsoft.com/office/drawing/2014/main" id="{C310A587-9536-4BBF-9A2B-695049EBDA11}"/>
                              </a:ext>
                            </a:extLst>
                          </wps:cNvPr>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7" name="Rectangle 497">
                            <a:extLst>
                              <a:ext uri="{FF2B5EF4-FFF2-40B4-BE49-F238E27FC236}">
                                <a16:creationId xmlns:a16="http://schemas.microsoft.com/office/drawing/2014/main" id="{5100697C-D616-421A-BFC2-1F81D21BBD8A}"/>
                              </a:ext>
                            </a:extLst>
                          </wps:cNvPr>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8" name="Rectangle 498">
                            <a:extLst>
                              <a:ext uri="{FF2B5EF4-FFF2-40B4-BE49-F238E27FC236}">
                                <a16:creationId xmlns:a16="http://schemas.microsoft.com/office/drawing/2014/main" id="{F2AB1365-4EBC-4F5E-B2A1-0D5F956022B0}"/>
                              </a:ext>
                            </a:extLst>
                          </wps:cNvPr>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9" name="Rectangle 499">
                            <a:extLst>
                              <a:ext uri="{FF2B5EF4-FFF2-40B4-BE49-F238E27FC236}">
                                <a16:creationId xmlns:a16="http://schemas.microsoft.com/office/drawing/2014/main" id="{B6DBE2CE-6AC1-4CD7-B98D-F37DC8C5D7F0}"/>
                              </a:ext>
                            </a:extLst>
                          </wps:cNvPr>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0" name="Rectangle 500">
                            <a:extLst>
                              <a:ext uri="{FF2B5EF4-FFF2-40B4-BE49-F238E27FC236}">
                                <a16:creationId xmlns:a16="http://schemas.microsoft.com/office/drawing/2014/main" id="{F12138BB-9650-440A-BEC8-DA70853E1CA8}"/>
                              </a:ext>
                            </a:extLst>
                          </wps:cNvPr>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1" name="Rectangle 501">
                            <a:extLst>
                              <a:ext uri="{FF2B5EF4-FFF2-40B4-BE49-F238E27FC236}">
                                <a16:creationId xmlns:a16="http://schemas.microsoft.com/office/drawing/2014/main" id="{7FF33BEB-1CD8-49D5-B567-BF1A88EBEDB0}"/>
                              </a:ext>
                            </a:extLst>
                          </wps:cNvPr>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2" name="Rectangle 502">
                            <a:extLst>
                              <a:ext uri="{FF2B5EF4-FFF2-40B4-BE49-F238E27FC236}">
                                <a16:creationId xmlns:a16="http://schemas.microsoft.com/office/drawing/2014/main" id="{4658F623-B9A3-46D7-A9C0-D7499ED1AA7B}"/>
                              </a:ext>
                            </a:extLst>
                          </wps:cNvPr>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3" name="Rectangle 503">
                            <a:extLst>
                              <a:ext uri="{FF2B5EF4-FFF2-40B4-BE49-F238E27FC236}">
                                <a16:creationId xmlns:a16="http://schemas.microsoft.com/office/drawing/2014/main" id="{449CE6F1-1D01-4B9F-9609-7565938EDC10}"/>
                              </a:ext>
                            </a:extLst>
                          </wps:cNvPr>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4" name="Rectangle 504">
                            <a:extLst>
                              <a:ext uri="{FF2B5EF4-FFF2-40B4-BE49-F238E27FC236}">
                                <a16:creationId xmlns:a16="http://schemas.microsoft.com/office/drawing/2014/main" id="{E094C04B-802C-4734-968B-5A529DDC3B72}"/>
                              </a:ext>
                            </a:extLst>
                          </wps:cNvPr>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5" name="Rectangle 505">
                            <a:extLst>
                              <a:ext uri="{FF2B5EF4-FFF2-40B4-BE49-F238E27FC236}">
                                <a16:creationId xmlns:a16="http://schemas.microsoft.com/office/drawing/2014/main" id="{298F2B3D-4C04-4D2B-8E0C-DC5D998F3704}"/>
                              </a:ext>
                            </a:extLst>
                          </wps:cNvPr>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6" name="Rectangle 506">
                            <a:extLst>
                              <a:ext uri="{FF2B5EF4-FFF2-40B4-BE49-F238E27FC236}">
                                <a16:creationId xmlns:a16="http://schemas.microsoft.com/office/drawing/2014/main" id="{D97BBBBF-FE1B-45B4-9006-172732ED6F39}"/>
                              </a:ext>
                            </a:extLst>
                          </wps:cNvPr>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7" name="Rectangle 507">
                            <a:extLst>
                              <a:ext uri="{FF2B5EF4-FFF2-40B4-BE49-F238E27FC236}">
                                <a16:creationId xmlns:a16="http://schemas.microsoft.com/office/drawing/2014/main" id="{1DC1D431-9FFB-451E-B44D-40FBBB1E3EBE}"/>
                              </a:ext>
                            </a:extLst>
                          </wps:cNvPr>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8" name="Rectangle 508">
                            <a:extLst>
                              <a:ext uri="{FF2B5EF4-FFF2-40B4-BE49-F238E27FC236}">
                                <a16:creationId xmlns:a16="http://schemas.microsoft.com/office/drawing/2014/main" id="{6C1FB4C9-508A-4FCD-A9DF-70170AC8E33C}"/>
                              </a:ext>
                            </a:extLst>
                          </wps:cNvPr>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9" name="Rectangle 509">
                            <a:extLst>
                              <a:ext uri="{FF2B5EF4-FFF2-40B4-BE49-F238E27FC236}">
                                <a16:creationId xmlns:a16="http://schemas.microsoft.com/office/drawing/2014/main" id="{8EB267A4-A38E-45F6-8DE7-798E3CC0A829}"/>
                              </a:ext>
                            </a:extLst>
                          </wps:cNvPr>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0" name="Rectangle 510">
                            <a:extLst>
                              <a:ext uri="{FF2B5EF4-FFF2-40B4-BE49-F238E27FC236}">
                                <a16:creationId xmlns:a16="http://schemas.microsoft.com/office/drawing/2014/main" id="{E83B8D9A-0310-4FAE-BC55-093B00B7C4E1}"/>
                              </a:ext>
                            </a:extLst>
                          </wps:cNvPr>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1" name="Rectangle 511">
                            <a:extLst>
                              <a:ext uri="{FF2B5EF4-FFF2-40B4-BE49-F238E27FC236}">
                                <a16:creationId xmlns:a16="http://schemas.microsoft.com/office/drawing/2014/main" id="{D1EFBEE7-EA31-438D-8CBB-34D4E5E97034}"/>
                              </a:ext>
                            </a:extLst>
                          </wps:cNvPr>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2" name="Rectangle 512">
                            <a:extLst>
                              <a:ext uri="{FF2B5EF4-FFF2-40B4-BE49-F238E27FC236}">
                                <a16:creationId xmlns:a16="http://schemas.microsoft.com/office/drawing/2014/main" id="{303E30E0-13EC-4D64-B71B-E2087596E5E6}"/>
                              </a:ext>
                            </a:extLst>
                          </wps:cNvPr>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3" name="Rectangle 513">
                            <a:extLst>
                              <a:ext uri="{FF2B5EF4-FFF2-40B4-BE49-F238E27FC236}">
                                <a16:creationId xmlns:a16="http://schemas.microsoft.com/office/drawing/2014/main" id="{A13BC196-F19F-45ED-A186-5C2FE257C0CF}"/>
                              </a:ext>
                            </a:extLst>
                          </wps:cNvPr>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4" name="Rectangle 514">
                            <a:extLst>
                              <a:ext uri="{FF2B5EF4-FFF2-40B4-BE49-F238E27FC236}">
                                <a16:creationId xmlns:a16="http://schemas.microsoft.com/office/drawing/2014/main" id="{FACF222C-0687-4FF5-8854-71502404FA74}"/>
                              </a:ext>
                            </a:extLst>
                          </wps:cNvPr>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5" name="Rectangle 515">
                            <a:extLst>
                              <a:ext uri="{FF2B5EF4-FFF2-40B4-BE49-F238E27FC236}">
                                <a16:creationId xmlns:a16="http://schemas.microsoft.com/office/drawing/2014/main" id="{2D516648-78B0-4766-AB51-BA8D13A656F4}"/>
                              </a:ext>
                            </a:extLst>
                          </wps:cNvPr>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6" name="Rectangle 516">
                            <a:extLst>
                              <a:ext uri="{FF2B5EF4-FFF2-40B4-BE49-F238E27FC236}">
                                <a16:creationId xmlns:a16="http://schemas.microsoft.com/office/drawing/2014/main" id="{A27B17E5-659F-4ED7-A279-9D4AB9FD1FFB}"/>
                              </a:ext>
                            </a:extLst>
                          </wps:cNvPr>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7" name="Rectangle 517">
                            <a:extLst>
                              <a:ext uri="{FF2B5EF4-FFF2-40B4-BE49-F238E27FC236}">
                                <a16:creationId xmlns:a16="http://schemas.microsoft.com/office/drawing/2014/main" id="{92E6318A-85FF-4622-862C-250DCD54AB06}"/>
                              </a:ext>
                            </a:extLst>
                          </wps:cNvPr>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8" name="Rectangle 518">
                            <a:extLst>
                              <a:ext uri="{FF2B5EF4-FFF2-40B4-BE49-F238E27FC236}">
                                <a16:creationId xmlns:a16="http://schemas.microsoft.com/office/drawing/2014/main" id="{A89E8B4E-74DC-4749-9716-1DC635E3C37E}"/>
                              </a:ext>
                            </a:extLst>
                          </wps:cNvPr>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9" name="Rectangle 519">
                            <a:extLst>
                              <a:ext uri="{FF2B5EF4-FFF2-40B4-BE49-F238E27FC236}">
                                <a16:creationId xmlns:a16="http://schemas.microsoft.com/office/drawing/2014/main" id="{624FEE68-EBFB-4629-81AD-E19436767DB3}"/>
                              </a:ext>
                            </a:extLst>
                          </wps:cNvPr>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0" name="Rectangle 520">
                            <a:extLst>
                              <a:ext uri="{FF2B5EF4-FFF2-40B4-BE49-F238E27FC236}">
                                <a16:creationId xmlns:a16="http://schemas.microsoft.com/office/drawing/2014/main" id="{9260B178-807F-4D04-930B-604274885C07}"/>
                              </a:ext>
                            </a:extLst>
                          </wps:cNvPr>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1" name="Rectangle 521">
                            <a:extLst>
                              <a:ext uri="{FF2B5EF4-FFF2-40B4-BE49-F238E27FC236}">
                                <a16:creationId xmlns:a16="http://schemas.microsoft.com/office/drawing/2014/main" id="{F69ECEB6-FE65-457A-8A20-AF48BE6B9493}"/>
                              </a:ext>
                            </a:extLst>
                          </wps:cNvPr>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1" name="Group 11"/>
                        <wpg:cNvGrpSpPr/>
                        <wpg:grpSpPr>
                          <a:xfrm>
                            <a:off x="3206175" y="3713865"/>
                            <a:ext cx="456957" cy="294893"/>
                            <a:chOff x="3206175" y="3758812"/>
                            <a:chExt cx="456957" cy="294893"/>
                          </a:xfrm>
                        </wpg:grpSpPr>
                        <wps:wsp>
                          <wps:cNvPr id="522" name="Rectangle 522">
                            <a:extLst>
                              <a:ext uri="{FF2B5EF4-FFF2-40B4-BE49-F238E27FC236}">
                                <a16:creationId xmlns:a16="http://schemas.microsoft.com/office/drawing/2014/main" id="{9DA06175-7085-4840-A8E8-CC1C80029948}"/>
                              </a:ext>
                            </a:extLst>
                          </wps:cNvPr>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3" name="Rectangle 523">
                            <a:extLst>
                              <a:ext uri="{FF2B5EF4-FFF2-40B4-BE49-F238E27FC236}">
                                <a16:creationId xmlns:a16="http://schemas.microsoft.com/office/drawing/2014/main" id="{F91582B7-3FFB-422A-91B7-39CDB9908B33}"/>
                              </a:ext>
                            </a:extLst>
                          </wps:cNvPr>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4" name="Rectangle 524">
                            <a:extLst>
                              <a:ext uri="{FF2B5EF4-FFF2-40B4-BE49-F238E27FC236}">
                                <a16:creationId xmlns:a16="http://schemas.microsoft.com/office/drawing/2014/main" id="{D487A919-6162-4859-9D72-3A81BC06C87B}"/>
                              </a:ext>
                            </a:extLst>
                          </wps:cNvPr>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5" name="Rectangle 525">
                            <a:extLst>
                              <a:ext uri="{FF2B5EF4-FFF2-40B4-BE49-F238E27FC236}">
                                <a16:creationId xmlns:a16="http://schemas.microsoft.com/office/drawing/2014/main" id="{AD9F74EC-2824-4107-917E-2E78563623DE}"/>
                              </a:ext>
                            </a:extLst>
                          </wps:cNvPr>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6" name="Rectangle 526">
                            <a:extLst>
                              <a:ext uri="{FF2B5EF4-FFF2-40B4-BE49-F238E27FC236}">
                                <a16:creationId xmlns:a16="http://schemas.microsoft.com/office/drawing/2014/main" id="{50EAFE47-43DB-435C-A7BD-FF33685D38BF}"/>
                              </a:ext>
                            </a:extLst>
                          </wps:cNvPr>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7" name="Rectangle 527">
                            <a:extLst>
                              <a:ext uri="{FF2B5EF4-FFF2-40B4-BE49-F238E27FC236}">
                                <a16:creationId xmlns:a16="http://schemas.microsoft.com/office/drawing/2014/main" id="{A9BD7AFC-154D-4829-8192-CA8A26961122}"/>
                              </a:ext>
                            </a:extLst>
                          </wps:cNvPr>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8" name="Rectangle 528">
                            <a:extLst>
                              <a:ext uri="{FF2B5EF4-FFF2-40B4-BE49-F238E27FC236}">
                                <a16:creationId xmlns:a16="http://schemas.microsoft.com/office/drawing/2014/main" id="{96FC6561-AF61-45D9-A450-883733B124BC}"/>
                              </a:ext>
                            </a:extLst>
                          </wps:cNvPr>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9" name="Rectangle 529">
                            <a:extLst>
                              <a:ext uri="{FF2B5EF4-FFF2-40B4-BE49-F238E27FC236}">
                                <a16:creationId xmlns:a16="http://schemas.microsoft.com/office/drawing/2014/main" id="{776FE4CD-E211-4625-AA4F-7B1F8CAA9686}"/>
                              </a:ext>
                            </a:extLst>
                          </wps:cNvPr>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0" name="Rectangle 530">
                            <a:extLst>
                              <a:ext uri="{FF2B5EF4-FFF2-40B4-BE49-F238E27FC236}">
                                <a16:creationId xmlns:a16="http://schemas.microsoft.com/office/drawing/2014/main" id="{0681CF00-0176-4C22-B255-FDC76C33ED6F}"/>
                              </a:ext>
                            </a:extLst>
                          </wps:cNvPr>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1" name="Rectangle 531">
                            <a:extLst>
                              <a:ext uri="{FF2B5EF4-FFF2-40B4-BE49-F238E27FC236}">
                                <a16:creationId xmlns:a16="http://schemas.microsoft.com/office/drawing/2014/main" id="{1D6EDA86-BBB0-463C-ACCE-646E35CCF9C7}"/>
                              </a:ext>
                            </a:extLst>
                          </wps:cNvPr>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2" name="Rectangle 532">
                            <a:extLst>
                              <a:ext uri="{FF2B5EF4-FFF2-40B4-BE49-F238E27FC236}">
                                <a16:creationId xmlns:a16="http://schemas.microsoft.com/office/drawing/2014/main" id="{5A335E0B-7D57-442C-ADCE-1B39D1E9E215}"/>
                              </a:ext>
                            </a:extLst>
                          </wps:cNvPr>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3" name="Rectangle 533">
                            <a:extLst>
                              <a:ext uri="{FF2B5EF4-FFF2-40B4-BE49-F238E27FC236}">
                                <a16:creationId xmlns:a16="http://schemas.microsoft.com/office/drawing/2014/main" id="{9D130206-499B-4C1E-A691-336D24621D25}"/>
                              </a:ext>
                            </a:extLst>
                          </wps:cNvPr>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7" name="Group 7"/>
                        <wpg:cNvGrpSpPr/>
                        <wpg:grpSpPr>
                          <a:xfrm>
                            <a:off x="3195648" y="2905658"/>
                            <a:ext cx="684310" cy="436065"/>
                            <a:chOff x="3195648" y="2950604"/>
                            <a:chExt cx="684310" cy="436065"/>
                          </a:xfrm>
                        </wpg:grpSpPr>
                        <wps:wsp>
                          <wps:cNvPr id="534" name="Rectangle 534">
                            <a:extLst>
                              <a:ext uri="{FF2B5EF4-FFF2-40B4-BE49-F238E27FC236}">
                                <a16:creationId xmlns:a16="http://schemas.microsoft.com/office/drawing/2014/main" id="{EB29909A-43EE-464F-B647-D45CD338A61F}"/>
                              </a:ext>
                            </a:extLst>
                          </wps:cNvPr>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5" name="Rectangle 535">
                            <a:extLst>
                              <a:ext uri="{FF2B5EF4-FFF2-40B4-BE49-F238E27FC236}">
                                <a16:creationId xmlns:a16="http://schemas.microsoft.com/office/drawing/2014/main" id="{D9C0D7C7-D48E-4645-94B3-D9C2CDF9C682}"/>
                              </a:ext>
                            </a:extLst>
                          </wps:cNvPr>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6" name="Rectangle 536">
                            <a:extLst>
                              <a:ext uri="{FF2B5EF4-FFF2-40B4-BE49-F238E27FC236}">
                                <a16:creationId xmlns:a16="http://schemas.microsoft.com/office/drawing/2014/main" id="{E083BF70-72A2-43FB-A2A8-E9EBCDA166F3}"/>
                              </a:ext>
                            </a:extLst>
                          </wps:cNvPr>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7" name="Rectangle 537">
                            <a:extLst>
                              <a:ext uri="{FF2B5EF4-FFF2-40B4-BE49-F238E27FC236}">
                                <a16:creationId xmlns:a16="http://schemas.microsoft.com/office/drawing/2014/main" id="{5399A467-EF7B-489C-AB9F-3518AEBC5E30}"/>
                              </a:ext>
                            </a:extLst>
                          </wps:cNvPr>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8" name="Rectangle 538">
                            <a:extLst>
                              <a:ext uri="{FF2B5EF4-FFF2-40B4-BE49-F238E27FC236}">
                                <a16:creationId xmlns:a16="http://schemas.microsoft.com/office/drawing/2014/main" id="{E9D05171-A078-4568-8A31-736E908DCB0D}"/>
                              </a:ext>
                            </a:extLst>
                          </wps:cNvPr>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9" name="Rectangle 539">
                            <a:extLst>
                              <a:ext uri="{FF2B5EF4-FFF2-40B4-BE49-F238E27FC236}">
                                <a16:creationId xmlns:a16="http://schemas.microsoft.com/office/drawing/2014/main" id="{D08C569B-6153-48F5-820F-E4B84039CD8F}"/>
                              </a:ext>
                            </a:extLst>
                          </wps:cNvPr>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0" name="Rectangle 540">
                            <a:extLst>
                              <a:ext uri="{FF2B5EF4-FFF2-40B4-BE49-F238E27FC236}">
                                <a16:creationId xmlns:a16="http://schemas.microsoft.com/office/drawing/2014/main" id="{B93891A1-0227-46EA-BA44-FCFC0F58EEB8}"/>
                              </a:ext>
                            </a:extLst>
                          </wps:cNvPr>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1" name="Rectangle 541">
                            <a:extLst>
                              <a:ext uri="{FF2B5EF4-FFF2-40B4-BE49-F238E27FC236}">
                                <a16:creationId xmlns:a16="http://schemas.microsoft.com/office/drawing/2014/main" id="{5BC381EF-2F55-4364-B851-C6165BE28A3C}"/>
                              </a:ext>
                            </a:extLst>
                          </wps:cNvPr>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8" name="Group 18"/>
                        <wpg:cNvGrpSpPr/>
                        <wpg:grpSpPr>
                          <a:xfrm>
                            <a:off x="3259571" y="1942702"/>
                            <a:ext cx="1040118" cy="627433"/>
                            <a:chOff x="3259571" y="1977056"/>
                            <a:chExt cx="1040118" cy="627433"/>
                          </a:xfrm>
                        </wpg:grpSpPr>
                        <wps:wsp>
                          <wps:cNvPr id="542" name="Rectangle 542">
                            <a:extLst>
                              <a:ext uri="{FF2B5EF4-FFF2-40B4-BE49-F238E27FC236}">
                                <a16:creationId xmlns:a16="http://schemas.microsoft.com/office/drawing/2014/main" id="{BC11B7E3-CBA0-4B87-8418-E556BD36C857}"/>
                              </a:ext>
                            </a:extLst>
                          </wps:cNvPr>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3" name="Rectangle 543">
                            <a:extLst>
                              <a:ext uri="{FF2B5EF4-FFF2-40B4-BE49-F238E27FC236}">
                                <a16:creationId xmlns:a16="http://schemas.microsoft.com/office/drawing/2014/main" id="{2DDAC91C-2C9D-4314-8F19-931BF7722F00}"/>
                              </a:ext>
                            </a:extLst>
                          </wps:cNvPr>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4" name="Rectangle 544">
                            <a:extLst>
                              <a:ext uri="{FF2B5EF4-FFF2-40B4-BE49-F238E27FC236}">
                                <a16:creationId xmlns:a16="http://schemas.microsoft.com/office/drawing/2014/main" id="{AD018B6E-E2CB-4505-83FD-A65185325F69}"/>
                              </a:ext>
                            </a:extLst>
                          </wps:cNvPr>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5" name="Rectangle 545">
                            <a:extLst>
                              <a:ext uri="{FF2B5EF4-FFF2-40B4-BE49-F238E27FC236}">
                                <a16:creationId xmlns:a16="http://schemas.microsoft.com/office/drawing/2014/main" id="{2DA22C26-9561-42D1-B873-78D7BD7DD49A}"/>
                              </a:ext>
                            </a:extLst>
                          </wps:cNvPr>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6" name="Rectangle 546">
                            <a:extLst>
                              <a:ext uri="{FF2B5EF4-FFF2-40B4-BE49-F238E27FC236}">
                                <a16:creationId xmlns:a16="http://schemas.microsoft.com/office/drawing/2014/main" id="{1A761D59-A02D-44C3-8457-04CDBF2BA3E5}"/>
                              </a:ext>
                            </a:extLst>
                          </wps:cNvPr>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7" name="Rectangle 547">
                            <a:extLst>
                              <a:ext uri="{FF2B5EF4-FFF2-40B4-BE49-F238E27FC236}">
                                <a16:creationId xmlns:a16="http://schemas.microsoft.com/office/drawing/2014/main" id="{7E2A56AC-4F37-465E-899E-B392E684DE31}"/>
                              </a:ext>
                            </a:extLst>
                          </wps:cNvPr>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48" name="Rectangle 548">
                          <a:extLst>
                            <a:ext uri="{FF2B5EF4-FFF2-40B4-BE49-F238E27FC236}">
                              <a16:creationId xmlns:a16="http://schemas.microsoft.com/office/drawing/2014/main" id="{B88319A4-EA0C-4EEB-8906-C403AF2FBFE4}"/>
                            </a:ext>
                          </a:extLst>
                        </wps:cNvPr>
                        <wps:cNvSpPr/>
                        <wps:spPr>
                          <a:xfrm>
                            <a:off x="3157139" y="1949764"/>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14" name="Group 14"/>
                        <wpg:cNvGrpSpPr/>
                        <wpg:grpSpPr>
                          <a:xfrm>
                            <a:off x="3212561" y="4428120"/>
                            <a:ext cx="393565" cy="213326"/>
                            <a:chOff x="3212561" y="4427164"/>
                            <a:chExt cx="393565" cy="213326"/>
                          </a:xfrm>
                        </wpg:grpSpPr>
                        <wps:wsp>
                          <wps:cNvPr id="549" name="Rectangle 549">
                            <a:extLst>
                              <a:ext uri="{FF2B5EF4-FFF2-40B4-BE49-F238E27FC236}">
                                <a16:creationId xmlns:a16="http://schemas.microsoft.com/office/drawing/2014/main" id="{6BD6D320-B276-4009-86C9-92F16076DDB9}"/>
                              </a:ext>
                            </a:extLst>
                          </wps:cNvPr>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0" name="Rectangle 550">
                            <a:extLst>
                              <a:ext uri="{FF2B5EF4-FFF2-40B4-BE49-F238E27FC236}">
                                <a16:creationId xmlns:a16="http://schemas.microsoft.com/office/drawing/2014/main" id="{DF4BCFF4-ABAE-4B95-97C2-736F587E9418}"/>
                              </a:ext>
                            </a:extLst>
                          </wps:cNvPr>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1" name="Rectangle 551">
                            <a:extLst>
                              <a:ext uri="{FF2B5EF4-FFF2-40B4-BE49-F238E27FC236}">
                                <a16:creationId xmlns:a16="http://schemas.microsoft.com/office/drawing/2014/main" id="{0FEE1E70-635D-475B-8885-86914A902EA8}"/>
                              </a:ext>
                            </a:extLst>
                          </wps:cNvPr>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2" name="Rectangle 552">
                            <a:extLst>
                              <a:ext uri="{FF2B5EF4-FFF2-40B4-BE49-F238E27FC236}">
                                <a16:creationId xmlns:a16="http://schemas.microsoft.com/office/drawing/2014/main" id="{BC143BBC-56F4-4D52-9A49-1B9DAE22E4D5}"/>
                              </a:ext>
                            </a:extLst>
                          </wps:cNvPr>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3" name="Rectangle 553">
                            <a:extLst>
                              <a:ext uri="{FF2B5EF4-FFF2-40B4-BE49-F238E27FC236}">
                                <a16:creationId xmlns:a16="http://schemas.microsoft.com/office/drawing/2014/main" id="{75782D04-0B20-4C5D-84A9-C775C1248771}"/>
                              </a:ext>
                            </a:extLst>
                          </wps:cNvPr>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4" name="Rectangle 554">
                            <a:extLst>
                              <a:ext uri="{FF2B5EF4-FFF2-40B4-BE49-F238E27FC236}">
                                <a16:creationId xmlns:a16="http://schemas.microsoft.com/office/drawing/2014/main" id="{1F1063E8-2F51-43FA-AC10-88733D0BFCFF}"/>
                              </a:ext>
                            </a:extLst>
                          </wps:cNvPr>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5" name="Rectangle 555">
                            <a:extLst>
                              <a:ext uri="{FF2B5EF4-FFF2-40B4-BE49-F238E27FC236}">
                                <a16:creationId xmlns:a16="http://schemas.microsoft.com/office/drawing/2014/main" id="{1DC73AF7-6A69-448C-A800-615470ECB011}"/>
                              </a:ext>
                            </a:extLst>
                          </wps:cNvPr>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6" name="Rectangle 556">
                            <a:extLst>
                              <a:ext uri="{FF2B5EF4-FFF2-40B4-BE49-F238E27FC236}">
                                <a16:creationId xmlns:a16="http://schemas.microsoft.com/office/drawing/2014/main" id="{D9B18BE6-FFB7-4B12-B5CF-0CE43A5DE8E5}"/>
                              </a:ext>
                            </a:extLst>
                          </wps:cNvPr>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7" name="Rectangle 557">
                            <a:extLst>
                              <a:ext uri="{FF2B5EF4-FFF2-40B4-BE49-F238E27FC236}">
                                <a16:creationId xmlns:a16="http://schemas.microsoft.com/office/drawing/2014/main" id="{28688FCE-E2ED-474D-9344-FF9F46E5242B}"/>
                              </a:ext>
                            </a:extLst>
                          </wps:cNvPr>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8" name="Rectangle 558">
                            <a:extLst>
                              <a:ext uri="{FF2B5EF4-FFF2-40B4-BE49-F238E27FC236}">
                                <a16:creationId xmlns:a16="http://schemas.microsoft.com/office/drawing/2014/main" id="{23F94E90-17D6-4D76-A489-92FE1D9501C9}"/>
                              </a:ext>
                            </a:extLst>
                          </wps:cNvPr>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9" name="Rectangle 559">
                            <a:extLst>
                              <a:ext uri="{FF2B5EF4-FFF2-40B4-BE49-F238E27FC236}">
                                <a16:creationId xmlns:a16="http://schemas.microsoft.com/office/drawing/2014/main" id="{4D875D7B-6125-446F-BEC1-FDDE640B0DBA}"/>
                              </a:ext>
                            </a:extLst>
                          </wps:cNvPr>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0" name="Rectangle 560">
                            <a:extLst>
                              <a:ext uri="{FF2B5EF4-FFF2-40B4-BE49-F238E27FC236}">
                                <a16:creationId xmlns:a16="http://schemas.microsoft.com/office/drawing/2014/main" id="{6F2BFC1F-D917-441A-BABD-365BF0173F1F}"/>
                              </a:ext>
                            </a:extLst>
                          </wps:cNvPr>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1" name="Rectangle 561">
                            <a:extLst>
                              <a:ext uri="{FF2B5EF4-FFF2-40B4-BE49-F238E27FC236}">
                                <a16:creationId xmlns:a16="http://schemas.microsoft.com/office/drawing/2014/main" id="{C6A4F4B2-E04B-4C2E-82FB-A7E60C1E23A0}"/>
                              </a:ext>
                            </a:extLst>
                          </wps:cNvPr>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2" name="Rectangle 562">
                            <a:extLst>
                              <a:ext uri="{FF2B5EF4-FFF2-40B4-BE49-F238E27FC236}">
                                <a16:creationId xmlns:a16="http://schemas.microsoft.com/office/drawing/2014/main" id="{37E4C4CD-8986-472E-98D5-097634DDAC73}"/>
                              </a:ext>
                            </a:extLst>
                          </wps:cNvPr>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3" name="Rectangle 563">
                            <a:extLst>
                              <a:ext uri="{FF2B5EF4-FFF2-40B4-BE49-F238E27FC236}">
                                <a16:creationId xmlns:a16="http://schemas.microsoft.com/office/drawing/2014/main" id="{FEBAA4BF-01F4-4376-A43D-BFD74148D16D}"/>
                              </a:ext>
                            </a:extLst>
                          </wps:cNvPr>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4" name="Rectangle 564">
                            <a:extLst>
                              <a:ext uri="{FF2B5EF4-FFF2-40B4-BE49-F238E27FC236}">
                                <a16:creationId xmlns:a16="http://schemas.microsoft.com/office/drawing/2014/main" id="{B3A7C5E8-5387-4137-9438-95563CDBBAC1}"/>
                              </a:ext>
                            </a:extLst>
                          </wps:cNvPr>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5" name="Rectangle 565">
                            <a:extLst>
                              <a:ext uri="{FF2B5EF4-FFF2-40B4-BE49-F238E27FC236}">
                                <a16:creationId xmlns:a16="http://schemas.microsoft.com/office/drawing/2014/main" id="{4A64B324-BC8F-4F6F-838D-7729482BB285}"/>
                              </a:ext>
                            </a:extLst>
                          </wps:cNvPr>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6" name="Rectangle 566">
                            <a:extLst>
                              <a:ext uri="{FF2B5EF4-FFF2-40B4-BE49-F238E27FC236}">
                                <a16:creationId xmlns:a16="http://schemas.microsoft.com/office/drawing/2014/main" id="{DE2C0FE6-2CEC-4DAA-957D-FB6036810C6C}"/>
                              </a:ext>
                            </a:extLst>
                          </wps:cNvPr>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7" name="Rectangle 567">
                            <a:extLst>
                              <a:ext uri="{FF2B5EF4-FFF2-40B4-BE49-F238E27FC236}">
                                <a16:creationId xmlns:a16="http://schemas.microsoft.com/office/drawing/2014/main" id="{439C93D6-94CE-4825-B3F9-2063D278F30E}"/>
                              </a:ext>
                            </a:extLst>
                          </wps:cNvPr>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8" name="Rectangle 568">
                            <a:extLst>
                              <a:ext uri="{FF2B5EF4-FFF2-40B4-BE49-F238E27FC236}">
                                <a16:creationId xmlns:a16="http://schemas.microsoft.com/office/drawing/2014/main" id="{701671AE-F4AD-4444-8EC4-7927FDD4E353}"/>
                              </a:ext>
                            </a:extLst>
                          </wps:cNvPr>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9" name="Rectangle 569">
                            <a:extLst>
                              <a:ext uri="{FF2B5EF4-FFF2-40B4-BE49-F238E27FC236}">
                                <a16:creationId xmlns:a16="http://schemas.microsoft.com/office/drawing/2014/main" id="{61BBB5BE-C7A0-4B51-8901-C42389ED9484}"/>
                              </a:ext>
                            </a:extLst>
                          </wps:cNvPr>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0" name="Rectangle 570">
                            <a:extLst>
                              <a:ext uri="{FF2B5EF4-FFF2-40B4-BE49-F238E27FC236}">
                                <a16:creationId xmlns:a16="http://schemas.microsoft.com/office/drawing/2014/main" id="{A885E95A-5EFA-43FA-A408-CCC380FBA3E3}"/>
                              </a:ext>
                            </a:extLst>
                          </wps:cNvPr>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71" name="Arrow: Right 571">
                          <a:extLst>
                            <a:ext uri="{FF2B5EF4-FFF2-40B4-BE49-F238E27FC236}">
                              <a16:creationId xmlns:a16="http://schemas.microsoft.com/office/drawing/2014/main" id="{14121B3B-4DE7-4265-B95C-32F18DE9E265}"/>
                            </a:ext>
                          </a:extLst>
                        </wps:cNvPr>
                        <wps:cNvSpPr/>
                        <wps:spPr>
                          <a:xfrm>
                            <a:off x="2829471" y="4494529"/>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72" name="Rectangle 572">
                          <a:extLst>
                            <a:ext uri="{FF2B5EF4-FFF2-40B4-BE49-F238E27FC236}">
                              <a16:creationId xmlns:a16="http://schemas.microsoft.com/office/drawing/2014/main" id="{32B9A0AF-CE87-485D-B433-EBA86B387C8B}"/>
                            </a:ext>
                          </a:extLst>
                        </wps:cNvPr>
                        <wps:cNvSpPr/>
                        <wps:spPr>
                          <a:xfrm>
                            <a:off x="130504" y="1695697"/>
                            <a:ext cx="597535" cy="410845"/>
                          </a:xfrm>
                          <a:prstGeom prst="rect">
                            <a:avLst/>
                          </a:prstGeom>
                        </wps:spPr>
                        <wps:txbx>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573" name="Rectangle 573">
                          <a:extLst>
                            <a:ext uri="{FF2B5EF4-FFF2-40B4-BE49-F238E27FC236}">
                              <a16:creationId xmlns:a16="http://schemas.microsoft.com/office/drawing/2014/main" id="{D47F9B6F-80C3-47E9-B9CB-E761F97749D8}"/>
                            </a:ext>
                          </a:extLst>
                        </wps:cNvPr>
                        <wps:cNvSpPr/>
                        <wps:spPr>
                          <a:xfrm>
                            <a:off x="130504" y="2675327"/>
                            <a:ext cx="597535" cy="410845"/>
                          </a:xfrm>
                          <a:prstGeom prst="rect">
                            <a:avLst/>
                          </a:prstGeom>
                        </wps:spPr>
                        <wps:txbx>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574" name="Rectangle 574">
                          <a:extLst>
                            <a:ext uri="{FF2B5EF4-FFF2-40B4-BE49-F238E27FC236}">
                              <a16:creationId xmlns:a16="http://schemas.microsoft.com/office/drawing/2014/main" id="{030BA4E4-4E92-4FF4-A377-72D77F029FC5}"/>
                            </a:ext>
                          </a:extLst>
                        </wps:cNvPr>
                        <wps:cNvSpPr/>
                        <wps:spPr>
                          <a:xfrm>
                            <a:off x="130504" y="3473814"/>
                            <a:ext cx="597535" cy="212832"/>
                          </a:xfrm>
                          <a:prstGeom prst="rect">
                            <a:avLst/>
                          </a:prstGeom>
                        </wps:spPr>
                        <wps:txb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575" name="Rectangle 575">
                          <a:extLst>
                            <a:ext uri="{FF2B5EF4-FFF2-40B4-BE49-F238E27FC236}">
                              <a16:creationId xmlns:a16="http://schemas.microsoft.com/office/drawing/2014/main" id="{F28EAF60-0924-4FBE-9F63-238AD433B15D}"/>
                            </a:ext>
                          </a:extLst>
                        </wps:cNvPr>
                        <wps:cNvSpPr/>
                        <wps:spPr>
                          <a:xfrm>
                            <a:off x="130500" y="4167733"/>
                            <a:ext cx="597535" cy="410845"/>
                          </a:xfrm>
                          <a:prstGeom prst="rect">
                            <a:avLst/>
                          </a:prstGeom>
                        </wps:spPr>
                        <wps:txbx>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577" name="Rectangle 577">
                          <a:extLst>
                            <a:ext uri="{FF2B5EF4-FFF2-40B4-BE49-F238E27FC236}">
                              <a16:creationId xmlns:a16="http://schemas.microsoft.com/office/drawing/2014/main" id="{343C6A68-985C-4D94-A31D-8F45F3AB685F}"/>
                            </a:ext>
                          </a:extLst>
                        </wps:cNvPr>
                        <wps:cNvSpPr/>
                        <wps:spPr>
                          <a:xfrm>
                            <a:off x="5497450" y="4165470"/>
                            <a:ext cx="437515" cy="410845"/>
                          </a:xfrm>
                          <a:prstGeom prst="rect">
                            <a:avLst/>
                          </a:prstGeom>
                        </wps:spPr>
                        <wps:txbx>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578" name="Rectangle 578">
                          <a:extLst>
                            <a:ext uri="{FF2B5EF4-FFF2-40B4-BE49-F238E27FC236}">
                              <a16:creationId xmlns:a16="http://schemas.microsoft.com/office/drawing/2014/main" id="{D82C7058-B317-4669-85D3-5B99EA1CB1B9}"/>
                            </a:ext>
                          </a:extLst>
                        </wps:cNvPr>
                        <wps:cNvSpPr/>
                        <wps:spPr>
                          <a:xfrm>
                            <a:off x="5497393" y="3459679"/>
                            <a:ext cx="437515" cy="410845"/>
                          </a:xfrm>
                          <a:prstGeom prst="rect">
                            <a:avLst/>
                          </a:prstGeom>
                        </wps:spPr>
                        <wps:txbx>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579" name="Rectangle 579">
                          <a:extLst>
                            <a:ext uri="{FF2B5EF4-FFF2-40B4-BE49-F238E27FC236}">
                              <a16:creationId xmlns:a16="http://schemas.microsoft.com/office/drawing/2014/main" id="{56EC8937-B0B7-4A19-A1C3-54D66377A21C}"/>
                            </a:ext>
                          </a:extLst>
                        </wps:cNvPr>
                        <wps:cNvSpPr/>
                        <wps:spPr>
                          <a:xfrm>
                            <a:off x="5497446" y="2658972"/>
                            <a:ext cx="437515" cy="410845"/>
                          </a:xfrm>
                          <a:prstGeom prst="rect">
                            <a:avLst/>
                          </a:prstGeom>
                        </wps:spPr>
                        <wps:txbx>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580" name="Rectangle 580">
                          <a:extLst>
                            <a:ext uri="{FF2B5EF4-FFF2-40B4-BE49-F238E27FC236}">
                              <a16:creationId xmlns:a16="http://schemas.microsoft.com/office/drawing/2014/main" id="{56BFCC83-F0F1-4F7D-8472-42314920E74D}"/>
                            </a:ext>
                          </a:extLst>
                        </wps:cNvPr>
                        <wps:cNvSpPr/>
                        <wps:spPr>
                          <a:xfrm>
                            <a:off x="5495237" y="1701291"/>
                            <a:ext cx="437515" cy="410845"/>
                          </a:xfrm>
                          <a:prstGeom prst="rect">
                            <a:avLst/>
                          </a:prstGeom>
                        </wps:spPr>
                        <wps:txbx>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581" name="Picture 581">
                            <a:extLst>
                              <a:ext uri="{FF2B5EF4-FFF2-40B4-BE49-F238E27FC236}">
                                <a16:creationId xmlns:a16="http://schemas.microsoft.com/office/drawing/2014/main" id="{E722C428-B462-4B0F-B824-473689B10039}"/>
                              </a:ext>
                            </a:extLst>
                          </pic:cNvPr>
                          <pic:cNvPicPr>
                            <a:picLocks noChangeAspect="1"/>
                          </pic:cNvPicPr>
                        </pic:nvPicPr>
                        <pic:blipFill>
                          <a:blip r:embed="rId18"/>
                          <a:stretch>
                            <a:fillRect/>
                          </a:stretch>
                        </pic:blipFill>
                        <pic:spPr>
                          <a:xfrm>
                            <a:off x="1336776" y="408511"/>
                            <a:ext cx="1111214" cy="968807"/>
                          </a:xfrm>
                          <a:prstGeom prst="rect">
                            <a:avLst/>
                          </a:prstGeom>
                        </pic:spPr>
                      </pic:pic>
                      <pic:pic xmlns:pic="http://schemas.openxmlformats.org/drawingml/2006/picture">
                        <pic:nvPicPr>
                          <pic:cNvPr id="582" name="Picture 582">
                            <a:extLst>
                              <a:ext uri="{FF2B5EF4-FFF2-40B4-BE49-F238E27FC236}">
                                <a16:creationId xmlns:a16="http://schemas.microsoft.com/office/drawing/2014/main" id="{7BA3CF83-3F68-471E-9E23-6AAEB471D9AA}"/>
                              </a:ext>
                            </a:extLst>
                          </pic:cNvPr>
                          <pic:cNvPicPr>
                            <a:picLocks noChangeAspect="1"/>
                          </pic:cNvPicPr>
                        </pic:nvPicPr>
                        <pic:blipFill>
                          <a:blip r:embed="rId19"/>
                          <a:stretch>
                            <a:fillRect/>
                          </a:stretch>
                        </pic:blipFill>
                        <pic:spPr>
                          <a:xfrm>
                            <a:off x="2496307" y="408512"/>
                            <a:ext cx="1073572" cy="968807"/>
                          </a:xfrm>
                          <a:prstGeom prst="rect">
                            <a:avLst/>
                          </a:prstGeom>
                        </pic:spPr>
                      </pic:pic>
                      <wps:wsp>
                        <wps:cNvPr id="583" name="Rectangle 583">
                          <a:extLst>
                            <a:ext uri="{FF2B5EF4-FFF2-40B4-BE49-F238E27FC236}">
                              <a16:creationId xmlns:a16="http://schemas.microsoft.com/office/drawing/2014/main" id="{E18F0855-CE52-4688-8785-9F7CCB31DD07}"/>
                            </a:ext>
                          </a:extLst>
                        </wps:cNvPr>
                        <wps:cNvSpPr/>
                        <wps:spPr>
                          <a:xfrm>
                            <a:off x="300364" y="238949"/>
                            <a:ext cx="946150" cy="492125"/>
                          </a:xfrm>
                          <a:prstGeom prst="rect">
                            <a:avLst/>
                          </a:prstGeom>
                        </wps:spPr>
                        <wps:txbx>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wps:txbx>
                        <wps:bodyPr wrap="square">
                          <a:spAutoFit/>
                        </wps:bodyPr>
                      </wps:wsp>
                      <wps:wsp>
                        <wps:cNvPr id="584" name="Rectangle 584">
                          <a:extLst>
                            <a:ext uri="{FF2B5EF4-FFF2-40B4-BE49-F238E27FC236}">
                              <a16:creationId xmlns:a16="http://schemas.microsoft.com/office/drawing/2014/main" id="{1CC0BC05-4364-4A7A-A102-DEF9D1783C5A}"/>
                            </a:ext>
                          </a:extLst>
                        </wps:cNvPr>
                        <wps:cNvSpPr/>
                        <wps:spPr>
                          <a:xfrm>
                            <a:off x="1746482" y="238949"/>
                            <a:ext cx="544830" cy="492125"/>
                          </a:xfrm>
                          <a:prstGeom prst="rect">
                            <a:avLst/>
                          </a:prstGeom>
                        </wps:spPr>
                        <wps:txbx>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wps:txbx>
                        <wps:bodyPr wrap="square">
                          <a:spAutoFit/>
                        </wps:bodyPr>
                      </wps:wsp>
                      <wps:wsp>
                        <wps:cNvPr id="585" name="Rectangle 585">
                          <a:extLst>
                            <a:ext uri="{FF2B5EF4-FFF2-40B4-BE49-F238E27FC236}">
                              <a16:creationId xmlns:a16="http://schemas.microsoft.com/office/drawing/2014/main" id="{895976B0-27F5-450B-8BFE-DC408A642A8C}"/>
                            </a:ext>
                          </a:extLst>
                        </wps:cNvPr>
                        <wps:cNvSpPr/>
                        <wps:spPr>
                          <a:xfrm>
                            <a:off x="2864755" y="232629"/>
                            <a:ext cx="684530" cy="492125"/>
                          </a:xfrm>
                          <a:prstGeom prst="rect">
                            <a:avLst/>
                          </a:prstGeom>
                        </wps:spPr>
                        <wps:txbx>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wps:txbx>
                        <wps:bodyPr wrap="square">
                          <a:spAutoFit/>
                        </wps:bodyPr>
                      </wps:wsp>
                      <pic:pic xmlns:pic="http://schemas.openxmlformats.org/drawingml/2006/picture">
                        <pic:nvPicPr>
                          <pic:cNvPr id="586" name="Picture 586">
                            <a:extLst>
                              <a:ext uri="{FF2B5EF4-FFF2-40B4-BE49-F238E27FC236}">
                                <a16:creationId xmlns:a16="http://schemas.microsoft.com/office/drawing/2014/main" id="{697E2390-7284-498D-A028-110D1A3D6079}"/>
                              </a:ext>
                            </a:extLst>
                          </pic:cNvPr>
                          <pic:cNvPicPr>
                            <a:picLocks noChangeAspect="1"/>
                          </pic:cNvPicPr>
                        </pic:nvPicPr>
                        <pic:blipFill>
                          <a:blip r:embed="rId20"/>
                          <a:stretch>
                            <a:fillRect/>
                          </a:stretch>
                        </pic:blipFill>
                        <pic:spPr>
                          <a:xfrm>
                            <a:off x="195705" y="408511"/>
                            <a:ext cx="1019444" cy="988785"/>
                          </a:xfrm>
                          <a:prstGeom prst="rect">
                            <a:avLst/>
                          </a:prstGeom>
                        </pic:spPr>
                      </pic:pic>
                      <wps:wsp>
                        <wps:cNvPr id="587" name="Rectangle 587">
                          <a:extLst>
                            <a:ext uri="{FF2B5EF4-FFF2-40B4-BE49-F238E27FC236}">
                              <a16:creationId xmlns:a16="http://schemas.microsoft.com/office/drawing/2014/main" id="{3779B680-5102-425A-AD06-389977DDEDB3}"/>
                            </a:ext>
                          </a:extLst>
                        </wps:cNvPr>
                        <wps:cNvSpPr/>
                        <wps:spPr>
                          <a:xfrm>
                            <a:off x="245772" y="6826"/>
                            <a:ext cx="1225174" cy="246900"/>
                          </a:xfrm>
                          <a:prstGeom prst="rect">
                            <a:avLst/>
                          </a:prstGeom>
                        </wps:spPr>
                        <wps:txb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wps:txbx>
                        <wps:bodyPr wrap="square">
                          <a:noAutofit/>
                        </wps:bodyPr>
                      </wps:wsp>
                      <wps:wsp>
                        <wps:cNvPr id="588" name="Rectangle 588">
                          <a:extLst>
                            <a:ext uri="{FF2B5EF4-FFF2-40B4-BE49-F238E27FC236}">
                              <a16:creationId xmlns:a16="http://schemas.microsoft.com/office/drawing/2014/main" id="{FD6703B6-67E0-4928-AFA2-07B0FECE3A84}"/>
                            </a:ext>
                          </a:extLst>
                        </wps:cNvPr>
                        <wps:cNvSpPr/>
                        <wps:spPr>
                          <a:xfrm>
                            <a:off x="4438970" y="2"/>
                            <a:ext cx="946150" cy="232603"/>
                          </a:xfrm>
                          <a:prstGeom prst="rect">
                            <a:avLst/>
                          </a:prstGeom>
                        </wps:spPr>
                        <wps:txbx>
                          <w:txbxContent>
                            <w:p w14:paraId="4679C458" w14:textId="77777777" w:rsidR="009D5874" w:rsidRPr="00EE4875" w:rsidRDefault="009D5874"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wps:txbx>
                        <wps:bodyPr wrap="square">
                          <a:noAutofit/>
                        </wps:bodyPr>
                      </wps:wsp>
                      <wps:wsp>
                        <wps:cNvPr id="589" name="Arrow: Down 589">
                          <a:extLst>
                            <a:ext uri="{FF2B5EF4-FFF2-40B4-BE49-F238E27FC236}">
                              <a16:creationId xmlns:a16="http://schemas.microsoft.com/office/drawing/2014/main" id="{FFBC767D-8A90-4FE7-9005-73B95FDA18EB}"/>
                            </a:ext>
                          </a:extLst>
                        </wps:cNvPr>
                        <wps:cNvSpPr/>
                        <wps:spPr>
                          <a:xfrm>
                            <a:off x="1800775" y="1493370"/>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590" name="Arrow: Right 590">
                          <a:extLst>
                            <a:ext uri="{FF2B5EF4-FFF2-40B4-BE49-F238E27FC236}">
                              <a16:creationId xmlns:a16="http://schemas.microsoft.com/office/drawing/2014/main" id="{15E1D5CB-2BD8-4A35-943E-C6688639C9FA}"/>
                            </a:ext>
                          </a:extLst>
                        </wps:cNvPr>
                        <wps:cNvSpPr/>
                        <wps:spPr>
                          <a:xfrm>
                            <a:off x="2829471" y="3829020"/>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1" name="Arrow: Right 591">
                          <a:extLst>
                            <a:ext uri="{FF2B5EF4-FFF2-40B4-BE49-F238E27FC236}">
                              <a16:creationId xmlns:a16="http://schemas.microsoft.com/office/drawing/2014/main" id="{754F272E-E7C7-46BC-8376-5C55FD2FDC04}"/>
                            </a:ext>
                          </a:extLst>
                        </wps:cNvPr>
                        <wps:cNvSpPr/>
                        <wps:spPr>
                          <a:xfrm>
                            <a:off x="2829471" y="3111480"/>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2" name="Arrow: Right 592">
                          <a:extLst>
                            <a:ext uri="{FF2B5EF4-FFF2-40B4-BE49-F238E27FC236}">
                              <a16:creationId xmlns:a16="http://schemas.microsoft.com/office/drawing/2014/main" id="{7D0C6FB3-9FC9-4606-9D4C-A7F467D9592D}"/>
                            </a:ext>
                          </a:extLst>
                        </wps:cNvPr>
                        <wps:cNvSpPr/>
                        <wps:spPr>
                          <a:xfrm>
                            <a:off x="2829471" y="2245199"/>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593" name="Group 593">
                          <a:extLst>
                            <a:ext uri="{FF2B5EF4-FFF2-40B4-BE49-F238E27FC236}">
                              <a16:creationId xmlns:a16="http://schemas.microsoft.com/office/drawing/2014/main" id="{E4863E98-559B-47B0-8253-FC0C55E76DEB}"/>
                            </a:ext>
                          </a:extLst>
                        </wpg:cNvPr>
                        <wpg:cNvGrpSpPr/>
                        <wpg:grpSpPr>
                          <a:xfrm>
                            <a:off x="189791" y="1932827"/>
                            <a:ext cx="1334164" cy="653362"/>
                            <a:chOff x="109414" y="2509474"/>
                            <a:chExt cx="1810927" cy="886840"/>
                          </a:xfrm>
                        </wpg:grpSpPr>
                        <pic:pic xmlns:pic="http://schemas.openxmlformats.org/drawingml/2006/picture">
                          <pic:nvPicPr>
                            <pic:cNvPr id="636" name="Picture 636">
                              <a:extLst>
                                <a:ext uri="{FF2B5EF4-FFF2-40B4-BE49-F238E27FC236}">
                                  <a16:creationId xmlns:a16="http://schemas.microsoft.com/office/drawing/2014/main" id="{5D9F3145-7890-41B7-8C74-DE038B81C404}"/>
                                </a:ext>
                              </a:extLst>
                            </pic:cNvPr>
                            <pic:cNvPicPr>
                              <a:picLocks noChangeAspect="1"/>
                            </pic:cNvPicPr>
                          </pic:nvPicPr>
                          <pic:blipFill>
                            <a:blip r:embed="rId21">
                              <a:extLst>
                                <a:ext uri="{BEBA8EAE-BF5A-486C-A8C5-ECC9F3942E4B}">
                                  <a14:imgProps xmlns:a14="http://schemas.microsoft.com/office/drawing/2010/main">
                                    <a14:imgLayer r:embed="rId22">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37" name="Picture 637">
                              <a:extLst>
                                <a:ext uri="{FF2B5EF4-FFF2-40B4-BE49-F238E27FC236}">
                                  <a16:creationId xmlns:a16="http://schemas.microsoft.com/office/drawing/2014/main" id="{5A8469BB-E49B-4971-BB9C-4AA7B68DEF8E}"/>
                                </a:ext>
                              </a:extLst>
                            </pic:cNvPr>
                            <pic:cNvPicPr>
                              <a:picLocks noChangeAspect="1"/>
                            </pic:cNvPicPr>
                          </pic:nvPicPr>
                          <pic:blipFill>
                            <a:blip r:embed="rId23">
                              <a:extLst>
                                <a:ext uri="{BEBA8EAE-BF5A-486C-A8C5-ECC9F3942E4B}">
                                  <a14:imgProps xmlns:a14="http://schemas.microsoft.com/office/drawing/2010/main">
                                    <a14:imgLayer r:embed="rId24">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594" name="Group 594">
                          <a:extLst>
                            <a:ext uri="{FF2B5EF4-FFF2-40B4-BE49-F238E27FC236}">
                              <a16:creationId xmlns:a16="http://schemas.microsoft.com/office/drawing/2014/main" id="{847C8E75-36F7-4D55-B7B0-E9A3B2ED8389}"/>
                            </a:ext>
                          </a:extLst>
                        </wpg:cNvPr>
                        <wpg:cNvGrpSpPr/>
                        <wpg:grpSpPr>
                          <a:xfrm>
                            <a:off x="196129" y="2887039"/>
                            <a:ext cx="1494170" cy="479897"/>
                            <a:chOff x="118017" y="3642287"/>
                            <a:chExt cx="2028111" cy="651388"/>
                          </a:xfrm>
                        </wpg:grpSpPr>
                        <pic:pic xmlns:pic="http://schemas.openxmlformats.org/drawingml/2006/picture">
                          <pic:nvPicPr>
                            <pic:cNvPr id="633" name="Picture 633">
                              <a:extLst>
                                <a:ext uri="{FF2B5EF4-FFF2-40B4-BE49-F238E27FC236}">
                                  <a16:creationId xmlns:a16="http://schemas.microsoft.com/office/drawing/2014/main" id="{A59B207A-61BC-4BAF-A73E-F33AEE7E76A0}"/>
                                </a:ext>
                              </a:extLst>
                            </pic:cNvPr>
                            <pic:cNvPicPr>
                              <a:picLocks noChangeAspect="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34" name="Picture 634">
                              <a:extLst>
                                <a:ext uri="{FF2B5EF4-FFF2-40B4-BE49-F238E27FC236}">
                                  <a16:creationId xmlns:a16="http://schemas.microsoft.com/office/drawing/2014/main" id="{27AE5BBB-7A93-4FA5-A0DF-8C892A6BE6AE}"/>
                                </a:ext>
                              </a:extLst>
                            </pic:cNvPr>
                            <pic:cNvPicPr>
                              <a:picLocks noChangeAspect="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35" name="Picture 635">
                              <a:extLst>
                                <a:ext uri="{FF2B5EF4-FFF2-40B4-BE49-F238E27FC236}">
                                  <a16:creationId xmlns:a16="http://schemas.microsoft.com/office/drawing/2014/main" id="{469830C9-0D83-4C05-9750-AB7ECF316CC7}"/>
                                </a:ext>
                              </a:extLst>
                            </pic:cNvPr>
                            <pic:cNvPicPr>
                              <a:picLocks noChangeAspect="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595" name="Group 595">
                          <a:extLst>
                            <a:ext uri="{FF2B5EF4-FFF2-40B4-BE49-F238E27FC236}">
                              <a16:creationId xmlns:a16="http://schemas.microsoft.com/office/drawing/2014/main" id="{8F677E6C-64A4-41EF-AA46-54EE1867E086}"/>
                            </a:ext>
                          </a:extLst>
                        </wpg:cNvPr>
                        <wpg:cNvGrpSpPr/>
                        <wpg:grpSpPr>
                          <a:xfrm>
                            <a:off x="195704" y="3661213"/>
                            <a:ext cx="1671395" cy="402979"/>
                            <a:chOff x="117441" y="4500037"/>
                            <a:chExt cx="2268667" cy="546983"/>
                          </a:xfrm>
                        </wpg:grpSpPr>
                        <pic:pic xmlns:pic="http://schemas.openxmlformats.org/drawingml/2006/picture">
                          <pic:nvPicPr>
                            <pic:cNvPr id="629" name="Picture 629">
                              <a:extLst>
                                <a:ext uri="{FF2B5EF4-FFF2-40B4-BE49-F238E27FC236}">
                                  <a16:creationId xmlns:a16="http://schemas.microsoft.com/office/drawing/2014/main" id="{505457A3-4B79-4EA0-AD55-20C68CF30E7E}"/>
                                </a:ext>
                              </a:extLst>
                            </pic:cNvPr>
                            <pic:cNvPicPr>
                              <a:picLocks noChangeAspect="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30" name="Picture 630">
                              <a:extLst>
                                <a:ext uri="{FF2B5EF4-FFF2-40B4-BE49-F238E27FC236}">
                                  <a16:creationId xmlns:a16="http://schemas.microsoft.com/office/drawing/2014/main" id="{11ADF5F1-DCB9-4E18-91A0-9E104DE4C8CB}"/>
                                </a:ext>
                              </a:extLst>
                            </pic:cNvPr>
                            <pic:cNvPicPr>
                              <a:picLocks noChangeAspect="1"/>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31" name="Picture 631">
                              <a:extLst>
                                <a:ext uri="{FF2B5EF4-FFF2-40B4-BE49-F238E27FC236}">
                                  <a16:creationId xmlns:a16="http://schemas.microsoft.com/office/drawing/2014/main" id="{BC1BB393-9790-4696-A423-5B86B7B0CA18}"/>
                                </a:ext>
                              </a:extLst>
                            </pic:cNvPr>
                            <pic:cNvPicPr>
                              <a:picLocks noChangeAspect="1"/>
                            </pic:cNvPicPr>
                          </pic:nvPicPr>
                          <pic:blipFill>
                            <a:blip r:embed="rId35">
                              <a:extLst>
                                <a:ext uri="{BEBA8EAE-BF5A-486C-A8C5-ECC9F3942E4B}">
                                  <a14:imgProps xmlns:a14="http://schemas.microsoft.com/office/drawing/2010/main">
                                    <a14:imgLayer r:embed="rId36">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32" name="Picture 632">
                              <a:extLst>
                                <a:ext uri="{FF2B5EF4-FFF2-40B4-BE49-F238E27FC236}">
                                  <a16:creationId xmlns:a16="http://schemas.microsoft.com/office/drawing/2014/main" id="{46723515-0287-479D-85CE-0A5227A439EE}"/>
                                </a:ext>
                              </a:extLst>
                            </pic:cNvPr>
                            <pic:cNvPicPr>
                              <a:picLocks noChangeAspect="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596" name="Group 596">
                          <a:extLst>
                            <a:ext uri="{FF2B5EF4-FFF2-40B4-BE49-F238E27FC236}">
                              <a16:creationId xmlns:a16="http://schemas.microsoft.com/office/drawing/2014/main" id="{1BE3A149-28E7-4C32-A0EB-218C308224D2}"/>
                            </a:ext>
                          </a:extLst>
                        </wpg:cNvPr>
                        <wpg:cNvGrpSpPr/>
                        <wpg:grpSpPr>
                          <a:xfrm>
                            <a:off x="189791" y="4375643"/>
                            <a:ext cx="1800860" cy="358473"/>
                            <a:chOff x="109414" y="5243122"/>
                            <a:chExt cx="2444396" cy="486573"/>
                          </a:xfrm>
                        </wpg:grpSpPr>
                        <pic:pic xmlns:pic="http://schemas.openxmlformats.org/drawingml/2006/picture">
                          <pic:nvPicPr>
                            <pic:cNvPr id="624" name="Picture 624">
                              <a:extLst>
                                <a:ext uri="{FF2B5EF4-FFF2-40B4-BE49-F238E27FC236}">
                                  <a16:creationId xmlns:a16="http://schemas.microsoft.com/office/drawing/2014/main" id="{EDD28B86-D468-4C61-B508-5F926DC04ED2}"/>
                                </a:ext>
                              </a:extLst>
                            </pic:cNvPr>
                            <pic:cNvPicPr>
                              <a:picLocks noChangeAspect="1"/>
                            </pic:cNvPicPr>
                          </pic:nvPicPr>
                          <pic:blipFill>
                            <a:blip r:embed="rId39"/>
                            <a:stretch>
                              <a:fillRect/>
                            </a:stretch>
                          </pic:blipFill>
                          <pic:spPr>
                            <a:xfrm>
                              <a:off x="109414" y="5243122"/>
                              <a:ext cx="480981" cy="486573"/>
                            </a:xfrm>
                            <a:prstGeom prst="rect">
                              <a:avLst/>
                            </a:prstGeom>
                          </pic:spPr>
                        </pic:pic>
                        <pic:pic xmlns:pic="http://schemas.openxmlformats.org/drawingml/2006/picture">
                          <pic:nvPicPr>
                            <pic:cNvPr id="625" name="Picture 625">
                              <a:extLst>
                                <a:ext uri="{FF2B5EF4-FFF2-40B4-BE49-F238E27FC236}">
                                  <a16:creationId xmlns:a16="http://schemas.microsoft.com/office/drawing/2014/main" id="{B4951EA5-8BD7-441A-9DDA-91C657518045}"/>
                                </a:ext>
                              </a:extLst>
                            </pic:cNvPr>
                            <pic:cNvPicPr>
                              <a:picLocks noChangeAspect="1"/>
                            </pic:cNvPicPr>
                          </pic:nvPicPr>
                          <pic:blipFill>
                            <a:blip r:embed="rId40"/>
                            <a:stretch>
                              <a:fillRect/>
                            </a:stretch>
                          </pic:blipFill>
                          <pic:spPr>
                            <a:xfrm>
                              <a:off x="604412" y="5243122"/>
                              <a:ext cx="480981" cy="480982"/>
                            </a:xfrm>
                            <a:prstGeom prst="rect">
                              <a:avLst/>
                            </a:prstGeom>
                          </pic:spPr>
                        </pic:pic>
                        <pic:pic xmlns:pic="http://schemas.openxmlformats.org/drawingml/2006/picture">
                          <pic:nvPicPr>
                            <pic:cNvPr id="626" name="Picture 626">
                              <a:extLst>
                                <a:ext uri="{FF2B5EF4-FFF2-40B4-BE49-F238E27FC236}">
                                  <a16:creationId xmlns:a16="http://schemas.microsoft.com/office/drawing/2014/main" id="{1106F15F-90A7-42E2-A116-193063806091}"/>
                                </a:ext>
                              </a:extLst>
                            </pic:cNvPr>
                            <pic:cNvPicPr>
                              <a:picLocks noChangeAspect="1"/>
                            </pic:cNvPicPr>
                          </pic:nvPicPr>
                          <pic:blipFill>
                            <a:blip r:embed="rId41"/>
                            <a:stretch>
                              <a:fillRect/>
                            </a:stretch>
                          </pic:blipFill>
                          <pic:spPr>
                            <a:xfrm>
                              <a:off x="1099412" y="5243122"/>
                              <a:ext cx="475454" cy="475455"/>
                            </a:xfrm>
                            <a:prstGeom prst="rect">
                              <a:avLst/>
                            </a:prstGeom>
                          </pic:spPr>
                        </pic:pic>
                        <pic:pic xmlns:pic="http://schemas.openxmlformats.org/drawingml/2006/picture">
                          <pic:nvPicPr>
                            <pic:cNvPr id="627" name="Picture 627">
                              <a:extLst>
                                <a:ext uri="{FF2B5EF4-FFF2-40B4-BE49-F238E27FC236}">
                                  <a16:creationId xmlns:a16="http://schemas.microsoft.com/office/drawing/2014/main" id="{07B26E89-136D-4618-A3E1-40F75A0C96F5}"/>
                                </a:ext>
                              </a:extLst>
                            </pic:cNvPr>
                            <pic:cNvPicPr>
                              <a:picLocks noChangeAspect="1"/>
                            </pic:cNvPicPr>
                          </pic:nvPicPr>
                          <pic:blipFill>
                            <a:blip r:embed="rId42"/>
                            <a:stretch>
                              <a:fillRect/>
                            </a:stretch>
                          </pic:blipFill>
                          <pic:spPr>
                            <a:xfrm>
                              <a:off x="1588884" y="5243122"/>
                              <a:ext cx="475454" cy="475455"/>
                            </a:xfrm>
                            <a:prstGeom prst="rect">
                              <a:avLst/>
                            </a:prstGeom>
                          </pic:spPr>
                        </pic:pic>
                        <pic:pic xmlns:pic="http://schemas.openxmlformats.org/drawingml/2006/picture">
                          <pic:nvPicPr>
                            <pic:cNvPr id="628" name="Picture 628">
                              <a:extLst>
                                <a:ext uri="{FF2B5EF4-FFF2-40B4-BE49-F238E27FC236}">
                                  <a16:creationId xmlns:a16="http://schemas.microsoft.com/office/drawing/2014/main" id="{533A279F-DB61-4B25-9685-C854F4C63752}"/>
                                </a:ext>
                              </a:extLst>
                            </pic:cNvPr>
                            <pic:cNvPicPr>
                              <a:picLocks noChangeAspect="1"/>
                            </pic:cNvPicPr>
                          </pic:nvPicPr>
                          <pic:blipFill>
                            <a:blip r:embed="rId43"/>
                            <a:stretch>
                              <a:fillRect/>
                            </a:stretch>
                          </pic:blipFill>
                          <pic:spPr>
                            <a:xfrm>
                              <a:off x="2078355" y="5243122"/>
                              <a:ext cx="475455" cy="475455"/>
                            </a:xfrm>
                            <a:prstGeom prst="rect">
                              <a:avLst/>
                            </a:prstGeom>
                          </pic:spPr>
                        </pic:pic>
                      </wpg:wgp>
                      <wpg:wgp>
                        <wpg:cNvPr id="597" name="Group 597">
                          <a:extLst>
                            <a:ext uri="{FF2B5EF4-FFF2-40B4-BE49-F238E27FC236}">
                              <a16:creationId xmlns:a16="http://schemas.microsoft.com/office/drawing/2014/main" id="{FEDD9ACA-F06E-419C-B96F-C05DF9510A1F}"/>
                            </a:ext>
                          </a:extLst>
                        </wpg:cNvPr>
                        <wpg:cNvGrpSpPr/>
                        <wpg:grpSpPr>
                          <a:xfrm>
                            <a:off x="2034221" y="5292190"/>
                            <a:ext cx="1973119" cy="308726"/>
                            <a:chOff x="2612950" y="6164317"/>
                            <a:chExt cx="2678212" cy="419048"/>
                          </a:xfrm>
                        </wpg:grpSpPr>
                        <pic:pic xmlns:pic="http://schemas.openxmlformats.org/drawingml/2006/picture">
                          <pic:nvPicPr>
                            <pic:cNvPr id="618" name="Picture 618">
                              <a:extLst>
                                <a:ext uri="{FF2B5EF4-FFF2-40B4-BE49-F238E27FC236}">
                                  <a16:creationId xmlns:a16="http://schemas.microsoft.com/office/drawing/2014/main" id="{EC30602C-677D-4B24-9BDE-9975E865444A}"/>
                                </a:ext>
                              </a:extLst>
                            </pic:cNvPr>
                            <pic:cNvPicPr>
                              <a:picLocks noChangeAspect="1"/>
                            </pic:cNvPicPr>
                          </pic:nvPicPr>
                          <pic:blipFill>
                            <a:blip r:embed="rId44"/>
                            <a:stretch>
                              <a:fillRect/>
                            </a:stretch>
                          </pic:blipFill>
                          <pic:spPr>
                            <a:xfrm>
                              <a:off x="2612950" y="6164317"/>
                              <a:ext cx="419048" cy="419048"/>
                            </a:xfrm>
                            <a:prstGeom prst="rect">
                              <a:avLst/>
                            </a:prstGeom>
                          </pic:spPr>
                        </pic:pic>
                        <pic:pic xmlns:pic="http://schemas.openxmlformats.org/drawingml/2006/picture">
                          <pic:nvPicPr>
                            <pic:cNvPr id="619" name="Picture 619">
                              <a:extLst>
                                <a:ext uri="{FF2B5EF4-FFF2-40B4-BE49-F238E27FC236}">
                                  <a16:creationId xmlns:a16="http://schemas.microsoft.com/office/drawing/2014/main" id="{196DBB99-D8DD-466D-A2A2-7AE377B7F78C}"/>
                                </a:ext>
                              </a:extLst>
                            </pic:cNvPr>
                            <pic:cNvPicPr>
                              <a:picLocks noChangeAspect="1"/>
                            </pic:cNvPicPr>
                          </pic:nvPicPr>
                          <pic:blipFill>
                            <a:blip r:embed="rId45"/>
                            <a:stretch>
                              <a:fillRect/>
                            </a:stretch>
                          </pic:blipFill>
                          <pic:spPr>
                            <a:xfrm>
                              <a:off x="3068592" y="6164317"/>
                              <a:ext cx="409525" cy="419048"/>
                            </a:xfrm>
                            <a:prstGeom prst="rect">
                              <a:avLst/>
                            </a:prstGeom>
                          </pic:spPr>
                        </pic:pic>
                        <pic:pic xmlns:pic="http://schemas.openxmlformats.org/drawingml/2006/picture">
                          <pic:nvPicPr>
                            <pic:cNvPr id="620" name="Picture 620">
                              <a:extLst>
                                <a:ext uri="{FF2B5EF4-FFF2-40B4-BE49-F238E27FC236}">
                                  <a16:creationId xmlns:a16="http://schemas.microsoft.com/office/drawing/2014/main" id="{83DD49E6-0F1C-4661-99E0-D24BDC14A978}"/>
                                </a:ext>
                              </a:extLst>
                            </pic:cNvPr>
                            <pic:cNvPicPr>
                              <a:picLocks noChangeAspect="1"/>
                            </pic:cNvPicPr>
                          </pic:nvPicPr>
                          <pic:blipFill>
                            <a:blip r:embed="rId46"/>
                            <a:stretch>
                              <a:fillRect/>
                            </a:stretch>
                          </pic:blipFill>
                          <pic:spPr>
                            <a:xfrm>
                              <a:off x="3514709" y="6164317"/>
                              <a:ext cx="419049" cy="409524"/>
                            </a:xfrm>
                            <a:prstGeom prst="rect">
                              <a:avLst/>
                            </a:prstGeom>
                          </pic:spPr>
                        </pic:pic>
                        <pic:pic xmlns:pic="http://schemas.openxmlformats.org/drawingml/2006/picture">
                          <pic:nvPicPr>
                            <pic:cNvPr id="621" name="Picture 621">
                              <a:extLst>
                                <a:ext uri="{FF2B5EF4-FFF2-40B4-BE49-F238E27FC236}">
                                  <a16:creationId xmlns:a16="http://schemas.microsoft.com/office/drawing/2014/main" id="{FEE0EC09-C74F-4103-9654-E91639756574}"/>
                                </a:ext>
                              </a:extLst>
                            </pic:cNvPr>
                            <pic:cNvPicPr>
                              <a:picLocks noChangeAspect="1"/>
                            </pic:cNvPicPr>
                          </pic:nvPicPr>
                          <pic:blipFill>
                            <a:blip r:embed="rId47"/>
                            <a:stretch>
                              <a:fillRect/>
                            </a:stretch>
                          </pic:blipFill>
                          <pic:spPr>
                            <a:xfrm>
                              <a:off x="3970352" y="6164317"/>
                              <a:ext cx="419048" cy="419048"/>
                            </a:xfrm>
                            <a:prstGeom prst="rect">
                              <a:avLst/>
                            </a:prstGeom>
                          </pic:spPr>
                        </pic:pic>
                        <pic:pic xmlns:pic="http://schemas.openxmlformats.org/drawingml/2006/picture">
                          <pic:nvPicPr>
                            <pic:cNvPr id="622" name="Picture 622">
                              <a:extLst>
                                <a:ext uri="{FF2B5EF4-FFF2-40B4-BE49-F238E27FC236}">
                                  <a16:creationId xmlns:a16="http://schemas.microsoft.com/office/drawing/2014/main" id="{4DE8BC3F-D5FF-474F-B519-23711713364B}"/>
                                </a:ext>
                              </a:extLst>
                            </pic:cNvPr>
                            <pic:cNvPicPr>
                              <a:picLocks noChangeAspect="1"/>
                            </pic:cNvPicPr>
                          </pic:nvPicPr>
                          <pic:blipFill>
                            <a:blip r:embed="rId48"/>
                            <a:stretch>
                              <a:fillRect/>
                            </a:stretch>
                          </pic:blipFill>
                          <pic:spPr>
                            <a:xfrm>
                              <a:off x="4425994" y="6164317"/>
                              <a:ext cx="409523" cy="409524"/>
                            </a:xfrm>
                            <a:prstGeom prst="rect">
                              <a:avLst/>
                            </a:prstGeom>
                          </pic:spPr>
                        </pic:pic>
                        <pic:pic xmlns:pic="http://schemas.openxmlformats.org/drawingml/2006/picture">
                          <pic:nvPicPr>
                            <pic:cNvPr id="623" name="Picture 623">
                              <a:extLst>
                                <a:ext uri="{FF2B5EF4-FFF2-40B4-BE49-F238E27FC236}">
                                  <a16:creationId xmlns:a16="http://schemas.microsoft.com/office/drawing/2014/main" id="{CD5F25BB-B5F4-426E-ADA8-ECEDAC564AC0}"/>
                                </a:ext>
                              </a:extLst>
                            </pic:cNvPr>
                            <pic:cNvPicPr>
                              <a:picLocks noChangeAspect="1"/>
                            </pic:cNvPicPr>
                          </pic:nvPicPr>
                          <pic:blipFill>
                            <a:blip r:embed="rId49"/>
                            <a:stretch>
                              <a:fillRect/>
                            </a:stretch>
                          </pic:blipFill>
                          <pic:spPr>
                            <a:xfrm>
                              <a:off x="4872114" y="6164317"/>
                              <a:ext cx="419048" cy="409524"/>
                            </a:xfrm>
                            <a:prstGeom prst="rect">
                              <a:avLst/>
                            </a:prstGeom>
                          </pic:spPr>
                        </pic:pic>
                      </wpg:wgp>
                      <wpg:wgp>
                        <wpg:cNvPr id="598" name="Group 598">
                          <a:extLst>
                            <a:ext uri="{FF2B5EF4-FFF2-40B4-BE49-F238E27FC236}">
                              <a16:creationId xmlns:a16="http://schemas.microsoft.com/office/drawing/2014/main" id="{7BDAC135-E594-43C0-838F-1015249378AC}"/>
                            </a:ext>
                          </a:extLst>
                        </wpg:cNvPr>
                        <wpg:cNvGrpSpPr/>
                        <wpg:grpSpPr>
                          <a:xfrm>
                            <a:off x="3959438" y="4385001"/>
                            <a:ext cx="1813281" cy="349115"/>
                            <a:chOff x="5226143" y="5255824"/>
                            <a:chExt cx="2461255" cy="473871"/>
                          </a:xfrm>
                        </wpg:grpSpPr>
                        <pic:pic xmlns:pic="http://schemas.openxmlformats.org/drawingml/2006/picture">
                          <pic:nvPicPr>
                            <pic:cNvPr id="613" name="Picture 613">
                              <a:extLst>
                                <a:ext uri="{FF2B5EF4-FFF2-40B4-BE49-F238E27FC236}">
                                  <a16:creationId xmlns:a16="http://schemas.microsoft.com/office/drawing/2014/main" id="{46B52F61-F863-4643-B15D-93ADF2E507DF}"/>
                                </a:ext>
                              </a:extLst>
                            </pic:cNvPr>
                            <pic:cNvPicPr>
                              <a:picLocks noChangeAspect="1"/>
                            </pic:cNvPicPr>
                          </pic:nvPicPr>
                          <pic:blipFill>
                            <a:blip r:embed="rId50"/>
                            <a:stretch>
                              <a:fillRect/>
                            </a:stretch>
                          </pic:blipFill>
                          <pic:spPr>
                            <a:xfrm>
                              <a:off x="5226143" y="5255824"/>
                              <a:ext cx="468425" cy="473871"/>
                            </a:xfrm>
                            <a:prstGeom prst="rect">
                              <a:avLst/>
                            </a:prstGeom>
                          </pic:spPr>
                        </pic:pic>
                        <pic:pic xmlns:pic="http://schemas.openxmlformats.org/drawingml/2006/picture">
                          <pic:nvPicPr>
                            <pic:cNvPr id="614" name="Picture 614">
                              <a:extLst>
                                <a:ext uri="{FF2B5EF4-FFF2-40B4-BE49-F238E27FC236}">
                                  <a16:creationId xmlns:a16="http://schemas.microsoft.com/office/drawing/2014/main" id="{4DF99BD9-683D-455A-8F3A-3C5733190E28}"/>
                                </a:ext>
                              </a:extLst>
                            </pic:cNvPr>
                            <pic:cNvPicPr>
                              <a:picLocks noChangeAspect="1"/>
                            </pic:cNvPicPr>
                          </pic:nvPicPr>
                          <pic:blipFill>
                            <a:blip r:embed="rId51"/>
                            <a:stretch>
                              <a:fillRect/>
                            </a:stretch>
                          </pic:blipFill>
                          <pic:spPr>
                            <a:xfrm>
                              <a:off x="5724438" y="5255824"/>
                              <a:ext cx="473871" cy="473871"/>
                            </a:xfrm>
                            <a:prstGeom prst="rect">
                              <a:avLst/>
                            </a:prstGeom>
                          </pic:spPr>
                        </pic:pic>
                        <pic:pic xmlns:pic="http://schemas.openxmlformats.org/drawingml/2006/picture">
                          <pic:nvPicPr>
                            <pic:cNvPr id="615" name="Picture 615">
                              <a:extLst>
                                <a:ext uri="{FF2B5EF4-FFF2-40B4-BE49-F238E27FC236}">
                                  <a16:creationId xmlns:a16="http://schemas.microsoft.com/office/drawing/2014/main" id="{D1C4E675-49D5-45FB-88D6-B3CCC8213962}"/>
                                </a:ext>
                              </a:extLst>
                            </pic:cNvPr>
                            <pic:cNvPicPr>
                              <a:picLocks noChangeAspect="1"/>
                            </pic:cNvPicPr>
                          </pic:nvPicPr>
                          <pic:blipFill>
                            <a:blip r:embed="rId52"/>
                            <a:stretch>
                              <a:fillRect/>
                            </a:stretch>
                          </pic:blipFill>
                          <pic:spPr>
                            <a:xfrm>
                              <a:off x="6228180" y="5255824"/>
                              <a:ext cx="469542" cy="469544"/>
                            </a:xfrm>
                            <a:prstGeom prst="rect">
                              <a:avLst/>
                            </a:prstGeom>
                          </pic:spPr>
                        </pic:pic>
                        <pic:pic xmlns:pic="http://schemas.openxmlformats.org/drawingml/2006/picture">
                          <pic:nvPicPr>
                            <pic:cNvPr id="616" name="Picture 616">
                              <a:extLst>
                                <a:ext uri="{FF2B5EF4-FFF2-40B4-BE49-F238E27FC236}">
                                  <a16:creationId xmlns:a16="http://schemas.microsoft.com/office/drawing/2014/main" id="{D3A8CAA7-DC76-4CBE-96F1-0D06D5D878D0}"/>
                                </a:ext>
                              </a:extLst>
                            </pic:cNvPr>
                            <pic:cNvPicPr>
                              <a:picLocks noChangeAspect="1"/>
                            </pic:cNvPicPr>
                          </pic:nvPicPr>
                          <pic:blipFill>
                            <a:blip r:embed="rId53"/>
                            <a:stretch>
                              <a:fillRect/>
                            </a:stretch>
                          </pic:blipFill>
                          <pic:spPr>
                            <a:xfrm>
                              <a:off x="6727592" y="5255824"/>
                              <a:ext cx="469542" cy="469544"/>
                            </a:xfrm>
                            <a:prstGeom prst="rect">
                              <a:avLst/>
                            </a:prstGeom>
                          </pic:spPr>
                        </pic:pic>
                        <pic:pic xmlns:pic="http://schemas.openxmlformats.org/drawingml/2006/picture">
                          <pic:nvPicPr>
                            <pic:cNvPr id="617" name="Picture 617">
                              <a:extLst>
                                <a:ext uri="{FF2B5EF4-FFF2-40B4-BE49-F238E27FC236}">
                                  <a16:creationId xmlns:a16="http://schemas.microsoft.com/office/drawing/2014/main" id="{C2CD3F02-EE84-40F3-806B-9C70F0C6CECB}"/>
                                </a:ext>
                              </a:extLst>
                            </pic:cNvPr>
                            <pic:cNvPicPr>
                              <a:picLocks noChangeAspect="1"/>
                            </pic:cNvPicPr>
                          </pic:nvPicPr>
                          <pic:blipFill>
                            <a:blip r:embed="rId54"/>
                            <a:stretch>
                              <a:fillRect/>
                            </a:stretch>
                          </pic:blipFill>
                          <pic:spPr>
                            <a:xfrm>
                              <a:off x="7227004" y="5255824"/>
                              <a:ext cx="460394" cy="465686"/>
                            </a:xfrm>
                            <a:prstGeom prst="rect">
                              <a:avLst/>
                            </a:prstGeom>
                          </pic:spPr>
                        </pic:pic>
                      </wpg:wgp>
                      <wpg:wgp>
                        <wpg:cNvPr id="599" name="Group 599">
                          <a:extLst>
                            <a:ext uri="{FF2B5EF4-FFF2-40B4-BE49-F238E27FC236}">
                              <a16:creationId xmlns:a16="http://schemas.microsoft.com/office/drawing/2014/main" id="{6237F6B0-4339-4C02-9470-39D550494D67}"/>
                            </a:ext>
                          </a:extLst>
                        </wpg:cNvPr>
                        <wpg:cNvGrpSpPr/>
                        <wpg:grpSpPr>
                          <a:xfrm>
                            <a:off x="4102030" y="3662950"/>
                            <a:ext cx="1670689" cy="394416"/>
                            <a:chOff x="5419690" y="4502394"/>
                            <a:chExt cx="2267708" cy="535361"/>
                          </a:xfrm>
                        </wpg:grpSpPr>
                        <pic:pic xmlns:pic="http://schemas.openxmlformats.org/drawingml/2006/picture">
                          <pic:nvPicPr>
                            <pic:cNvPr id="609" name="Picture 609">
                              <a:extLst>
                                <a:ext uri="{FF2B5EF4-FFF2-40B4-BE49-F238E27FC236}">
                                  <a16:creationId xmlns:a16="http://schemas.microsoft.com/office/drawing/2014/main" id="{4460C00C-AA69-49FE-A20D-541A0EEA970A}"/>
                                </a:ext>
                              </a:extLst>
                            </pic:cNvPr>
                            <pic:cNvPicPr>
                              <a:picLocks noChangeAspect="1"/>
                            </pic:cNvPicPr>
                          </pic:nvPicPr>
                          <pic:blipFill>
                            <a:blip r:embed="rId55"/>
                            <a:stretch>
                              <a:fillRect/>
                            </a:stretch>
                          </pic:blipFill>
                          <pic:spPr>
                            <a:xfrm>
                              <a:off x="7161290" y="4502394"/>
                              <a:ext cx="526108" cy="526108"/>
                            </a:xfrm>
                            <a:prstGeom prst="rect">
                              <a:avLst/>
                            </a:prstGeom>
                          </pic:spPr>
                        </pic:pic>
                        <pic:pic xmlns:pic="http://schemas.openxmlformats.org/drawingml/2006/picture">
                          <pic:nvPicPr>
                            <pic:cNvPr id="610" name="Picture 610">
                              <a:extLst>
                                <a:ext uri="{FF2B5EF4-FFF2-40B4-BE49-F238E27FC236}">
                                  <a16:creationId xmlns:a16="http://schemas.microsoft.com/office/drawing/2014/main" id="{2909F88A-76F2-4400-8050-1B119C19D9ED}"/>
                                </a:ext>
                              </a:extLst>
                            </pic:cNvPr>
                            <pic:cNvPicPr>
                              <a:picLocks noChangeAspect="1"/>
                            </pic:cNvPicPr>
                          </pic:nvPicPr>
                          <pic:blipFill>
                            <a:blip r:embed="rId56"/>
                            <a:stretch>
                              <a:fillRect/>
                            </a:stretch>
                          </pic:blipFill>
                          <pic:spPr>
                            <a:xfrm>
                              <a:off x="6577897" y="4502394"/>
                              <a:ext cx="532301" cy="535361"/>
                            </a:xfrm>
                            <a:prstGeom prst="rect">
                              <a:avLst/>
                            </a:prstGeom>
                          </pic:spPr>
                        </pic:pic>
                        <pic:pic xmlns:pic="http://schemas.openxmlformats.org/drawingml/2006/picture">
                          <pic:nvPicPr>
                            <pic:cNvPr id="611" name="Picture 611">
                              <a:extLst>
                                <a:ext uri="{FF2B5EF4-FFF2-40B4-BE49-F238E27FC236}">
                                  <a16:creationId xmlns:a16="http://schemas.microsoft.com/office/drawing/2014/main" id="{6D46F69A-4A52-4F64-B940-219C44B47713}"/>
                                </a:ext>
                              </a:extLst>
                            </pic:cNvPr>
                            <pic:cNvPicPr>
                              <a:picLocks noChangeAspect="1"/>
                            </pic:cNvPicPr>
                          </pic:nvPicPr>
                          <pic:blipFill>
                            <a:blip r:embed="rId57"/>
                            <a:stretch>
                              <a:fillRect/>
                            </a:stretch>
                          </pic:blipFill>
                          <pic:spPr>
                            <a:xfrm>
                              <a:off x="5993885" y="4502394"/>
                              <a:ext cx="532920" cy="529875"/>
                            </a:xfrm>
                            <a:prstGeom prst="rect">
                              <a:avLst/>
                            </a:prstGeom>
                          </pic:spPr>
                        </pic:pic>
                        <pic:pic xmlns:pic="http://schemas.openxmlformats.org/drawingml/2006/picture">
                          <pic:nvPicPr>
                            <pic:cNvPr id="612" name="Picture 612">
                              <a:extLst>
                                <a:ext uri="{FF2B5EF4-FFF2-40B4-BE49-F238E27FC236}">
                                  <a16:creationId xmlns:a16="http://schemas.microsoft.com/office/drawing/2014/main" id="{CFAA8551-199D-42CE-A5D5-633E612B808D}"/>
                                </a:ext>
                              </a:extLst>
                            </pic:cNvPr>
                            <pic:cNvPicPr>
                              <a:picLocks noChangeAspect="1"/>
                            </pic:cNvPicPr>
                          </pic:nvPicPr>
                          <pic:blipFill>
                            <a:blip r:embed="rId58"/>
                            <a:stretch>
                              <a:fillRect/>
                            </a:stretch>
                          </pic:blipFill>
                          <pic:spPr>
                            <a:xfrm>
                              <a:off x="5419690" y="4502394"/>
                              <a:ext cx="523103" cy="526109"/>
                            </a:xfrm>
                            <a:prstGeom prst="rect">
                              <a:avLst/>
                            </a:prstGeom>
                          </pic:spPr>
                        </pic:pic>
                      </wpg:wgp>
                      <wpg:wgp>
                        <wpg:cNvPr id="600" name="Group 600">
                          <a:extLst>
                            <a:ext uri="{FF2B5EF4-FFF2-40B4-BE49-F238E27FC236}">
                              <a16:creationId xmlns:a16="http://schemas.microsoft.com/office/drawing/2014/main" id="{E5EE8B8A-8CC9-4B2D-BC5D-F1F032045110}"/>
                            </a:ext>
                          </a:extLst>
                        </wpg:cNvPr>
                        <wpg:cNvGrpSpPr/>
                        <wpg:grpSpPr>
                          <a:xfrm>
                            <a:off x="4280671" y="2895491"/>
                            <a:ext cx="1489661" cy="471445"/>
                            <a:chOff x="5662168" y="3653759"/>
                            <a:chExt cx="2021990" cy="639916"/>
                          </a:xfrm>
                        </wpg:grpSpPr>
                        <pic:pic xmlns:pic="http://schemas.openxmlformats.org/drawingml/2006/picture">
                          <pic:nvPicPr>
                            <pic:cNvPr id="606" name="Picture 606">
                              <a:extLst>
                                <a:ext uri="{FF2B5EF4-FFF2-40B4-BE49-F238E27FC236}">
                                  <a16:creationId xmlns:a16="http://schemas.microsoft.com/office/drawing/2014/main" id="{0F178306-5548-4564-B314-6777B98DCE42}"/>
                                </a:ext>
                              </a:extLst>
                            </pic:cNvPr>
                            <pic:cNvPicPr>
                              <a:picLocks noChangeAspect="1"/>
                            </pic:cNvPicPr>
                          </pic:nvPicPr>
                          <pic:blipFill>
                            <a:blip r:embed="rId59"/>
                            <a:stretch>
                              <a:fillRect/>
                            </a:stretch>
                          </pic:blipFill>
                          <pic:spPr>
                            <a:xfrm>
                              <a:off x="7044243" y="3653759"/>
                              <a:ext cx="639915" cy="639916"/>
                            </a:xfrm>
                            <a:prstGeom prst="rect">
                              <a:avLst/>
                            </a:prstGeom>
                          </pic:spPr>
                        </pic:pic>
                        <pic:pic xmlns:pic="http://schemas.openxmlformats.org/drawingml/2006/picture">
                          <pic:nvPicPr>
                            <pic:cNvPr id="607" name="Picture 607">
                              <a:extLst>
                                <a:ext uri="{FF2B5EF4-FFF2-40B4-BE49-F238E27FC236}">
                                  <a16:creationId xmlns:a16="http://schemas.microsoft.com/office/drawing/2014/main" id="{43216532-21EA-4214-BCC6-787A98834880}"/>
                                </a:ext>
                              </a:extLst>
                            </pic:cNvPr>
                            <pic:cNvPicPr>
                              <a:picLocks noChangeAspect="1"/>
                            </pic:cNvPicPr>
                          </pic:nvPicPr>
                          <pic:blipFill>
                            <a:blip r:embed="rId60"/>
                            <a:stretch>
                              <a:fillRect/>
                            </a:stretch>
                          </pic:blipFill>
                          <pic:spPr>
                            <a:xfrm>
                              <a:off x="6351742" y="3653759"/>
                              <a:ext cx="630491" cy="634116"/>
                            </a:xfrm>
                            <a:prstGeom prst="rect">
                              <a:avLst/>
                            </a:prstGeom>
                          </pic:spPr>
                        </pic:pic>
                        <pic:pic xmlns:pic="http://schemas.openxmlformats.org/drawingml/2006/picture">
                          <pic:nvPicPr>
                            <pic:cNvPr id="608" name="Picture 608">
                              <a:extLst>
                                <a:ext uri="{FF2B5EF4-FFF2-40B4-BE49-F238E27FC236}">
                                  <a16:creationId xmlns:a16="http://schemas.microsoft.com/office/drawing/2014/main" id="{0F1FE5FC-43B6-4B2A-B8E9-49DA6A8BA41B}"/>
                                </a:ext>
                              </a:extLst>
                            </pic:cNvPr>
                            <pic:cNvPicPr>
                              <a:picLocks noChangeAspect="1"/>
                            </pic:cNvPicPr>
                          </pic:nvPicPr>
                          <pic:blipFill>
                            <a:blip r:embed="rId61"/>
                            <a:stretch>
                              <a:fillRect/>
                            </a:stretch>
                          </pic:blipFill>
                          <pic:spPr>
                            <a:xfrm>
                              <a:off x="5662168" y="3653759"/>
                              <a:ext cx="627565" cy="627565"/>
                            </a:xfrm>
                            <a:prstGeom prst="rect">
                              <a:avLst/>
                            </a:prstGeom>
                          </pic:spPr>
                        </pic:pic>
                      </wpg:wgp>
                      <wpg:wgp>
                        <wpg:cNvPr id="601" name="Group 601">
                          <a:extLst>
                            <a:ext uri="{FF2B5EF4-FFF2-40B4-BE49-F238E27FC236}">
                              <a16:creationId xmlns:a16="http://schemas.microsoft.com/office/drawing/2014/main" id="{DF1DFFD3-8DA1-463E-B8F2-1E2065C7278F}"/>
                            </a:ext>
                          </a:extLst>
                        </wpg:cNvPr>
                        <wpg:cNvGrpSpPr/>
                        <wpg:grpSpPr>
                          <a:xfrm>
                            <a:off x="4446049" y="1909881"/>
                            <a:ext cx="1324072" cy="652756"/>
                            <a:chOff x="5886643" y="2478329"/>
                            <a:chExt cx="1797229" cy="886017"/>
                          </a:xfrm>
                        </wpg:grpSpPr>
                        <pic:pic xmlns:pic="http://schemas.openxmlformats.org/drawingml/2006/picture">
                          <pic:nvPicPr>
                            <pic:cNvPr id="604" name="Picture 604">
                              <a:extLst>
                                <a:ext uri="{FF2B5EF4-FFF2-40B4-BE49-F238E27FC236}">
                                  <a16:creationId xmlns:a16="http://schemas.microsoft.com/office/drawing/2014/main" id="{9C4D852D-25D9-4852-855F-DA90654E223D}"/>
                                </a:ext>
                              </a:extLst>
                            </pic:cNvPr>
                            <pic:cNvPicPr>
                              <a:picLocks noChangeAspect="1"/>
                            </pic:cNvPicPr>
                          </pic:nvPicPr>
                          <pic:blipFill>
                            <a:blip r:embed="rId62"/>
                            <a:stretch>
                              <a:fillRect/>
                            </a:stretch>
                          </pic:blipFill>
                          <pic:spPr>
                            <a:xfrm>
                              <a:off x="6807248" y="2482797"/>
                              <a:ext cx="876624" cy="881549"/>
                            </a:xfrm>
                            <a:prstGeom prst="rect">
                              <a:avLst/>
                            </a:prstGeom>
                          </pic:spPr>
                        </pic:pic>
                        <pic:pic xmlns:pic="http://schemas.openxmlformats.org/drawingml/2006/picture">
                          <pic:nvPicPr>
                            <pic:cNvPr id="605" name="Picture 605">
                              <a:extLst>
                                <a:ext uri="{FF2B5EF4-FFF2-40B4-BE49-F238E27FC236}">
                                  <a16:creationId xmlns:a16="http://schemas.microsoft.com/office/drawing/2014/main" id="{2720FD9E-260C-406B-AE55-B03BF138A301}"/>
                                </a:ext>
                              </a:extLst>
                            </pic:cNvPr>
                            <pic:cNvPicPr>
                              <a:picLocks noChangeAspect="1"/>
                            </pic:cNvPicPr>
                          </pic:nvPicPr>
                          <pic:blipFill>
                            <a:blip r:embed="rId63"/>
                            <a:stretch>
                              <a:fillRect/>
                            </a:stretch>
                          </pic:blipFill>
                          <pic:spPr>
                            <a:xfrm>
                              <a:off x="5886643" y="2478329"/>
                              <a:ext cx="876625" cy="876624"/>
                            </a:xfrm>
                            <a:prstGeom prst="rect">
                              <a:avLst/>
                            </a:prstGeom>
                          </pic:spPr>
                        </pic:pic>
                      </wpg:wgp>
                      <pic:pic xmlns:pic="http://schemas.openxmlformats.org/drawingml/2006/picture">
                        <pic:nvPicPr>
                          <pic:cNvPr id="602" name="Picture 602">
                            <a:extLst>
                              <a:ext uri="{FF2B5EF4-FFF2-40B4-BE49-F238E27FC236}">
                                <a16:creationId xmlns:a16="http://schemas.microsoft.com/office/drawing/2014/main" id="{9460B776-9CAE-4C0E-808A-B104AFD754BA}"/>
                              </a:ext>
                            </a:extLst>
                          </pic:cNvPr>
                          <pic:cNvPicPr>
                            <a:picLocks noChangeAspect="1"/>
                          </pic:cNvPicPr>
                        </pic:nvPicPr>
                        <pic:blipFill>
                          <a:blip r:embed="rId64" cstate="print">
                            <a:extLst>
                              <a:ext uri="{BEBA8EAE-BF5A-486C-A8C5-ECC9F3942E4B}">
                                <a14:imgProps xmlns:a14="http://schemas.microsoft.com/office/drawing/2010/main">
                                  <a14:imgLayer r:embed="rId65">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299068"/>
                            <a:ext cx="1282818" cy="1282818"/>
                          </a:xfrm>
                          <a:prstGeom prst="rect">
                            <a:avLst/>
                          </a:prstGeom>
                        </pic:spPr>
                      </pic:pic>
                      <wps:wsp>
                        <wps:cNvPr id="603" name="Arrow: Bent 603">
                          <a:extLst>
                            <a:ext uri="{FF2B5EF4-FFF2-40B4-BE49-F238E27FC236}">
                              <a16:creationId xmlns:a16="http://schemas.microsoft.com/office/drawing/2014/main" id="{0177359A-AD3B-49D0-991C-E19D29D627DA}"/>
                            </a:ext>
                          </a:extLst>
                        </wps:cNvPr>
                        <wps:cNvSpPr/>
                        <wps:spPr>
                          <a:xfrm>
                            <a:off x="4115885" y="859616"/>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443" name="Arrow: Bent-Up 443">
                          <a:extLst>
                            <a:ext uri="{FF2B5EF4-FFF2-40B4-BE49-F238E27FC236}">
                              <a16:creationId xmlns:a16="http://schemas.microsoft.com/office/drawing/2014/main" id="{EC4DD94B-447A-4451-9CB9-CC6AFAE120CB}"/>
                            </a:ext>
                          </a:extLst>
                        </wps:cNvPr>
                        <wps:cNvSpPr/>
                        <wps:spPr>
                          <a:xfrm rot="16200000" flipH="1" flipV="1">
                            <a:off x="2093495" y="4244808"/>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576" name="Rectangle 576">
                          <a:extLst>
                            <a:ext uri="{FF2B5EF4-FFF2-40B4-BE49-F238E27FC236}">
                              <a16:creationId xmlns:a16="http://schemas.microsoft.com/office/drawing/2014/main" id="{B8D9F7C1-3305-4684-9A5F-4A8F27519818}"/>
                            </a:ext>
                          </a:extLst>
                        </wps:cNvPr>
                        <wps:cNvSpPr/>
                        <wps:spPr>
                          <a:xfrm>
                            <a:off x="2651702" y="4864939"/>
                            <a:ext cx="751840" cy="283272"/>
                          </a:xfrm>
                          <a:prstGeom prst="rect">
                            <a:avLst/>
                          </a:prstGeom>
                        </wps:spPr>
                        <wps:txb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11BECEED" id="Canvas 17" o:spid="_x0000_s1026" editas="canvas" style="width:475.45pt;height:444.85pt;mso-position-horizontal-relative:char;mso-position-vertical-relative:line" coordsize="60382,56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382;height:56495;visibility:visible;mso-wrap-style:square" filled="t">
                  <v:fill o:detectmouseclick="t"/>
                  <v:path o:connecttype="none"/>
                </v:shape>
                <v:roundrect id="Rectangle: Rounded Corners 221" o:spid="_x0000_s1028" style="position:absolute;left:44337;top:2196;width:14412;height:14273;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" fillcolor="#f2f2f2 [3052]" strokecolor="#a5a5a5 [3206]" strokeweight=".5pt">
                  <v:stroke joinstyle="miter"/>
                </v:roundrect>
                <v:roundrect id="Rectangle: Rounded Corners 222" o:spid="_x0000_s1029" style="position:absolute;left:31914;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" fillcolor="#f2f2f2 [3052]" strokecolor="#a5a5a5 [3206]" strokeweight=".5pt">
                  <v:stroke joinstyle="miter"/>
                </v:roundrect>
                <v:roundrect id="Rectangle: Rounded Corners 223" o:spid="_x0000_s1030" style="position:absolute;left:31956;top:28641;width:26920;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" fillcolor="#f2f2f2 [3052]" strokecolor="#a5a5a5 [3206]" strokeweight=".5pt">
                  <v:stroke joinstyle="miter"/>
                </v:roundrect>
                <v:roundrect id="Rectangle: Rounded Corners 224" o:spid="_x0000_s1031" style="position:absolute;left:31856;top:36513;width:26920;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" fillcolor="#f2f2f2 [3052]" strokecolor="#a5a5a5 [3206]" strokeweight=".5pt">
                  <v:stroke joinstyle="miter"/>
                </v:roundrect>
                <v:roundrect id="Rectangle: Rounded Corners 225" o:spid="_x0000_s1032" style="position:absolute;left:31856;top:43469;width:26920;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" fillcolor="#f2f2f2 [3052]" strokecolor="#a5a5a5 [3206]" strokeweight=".5pt">
                  <v:stroke joinstyle="miter"/>
                </v:roundrect>
                <v:roundrect id="Rectangle: Rounded Corners 226" o:spid="_x0000_s1033" style="position:absolute;left:1091;top:43469;width:26921;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" fillcolor="#f2f2f2 [3052]" strokecolor="#a5a5a5 [3206]" strokeweight=".5pt">
                  <v:stroke joinstyle="miter"/>
                </v:roundrect>
                <v:shape id="Freeform: Shape 227" o:spid="_x0000_s1034" style="position:absolute;left:19906;top:50684;width:20812;height:545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387" o:spid="_x0000_s1035" style="position:absolute;left:1091;top:36513;width:26921;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" fillcolor="#f2f2f2 [3052]" strokecolor="#a5a5a5 [3206]" strokeweight=".5pt">
                  <v:stroke joinstyle="miter"/>
                </v:roundrect>
                <v:roundrect id="Rectangle: Rounded Corners 431" o:spid="_x0000_s1036" style="position:absolute;left:1091;top:28709;width:26921;height:51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" fillcolor="#f2f2f2 [3052]" strokecolor="#a5a5a5 [3206]" strokeweight=".5pt">
                  <v:stroke joinstyle="miter"/>
                </v:roundrect>
                <v:roundrect id="Rectangle: Rounded Corners 434" o:spid="_x0000_s1037" style="position:absolute;left:1091;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" fillcolor="#f2f2f2 [3052]" strokecolor="#a5a5a5 [3206]" strokeweight=".5pt">
                  <v:stroke joinstyle="miter"/>
                </v:roundrect>
                <v:roundrect id="Rectangle: Rounded Corners 435" o:spid="_x0000_s1038" style="position:absolute;left:1091;top:2196;width:35777;height:12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" fillcolor="#f2f2f2 [3052]" strokecolor="#a5a5a5 [3206]" strokeweight=".5pt">
                  <v:stroke joinstyle="miter"/>
                </v:roundrect>
                <v:shape id="Arrow: Bent-Up 441" o:spid="_x0000_s1039" style="position:absolute;left:17739;top:28319;width:5262;height:1461;rotation:-90;flip:x y;visibility:visible;mso-wrap-style:square;v-text-anchor:middle" coordsize="526217,14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&#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442" o:spid="_x0000_s1040" style="position:absolute;left:19497;top:35715;width:5192;height:1546;rotation:-90;flip:x y;visibility:visible;mso-wrap-style:square;v-text-anchor:middle" coordsize="519267,1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&#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444" o:spid="_x0000_s1041" style="position:absolute;left:24693;top:48918;width:4359;height:1461;rotation:-90;flip:x y;visibility:visible;mso-wrap-style:square;v-text-anchor:middle" coordsize="435942,14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&#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445" o:spid="_x0000_s1042" style="position:absolute;left:33171;top:47469;width:1066;height:4247;rotation:180;flip:x y;visibility:visible;mso-wrap-style:square;v-text-anchor:middle" coordsize="106517,42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&#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446" o:spid="_x0000_s1043" style="position:absolute;left:35010;top:40822;width:1544;height:4428;rotation:180;flip:x y;visibility:visible;mso-wrap-style:square;v-text-anchor:middle" coordsize="154390,44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&#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447" o:spid="_x0000_s1044" style="position:absolute;left:36484;top:34184;width:1668;height:4897;rotation:180;flip:x y;visibility:visible;mso-wrap-style:square;v-text-anchor:middle" coordsize="166766,48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&#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448" o:spid="_x0000_s1045" style="position:absolute;left:38799;top:26523;width:1668;height:5146;rotation:180;flip:x y;visibility:visible;mso-wrap-style:square;v-text-anchor:middle" coordsize="166766,51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&#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16" o:spid="_x0000_s1046" style="position:absolute;left:16308;top:19376;width:11426;height:6275" coordorigin="16308,19685" coordsize="11425,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36" o:spid="_x0000_s1047" style="position:absolute;left:21129;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DG6wwAAANwAAAAPAAAAZHJzL2Rvd25yZXYueG1sRI/NasMw&#10;EITvhbyD2EButdykJK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s5Axu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49" o:spid="_x0000_s1048" style="position:absolute;left:20370;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0" o:spid="_x0000_s1049" style="position:absolute;left:19610;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51" o:spid="_x0000_s1050" style="position:absolute;left:18851;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2" o:spid="_x0000_s1051" style="position:absolute;left:18092;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3" o:spid="_x0000_s1052" style="position:absolute;left:17332;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4" o:spid="_x0000_s1053" style="position:absolute;left:16308;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group>
                <v:group id="Group 9" o:spid="_x0000_s1054" style="position:absolute;left:20886;top:29116;width:6843;height:4361" coordorigin="20886,29530"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37" o:spid="_x0000_s1055" style="position:absolute;left:23139;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gAxQAAANwAAAAPAAAAZHJzL2Rvd25yZXYueG1sRI/dagIx&#10;FITvhb5DOAXvarYq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ALvKg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5" o:spid="_x0000_s1056" style="position:absolute;left:22817;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6" o:spid="_x0000_s1057" style="position:absolute;left:22495;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7" o:spid="_x0000_s1058" style="position:absolute;left:22173;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8" o:spid="_x0000_s1059" style="position:absolute;left:21851;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59" o:spid="_x0000_s1060" style="position:absolute;left:21529;top:29530;width:4591;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0" o:spid="_x0000_s1061" style="position:absolute;left:21208;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h9pwQAAANwAAAAPAAAAZHJzL2Rvd25yZXYueG1sRE/NisIw&#10;EL4LvkMYwZumioh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JfmH2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1" o:spid="_x0000_s1062" style="position:absolute;left:20886;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ryxAAAANwAAAAPAAAAZHJzL2Rvd25yZXYueG1sRI/disIw&#10;FITvF3yHcIS9W1Nlk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PiquvL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group>
                <v:group id="Group 10" o:spid="_x0000_s1063" style="position:absolute;left:23032;top:37209;width:4570;height:2949" coordorigin="23032,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438" o:spid="_x0000_s1064" style="position:absolute;left:244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2" o:spid="_x0000_s1065" style="position:absolute;left:2436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SFxQAAANwAAAAPAAAAZHJzL2Rvd25yZXYueG1sRI/dasJA&#10;FITvhb7Dcgq9001Dk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AIeCS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3" o:spid="_x0000_s1066" style="position:absolute;left:2423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EexQAAANwAAAAPAAAAZHJzL2Rvd25yZXYueG1sRI/RasJA&#10;FETfC/7DcoW+6UYt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BnNIE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4" o:spid="_x0000_s1067" style="position:absolute;left:240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lqxQAAANwAAAAPAAAAZHJzL2Rvd25yZXYueG1sRI/RasJA&#10;FETfC/7DcoW+1U2DSE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o3Rl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5" o:spid="_x0000_s1068" style="position:absolute;left:239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zxxQAAANwAAAAPAAAAZHJzL2Rvd25yZXYueG1sRI/RasJA&#10;FETfC/7DcoW+6Uax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CHkbz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6" o:spid="_x0000_s1069" style="position:absolute;left:23831;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yKGxAAAANwAAAAPAAAAZHJzL2Rvd25yZXYueG1sRI/dasJA&#10;FITvC77DcoTe1Y1S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HdDIo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7" o:spid="_x0000_s1070" style="position:absolute;left:236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cdxQAAANwAAAAPAAAAZHJzL2Rvd25yZXYueG1sRI/dagIx&#10;FITvhb5DOIXeabZS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AYD4c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8" o:spid="_x0000_s1071" style="position:absolute;left:235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NvwQAAANwAAAAPAAAAZHJzL2Rvd25yZXYueG1sRE/NisIw&#10;EL4LvkMYwZumi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GmQE2/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9" o:spid="_x0000_s1072" style="position:absolute;left:234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Lb0xQAAANwAAAAPAAAAZHJzL2Rvd25yZXYueG1sRI/dagIx&#10;FITvhb5DOIXeabZS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AG3Lb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0" o:spid="_x0000_s1073" style="position:absolute;left:23299;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4m0wQAAANwAAAAPAAAAZHJzL2Rvd25yZXYueG1sRE/NisIw&#10;EL4v+A5hBG9rqog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BI/i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1" o:spid="_x0000_s1074" style="position:absolute;left:231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2" o:spid="_x0000_s1075" style="position:absolute;left:230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bJYxQAAANwAAAAPAAAAZHJzL2Rvd25yZXYueG1sRI/RasJA&#10;FETfC/2H5RZ8q5sGaU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CNobJ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3" o:spid="_x0000_s1076" style="position:absolute;left:23708;top:44336;width:3935;height:2133" coordorigin="23708,44327"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439" o:spid="_x0000_s1077" style="position:absolute;left:2539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npxQAAANwAAAAPAAAAZHJzL2Rvd25yZXYueG1sRI/dagIx&#10;FITvhb5DOAXvarYq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Vb5n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3" o:spid="_x0000_s1078" style="position:absolute;left:25317;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4" o:spid="_x0000_s1079" style="position:absolute;left:25237;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xQAAANwAAAAPAAAAZHJzL2Rvd25yZXYueG1sRI/dagIx&#10;FITvC75DOIXe1WxF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BtBI+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5" o:spid="_x0000_s1080" style="position:absolute;left:25156;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osxQAAANwAAAAPAAAAZHJzL2Rvd25yZXYueG1sRI/dagIx&#10;FITvhb5DOAXvarai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ACSCo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6" o:spid="_x0000_s1081" style="position:absolute;left:25076;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RbxQAAANwAAAAPAAAAZHJzL2Rvd25yZXYueG1sRI/dagIx&#10;FITvhb5DOIXeabZS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DymrR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7" o:spid="_x0000_s1082" style="position:absolute;left:24995;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hHAxQAAANwAAAAPAAAAZHJzL2Rvd25yZXYueG1sRI/RasJA&#10;FETfC/7DcoW+6UaR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Cd1hH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8" o:spid="_x0000_s1083" style="position:absolute;left:24915;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WywQAAANwAAAAPAAAAZHJzL2Rvd25yZXYueG1sRE/NisIw&#10;EL4v+A5hBG9rqog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OxJh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9" o:spid="_x0000_s1084" style="position:absolute;left:24834;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ApxQAAANwAAAAPAAAAZHJzL2Rvd25yZXYueG1sRI/dagIx&#10;FITvhb5DOAXvarYi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CDBSA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0" o:spid="_x0000_s1085" style="position:absolute;left:24754;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mTwQAAANwAAAAPAAAAZHJzL2Rvd25yZXYueG1sRE/NisIw&#10;EL4LvkMYYW+aKot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Cfq+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1" o:spid="_x0000_s1086" style="position:absolute;left:24673;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wIwwAAANwAAAAPAAAAZHJzL2Rvd25yZXYueG1sRI/RisIw&#10;FETfhf2HcBd801QR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SKZcC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2" o:spid="_x0000_s1087" style="position:absolute;left:24593;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MJ/xAAAANwAAAAPAAAAZHJzL2Rvd25yZXYueG1sRI/RasJA&#10;FETfC/2H5RZ8q5sGEU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Lh0w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3" o:spid="_x0000_s1088" style="position:absolute;left:24512;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4" o:spid="_x0000_s1089" style="position:absolute;left:24432;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f+QwwAAANwAAAAPAAAAZHJzL2Rvd25yZXYueG1sRI/RisIw&#10;FETfhf2HcBd801QR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WNH/k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5" o:spid="_x0000_s1090" style="position:absolute;left:2435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oLxQAAANwAAAAPAAAAZHJzL2Rvd25yZXYueG1sRI/dagIx&#10;FITvBd8hHME7zVas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A3nVo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6" o:spid="_x0000_s1091" style="position:absolute;left:2427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R8xAAAANwAAAAPAAAAZHJzL2Rvd25yZXYueG1sRI/disIw&#10;FITvhX2HcBa801RZ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MdPxH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7" o:spid="_x0000_s1092" style="position:absolute;left:24191;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8" o:spid="_x0000_s1093" style="position:absolute;left:24110;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WVwQAAANwAAAAPAAAAZHJzL2Rvd25yZXYueG1sRE/NisIw&#10;EL4LvkMYYW+aKot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Nmc9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9" o:spid="_x0000_s1094" style="position:absolute;left:24030;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FAOxQAAANwAAAAPAAAAZHJzL2Rvd25yZXYueG1sRI/RasJA&#10;FETfC/7DcoW+6UaR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C20FA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0" o:spid="_x0000_s1095" style="position:absolute;left:23949;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29OwQAAANwAAAAPAAAAZHJzL2Rvd25yZXYueG1sRE/NisIw&#10;EL4v+A5hBG9rqoi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KIzb0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1" o:spid="_x0000_s1096" style="position:absolute;left:23869;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8rVxQAAANwAAAAPAAAAZHJzL2Rvd25yZXYueG1sRI/dagIx&#10;FITvBd8hHME7zSpS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DNf8r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2" o:spid="_x0000_s1097" style="position:absolute;left:23788;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VSixQAAANwAAAAPAAAAZHJzL2Rvd25yZXYueG1sRI/RasJA&#10;FETfC/2H5RZ8q5sGKW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A9rVSi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3" o:spid="_x0000_s1098" style="position:absolute;left:2370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5" o:spid="_x0000_s1099" style="position:absolute;left:28446;top:51085;width:3587;height:1359" coordorigin="28446,49803" coordsize="3587,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440" o:spid="_x0000_s1100" style="position:absolute;left:3060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0MJwgAAANwAAAAPAAAAZHJzL2Rvd25yZXYueG1sRE/dasIw&#10;FL4XfIdwhN1pail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DcU0M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94" o:spid="_x0000_s1101" style="position:absolute;left:3052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lNxQAAANwAAAAPAAAAZHJzL2Rvd25yZXYueG1sRI/dagIx&#10;FITvC75DOIXe1WxF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DdCGl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5" o:spid="_x0000_s1102" style="position:absolute;left:3044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MzWxQAAANwAAAAPAAAAZHJzL2Rvd25yZXYueG1sRI/dagIx&#10;FITvhb5DOAXvarai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CyRMz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6" o:spid="_x0000_s1103" style="position:absolute;left:3037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KhxQAAANwAAAAPAAAAZHJzL2Rvd25yZXYueG1sRI/dagIx&#10;FITvhb5DOIXeabZS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BCllK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7" o:spid="_x0000_s1104" style="position:absolute;left:3029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vc6xQAAANwAAAAPAAAAZHJzL2Rvd25yZXYueG1sRI/dagIx&#10;FITvhb5DOAXvarYi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At2vc6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8" o:spid="_x0000_s1105" style="position:absolute;left:3021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NIwQAAANwAAAAPAAAAZHJzL2Rvd25yZXYueG1sRE/NisIw&#10;EL4v+A5hBG9rqoi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FxFY0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9" o:spid="_x0000_s1106" style="position:absolute;left:3014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bTxQAAANwAAAAPAAAAZHJzL2Rvd25yZXYueG1sRI/dagIx&#10;FITvBd8hHME7zVak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AzCcb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0" o:spid="_x0000_s1107" style="position:absolute;left:3006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PVUwgAAANwAAAAPAAAAZHJzL2Rvd25yZXYueG1sRE/dasIw&#10;FL4f7B3CGXi3phM2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A82PVU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1" o:spid="_x0000_s1108" style="position:absolute;left:2998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FDPxQAAANwAAAAPAAAAZHJzL2Rvd25yZXYueG1sRI/dasJA&#10;FITvC77DcoTe1U2ESo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BTlFD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2" o:spid="_x0000_s1109" style="position:absolute;left:2990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3" o:spid="_x0000_s1110" style="position:absolute;left:2983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jxQAAANwAAAAPAAAAZHJzL2Rvd25yZXYueG1sRI/dagIx&#10;FITvhb5DOIXeaVZL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DMCms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4" o:spid="_x0000_s1111" style="position:absolute;left:2975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XxQAAANwAAAAPAAAAZHJzL2Rvd25yZXYueG1sRI/dagIx&#10;FITvhb5DOIXeaVZp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BD4/N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5" o:spid="_x0000_s1112" style="position:absolute;left:2967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1bMxAAAANwAAAAPAAAAZHJzL2Rvd25yZXYueG1sRI/disIw&#10;FITvF3yHcIS9W1MFl6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CyvVs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06" o:spid="_x0000_s1113" style="position:absolute;left:2960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ci7xQAAANwAAAAPAAAAZHJzL2Rvd25yZXYueG1sRI/RasJA&#10;FETfhf7Dcgu+6aYBpa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Dcfci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7" o:spid="_x0000_s1114" style="position:absolute;left:2952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W0gxQAAANwAAAAPAAAAZHJzL2Rvd25yZXYueG1sRI/dagIx&#10;FITvhb5DOIXeaVah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CzMW0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8" o:spid="_x0000_s1115" style="position:absolute;left:2944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lSwgAAANwAAAAPAAAAZHJzL2Rvd25yZXYueG1sRE/dasIw&#10;FL4f7B3CGXi3phM2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DCrvlS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9" o:spid="_x0000_s1116" style="position:absolute;left:2937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zJxQAAANwAAAAPAAAAZHJzL2Rvd25yZXYueG1sRI/dagIx&#10;FITvhb5DOIXeaVah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Ct4lz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0" o:spid="_x0000_s1117" style="position:absolute;left:2929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JwQAAANwAAAAPAAAAZHJzL2Rvd25yZXYueG1sRE/NisIw&#10;EL4LvkMYwZumCsr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LkBY4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1" o:spid="_x0000_s1118" style="position:absolute;left:2921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YSxQAAANwAAAAPAAAAZHJzL2Rvd25yZXYueG1sRI/dasJA&#10;FITvBd9hOULvdBOh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DWTcY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2" o:spid="_x0000_s1119" style="position:absolute;left:2913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1hlxQAAANwAAAAPAAAAZHJzL2Rvd25yZXYueG1sRI/dasJA&#10;FITvhb7Dcgre6cZApa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Amn1h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3" o:spid="_x0000_s1120" style="position:absolute;left:2906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3+xQAAANwAAAAPAAAAZHJzL2Rvd25yZXYueG1sRI/dagIx&#10;FITvBd8hHME7zapU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BJ0/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4" o:spid="_x0000_s1121" style="position:absolute;left:2898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WKxQAAANwAAAAPAAAAZHJzL2Rvd25yZXYueG1sRI/dagIx&#10;FITvBd8hHME7zSpW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DGOmW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5" o:spid="_x0000_s1122" style="position:absolute;left:2890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ARxQAAANwAAAAPAAAAZHJzL2Rvd25yZXYueG1sRI/dasJA&#10;FITvhb7Dcgre6UbB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pdsA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6" o:spid="_x0000_s1123" style="position:absolute;left:2883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5mxAAAANwAAAAPAAAAZHJzL2Rvd25yZXYueG1sRI/disIw&#10;FITvF3yHcIS9W1OFl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FmkXm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17" o:spid="_x0000_s1124" style="position:absolute;left:2875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Pv9xQAAANwAAAAPAAAAZHJzL2Rvd25yZXYueG1sRI/dagIx&#10;FITvBd8hHME7zSpY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A26Pv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8" o:spid="_x0000_s1125" style="position:absolute;left:2867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2+PwQAAANwAAAAPAAAAZHJzL2Rvd25yZXYueG1sRE/NisIw&#10;EL4LvkMYwZumCsr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Ed3b4/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9" o:spid="_x0000_s1126" style="position:absolute;left:2860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8oUxQAAANwAAAAPAAAAZHJzL2Rvd25yZXYueG1sRI/dagIx&#10;FITvBd8hHME7zSpY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AoO8o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0" o:spid="_x0000_s1127" style="position:absolute;left:2852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k0wQAAANwAAAAPAAAAZHJzL2Rvd25yZXYueG1sRE/LisIw&#10;FN0P+A/hCrMbUwvK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HdtqT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1" o:spid="_x0000_s1128" style="position:absolute;left:2844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yvxQAAANwAAAAPAAAAZHJzL2Rvd25yZXYueG1sRI/dasJA&#10;FITvhb7Dcgre6cZApa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AYIQy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1" o:spid="_x0000_s1129" style="position:absolute;left:32061;top:37138;width:4570;height:2949" coordorigin="32061,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522" o:spid="_x0000_s1130" style="position:absolute;left:335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5LYxQAAANwAAAAPAAAAZHJzL2Rvd25yZXYueG1sRI/dagIx&#10;FITvC32HcAre1WwXl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Do85L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3" o:spid="_x0000_s1131" style="position:absolute;left:33393;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zdDxQAAANwAAAAPAAAAZHJzL2Rvd25yZXYueG1sRI/RasJA&#10;FETfC/2H5RZ8q5tGW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CHvzd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4" o:spid="_x0000_s1132" style="position:absolute;left:33260;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83xQAAANwAAAAPAAAAZHJzL2Rvd25yZXYueG1sRI/RasJA&#10;FETfC/2H5RZ8q5sGW0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AIVq8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5" o:spid="_x0000_s1133" style="position:absolute;left:331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gqsxQAAANwAAAAPAAAAZHJzL2Rvd25yZXYueG1sRI/dagIx&#10;FITvC75DOELvatYFS1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BnGgq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6" o:spid="_x0000_s1134" style="position:absolute;left:329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TbxQAAANwAAAAPAAAAZHJzL2Rvd25yZXYueG1sRI/dasJA&#10;FITvhb7Dcgq9000DlR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CXyJT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7" o:spid="_x0000_s1135" style="position:absolute;left:328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8" o:spid="_x0000_s1136" style="position:absolute;left:32727;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9" o:spid="_x0000_s1137" style="position:absolute;left:325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0" o:spid="_x0000_s1138" style="position:absolute;left:324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pwQAAANwAAAAPAAAAZHJzL2Rvd25yZXYueG1sRE/NisIw&#10;EL4v+A5hBG9rquI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PK0P+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1" o:spid="_x0000_s1139" style="position:absolute;left:3232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yxQAAANwAAAAPAAAAZHJzL2Rvd25yZXYueG1sRI/dagIx&#10;FITvBd8hHME7zapU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Cd+Jp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2" o:spid="_x0000_s1140" style="position:absolute;left:32194;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3" o:spid="_x0000_s1141" style="position:absolute;left:320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7" o:spid="_x0000_s1142" style="position:absolute;left:31956;top:29056;width:6843;height:4361" coordorigin="31956,29506"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534" o:spid="_x0000_s1143" style="position:absolute;left:34209;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5" o:spid="_x0000_s1144" style="position:absolute;left:33887;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6" o:spid="_x0000_s1145" style="position:absolute;left:33565;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7" o:spid="_x0000_s1146" style="position:absolute;left:33243;top:29506;width:4591;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edxQAAANwAAAAPAAAAZHJzL2Rvd25yZXYueG1sRI/dagIx&#10;FITvhb5DOAXvaraK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B9Xae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8" o:spid="_x0000_s1147" style="position:absolute;left:32922;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9" o:spid="_x0000_s1148" style="position:absolute;left:32600;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pZ0xQAAANwAAAAPAAAAZHJzL2Rvd25yZXYueG1sRI/dagIx&#10;FITvhb5DOAXvaraK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BjjpZ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0" o:spid="_x0000_s1149" style="position:absolute;left:32278;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kyUwQAAANwAAAAPAAAAZHJzL2Rvd25yZXYueG1sRE/NisIw&#10;EL4v+A5hBG9rqug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KqyTJ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41" o:spid="_x0000_s1150" style="position:absolute;left:31956;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PxQAAANwAAAAPAAAAZHJzL2Rvd25yZXYueG1sRI/dagIx&#10;FITvBd8hHME7zSpW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DF/uk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8" o:spid="_x0000_s1151" style="position:absolute;left:32595;top:19427;width:10401;height:6274" coordorigin="32595,19770" coordsize="10401,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542" o:spid="_x0000_s1152" style="position:absolute;left:36392;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EtZwgAAANwAAAAPAAAAZHJzL2Rvd25yZXYueG1sRI/disIw&#10;FITvF3yHcATv1nRFV7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iTEt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3" o:spid="_x0000_s1153" style="position:absolute;left:35632;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4" o:spid="_x0000_s1154" style="position:absolute;left:34873;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5" o:spid="_x0000_s1155" style="position:absolute;left:34114;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6" o:spid="_x0000_s1156" style="position:absolute;left:33355;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01awwAAANwAAAAPAAAAZHJzL2Rvd25yZXYueG1sRI/NasMw&#10;EITvhbyD2EButdyQJq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nXdN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7" o:spid="_x0000_s1157" style="position:absolute;left:32595;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group>
                <v:rect id="Rectangle 548" o:spid="_x0000_s1158" style="position:absolute;left:31571;top:19497;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group id="Group 14" o:spid="_x0000_s1159" style="position:absolute;left:32125;top:44281;width:3936;height:2133" coordorigin="32125,44271"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549" o:spid="_x0000_s1160" style="position:absolute;left:3381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OUJxQAAANwAAAAPAAAAZHJzL2Rvd25yZXYueG1sRI/dagIx&#10;FITvhb5DOAXvarai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7iOU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0" o:spid="_x0000_s1161" style="position:absolute;left:33735;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pJwgAAANwAAAAPAAAAZHJzL2Rvd25yZXYueG1sRE/dasIw&#10;FL4XfIdwhN1paqF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Ava9p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1" o:spid="_x0000_s1162" style="position:absolute;left:33654;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2" o:spid="_x0000_s1163" style="position:absolute;left:33574;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3" o:spid="_x0000_s1164" style="position:absolute;left:33493;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Q+xQAAANwAAAAPAAAAZHJzL2Rvd25yZXYueG1sRI/dagIx&#10;FITvhb5DOIXeabYW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DfuU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4" o:spid="_x0000_s1165" style="position:absolute;left:33413;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xKxQAAANwAAAAPAAAAZHJzL2Rvd25yZXYueG1sRI/dagIx&#10;FITvhb5DOIXeabZS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BQUNx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5" o:spid="_x0000_s1166" style="position:absolute;left:33332;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56" o:spid="_x0000_s1167" style="position:absolute;left:33252;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7" o:spid="_x0000_s1168" style="position:absolute;left:33171;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8" o:spid="_x0000_s1169" style="position:absolute;left:33091;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9" o:spid="_x0000_s1170" style="position:absolute;left:33010;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0" o:spid="_x0000_s1171" style="position:absolute;left:32930;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D0wQAAANwAAAAPAAAAZHJzL2Rvd25yZXYueG1sRE/NisIw&#10;EL4LvkMYwZumCop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OEHEP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1" o:spid="_x0000_s1172" style="position:absolute;left:32849;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7VvxAAAANwAAAAPAAAAZHJzL2Rvd25yZXYueG1sRI/disIw&#10;FITvF3yHcIS9W1OFl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I5LtW/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2" o:spid="_x0000_s1173" style="position:absolute;left:32769;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xQAAANwAAAAPAAAAZHJzL2Rvd25yZXYueG1sRI/dasJA&#10;FITvhb7Dcgq9000Dl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B+mSs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3" o:spid="_x0000_s1174" style="position:absolute;left:3268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Y6DxQAAANwAAAAPAAAAZHJzL2Rvd25yZXYueG1sRI/RasJA&#10;FETfC/7DcoW+6Ual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AR1Y6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4" o:spid="_x0000_s1175" style="position:absolute;left:3260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Bb3xQAAANwAAAAPAAAAZHJzL2Rvd25yZXYueG1sRI/RasJA&#10;FETfC/7DcoW+6Uax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CePBb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5" o:spid="_x0000_s1176" style="position:absolute;left:32528;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NsxQAAANwAAAAPAAAAZHJzL2Rvd25yZXYueG1sRI/RasJA&#10;FETfC/7DcoW+1U0DSk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xcLN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6" o:spid="_x0000_s1177" style="position:absolute;left:32447;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0bxAAAANwAAAAPAAAAZHJzL2Rvd25yZXYueG1sRI/dasJA&#10;FITvC77DcoTe1Y1Cg6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AGiLR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7" o:spid="_x0000_s1178" style="position:absolute;left:32367;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oiAxQAAANwAAAAPAAAAZHJzL2Rvd25yZXYueG1sRI/dagIx&#10;FITvhb5DOIXeabZCtW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Bu7oi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8" o:spid="_x0000_s1179" style="position:absolute;left:32286;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zywQAAANwAAAAPAAAAZHJzL2Rvd25yZXYueG1sRE/NisIw&#10;EL4LvkMYwZumCop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B9xHP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9" o:spid="_x0000_s1180" style="position:absolute;left:32206;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blpxQAAANwAAAAPAAAAZHJzL2Rvd25yZXYueG1sRI/dagIx&#10;FITvhb5DOIXeabZCxW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BwPbl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70" o:spid="_x0000_s1181" style="position:absolute;left:3212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YpwQAAANwAAAAPAAAAZHJzL2Rvd25yZXYueG1sRE/NisIw&#10;EL4v+A5hBG9rqqA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GTehi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71" o:spid="_x0000_s1182" type="#_x0000_t13" style="position:absolute;left:28294;top:44945;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rect id="Rectangle 572" o:spid="_x0000_s1183" style="position:absolute;left:1305;top:16956;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" filled="f" stroked="f">
                  <v:textbox style="mso-fit-shape-to-text:t">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573" o:spid="_x0000_s1184" style="position:absolute;left:1305;top:26753;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" filled="f" stroked="f">
                  <v:textbox style="mso-fit-shape-to-text:t">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574" o:spid="_x0000_s1185" style="position:absolute;left:1305;top:34738;width:5975;height:2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" filled="f" stroked="f">
                  <v:textbo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575" o:spid="_x0000_s1186" style="position:absolute;left:1305;top:41677;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" filled="f" stroked="f">
                  <v:textbox style="mso-fit-shape-to-text:t">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577" o:spid="_x0000_s1187" style="position:absolute;left:54974;top:41654;width:43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" filled="f" stroked="f">
                  <v:textbox style="mso-fit-shape-to-text:t">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578" o:spid="_x0000_s1188" style="position:absolute;left:54973;top:34596;width:4376;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" filled="f" stroked="f">
                  <v:textbox style="mso-fit-shape-to-text:t">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579" o:spid="_x0000_s1189" style="position:absolute;left:54974;top:26589;width:43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" filled="f" stroked="f">
                  <v:textbox style="mso-fit-shape-to-text:t">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580" o:spid="_x0000_s1190" style="position:absolute;left:54952;top:17012;width:43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" filled="f" stroked="f">
                  <v:textbox style="mso-fit-shape-to-text:t">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581" o:spid="_x0000_s1191" type="#_x0000_t75" style="position:absolute;left:13367;top:4085;width:11112;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">
                  <v:imagedata r:id="rId66" o:title=""/>
                </v:shape>
                <v:shape id="Picture 582" o:spid="_x0000_s1192" type="#_x0000_t75" style="position:absolute;left:24963;top:4085;width:10735;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">
                  <v:imagedata r:id="rId67" o:title=""/>
                </v:shape>
                <v:rect id="Rectangle 583" o:spid="_x0000_s1193" style="position:absolute;left:3003;top:2389;width:9462;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" filled="f" stroked="f">
                  <v:textbox style="mso-fit-shape-to-text:t">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v:textbox>
                </v:rect>
                <v:rect id="Rectangle 584" o:spid="_x0000_s1194" style="position:absolute;left:17464;top:2389;width:5449;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" filled="f" stroked="f">
                  <v:textbox style="mso-fit-shape-to-text:t">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v:textbox>
                </v:rect>
                <v:rect id="Rectangle 585" o:spid="_x0000_s1195" style="position:absolute;left:28647;top:2326;width:6845;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" filled="f" stroked="f">
                  <v:textbox style="mso-fit-shape-to-text:t">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v:textbox>
                </v:rect>
                <v:shape id="Picture 586" o:spid="_x0000_s1196" type="#_x0000_t75" style="position:absolute;left:1957;top:4085;width:10194;height:9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">
                  <v:imagedata r:id="rId68" o:title=""/>
                </v:shape>
                <v:rect id="Rectangle 587" o:spid="_x0000_s1197" style="position:absolute;left:2457;top:68;width:1225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" filled="f" stroked="f">
                  <v:textbo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v:textbox>
                </v:rect>
                <v:rect id="Rectangle 588" o:spid="_x0000_s1198" style="position:absolute;left:44389;width:9462;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" filled="f" stroked="f">
                  <v:textbox>
                    <w:txbxContent>
                      <w:p w14:paraId="4679C458" w14:textId="77777777" w:rsidR="009D5874" w:rsidRPr="00EE4875" w:rsidRDefault="009D5874"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89" o:spid="_x0000_s1199" type="#_x0000_t67" style="position:absolute;left:18007;top:14933;width:1603;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" adj="17244" fillcolor="#ee853d [3029]" stroked="f">
                  <v:fill color2="#ec7a2d [3173]" rotate="t" colors="0 #f18c55;.5 #f67b28;1 #e56b17" focus="100%" type="gradient">
                    <o:fill v:ext="view" type="gradientUnscaled"/>
                  </v:fill>
                  <v:shadow on="t" color="black" opacity="41287f" offset="0,1.5pt"/>
                </v:shape>
                <v:shape id="Arrow: Right 590" o:spid="_x0000_s1200" type="#_x0000_t13" style="position:absolute;left:28294;top:38290;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591" o:spid="_x0000_s1201" type="#_x0000_t13" style="position:absolute;left:28294;top:31114;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shape id="Arrow: Right 592" o:spid="_x0000_s1202" type="#_x0000_t13" style="position:absolute;left:28294;top:22451;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" adj="19553" fillcolor="#aaa [3030]" strokecolor="#a5a5a5 [3206]" strokeweight=".5pt">
                  <v:fill color2="#a3a3a3 [3174]" rotate="t" colors="0 #afafaf;.5 #a5a5a5;1 #929292" focus="100%" type="gradient">
                    <o:fill v:ext="view" type="gradientUnscaled"/>
                  </v:fill>
                </v:shape>
                <v:group id="Group 593" o:spid="_x0000_s1203" style="position:absolute;left:1897;top:19328;width:13342;height:6533"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636" o:spid="_x0000_s1204"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">
                    <v:imagedata r:id="rId69" o:title=""/>
                  </v:shape>
                  <v:shape id="Picture 637" o:spid="_x0000_s1205"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">
                    <v:imagedata r:id="rId70" o:title=""/>
                  </v:shape>
                </v:group>
                <v:group id="Group 594" o:spid="_x0000_s1206" style="position:absolute;left:1961;top:28870;width:14941;height:4799"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shape id="Picture 633" o:spid="_x0000_s1207"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">
                    <v:imagedata r:id="rId71" o:title=""/>
                  </v:shape>
                  <v:shape id="Picture 634" o:spid="_x0000_s1208"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">
                    <v:imagedata r:id="rId72" o:title=""/>
                  </v:shape>
                  <v:shape id="Picture 635" o:spid="_x0000_s1209"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">
                    <v:imagedata r:id="rId73" o:title=""/>
                  </v:shape>
                </v:group>
                <v:group id="Group 595" o:spid="_x0000_s1210" style="position:absolute;left:1957;top:36612;width:16713;height:4029"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shape id="Picture 629" o:spid="_x0000_s1211"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">
                    <v:imagedata r:id="rId74" o:title=""/>
                  </v:shape>
                  <v:shape id="Picture 630" o:spid="_x0000_s1212"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">
                    <v:imagedata r:id="rId75" o:title=""/>
                  </v:shape>
                  <v:shape id="Picture 631" o:spid="_x0000_s1213"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">
                    <v:imagedata r:id="rId76" o:title=""/>
                  </v:shape>
                  <v:shape id="Picture 632" o:spid="_x0000_s1214"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">
                    <v:imagedata r:id="rId77" o:title=""/>
                  </v:shape>
                </v:group>
                <v:group id="Group 596" o:spid="_x0000_s1215" style="position:absolute;left:1897;top:43756;width:18009;height:3585"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Picture 624" o:spid="_x0000_s1216"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">
                    <v:imagedata r:id="rId78" o:title=""/>
                  </v:shape>
                  <v:shape id="Picture 625" o:spid="_x0000_s1217"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">
                    <v:imagedata r:id="rId79" o:title=""/>
                  </v:shape>
                  <v:shape id="Picture 626" o:spid="_x0000_s1218"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">
                    <v:imagedata r:id="rId80" o:title=""/>
                  </v:shape>
                  <v:shape id="Picture 627" o:spid="_x0000_s1219"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">
                    <v:imagedata r:id="rId81" o:title=""/>
                  </v:shape>
                  <v:shape id="Picture 628" o:spid="_x0000_s1220"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">
                    <v:imagedata r:id="rId82" o:title=""/>
                  </v:shape>
                </v:group>
                <v:group id="Group 597" o:spid="_x0000_s1221" style="position:absolute;left:20342;top:52921;width:19731;height:3088"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Picture 618" o:spid="_x0000_s1222"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">
                    <v:imagedata r:id="rId83" o:title=""/>
                  </v:shape>
                  <v:shape id="Picture 619" o:spid="_x0000_s1223"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">
                    <v:imagedata r:id="rId84" o:title=""/>
                  </v:shape>
                  <v:shape id="Picture 620" o:spid="_x0000_s1224"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">
                    <v:imagedata r:id="rId85" o:title=""/>
                  </v:shape>
                  <v:shape id="Picture 621" o:spid="_x0000_s1225"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">
                    <v:imagedata r:id="rId86" o:title=""/>
                  </v:shape>
                  <v:shape id="Picture 622" o:spid="_x0000_s1226"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">
                    <v:imagedata r:id="rId87" o:title=""/>
                  </v:shape>
                  <v:shape id="Picture 623" o:spid="_x0000_s1227"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">
                    <v:imagedata r:id="rId88" o:title=""/>
                  </v:shape>
                </v:group>
                <v:group id="Group 598" o:spid="_x0000_s1228" style="position:absolute;left:39594;top:43850;width:18133;height:3491"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Picture 613" o:spid="_x0000_s1229"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">
                    <v:imagedata r:id="rId89" o:title=""/>
                  </v:shape>
                  <v:shape id="Picture 614" o:spid="_x0000_s1230"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">
                    <v:imagedata r:id="rId90" o:title=""/>
                  </v:shape>
                  <v:shape id="Picture 615" o:spid="_x0000_s1231"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">
                    <v:imagedata r:id="rId91" o:title=""/>
                  </v:shape>
                  <v:shape id="Picture 616" o:spid="_x0000_s1232"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">
                    <v:imagedata r:id="rId92" o:title=""/>
                  </v:shape>
                  <v:shape id="Picture 617" o:spid="_x0000_s1233"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">
                    <v:imagedata r:id="rId93" o:title=""/>
                  </v:shape>
                </v:group>
                <v:group id="Group 599" o:spid="_x0000_s1234" style="position:absolute;left:41020;top:36629;width:16707;height:394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Picture 609" o:spid="_x0000_s1235"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">
                    <v:imagedata r:id="rId94" o:title=""/>
                  </v:shape>
                  <v:shape id="Picture 610" o:spid="_x0000_s1236"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">
                    <v:imagedata r:id="rId95" o:title=""/>
                  </v:shape>
                  <v:shape id="Picture 611" o:spid="_x0000_s1237"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">
                    <v:imagedata r:id="rId96" o:title=""/>
                  </v:shape>
                  <v:shape id="Picture 612" o:spid="_x0000_s1238"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">
                    <v:imagedata r:id="rId97" o:title=""/>
                  </v:shape>
                </v:group>
                <v:group id="Group 600" o:spid="_x0000_s1239" style="position:absolute;left:42806;top:28954;width:14897;height:4715"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">
                  <v:shape id="Picture 606" o:spid="_x0000_s1240"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">
                    <v:imagedata r:id="rId98" o:title=""/>
                  </v:shape>
                  <v:shape id="Picture 607" o:spid="_x0000_s1241"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">
                    <v:imagedata r:id="rId99" o:title=""/>
                  </v:shape>
                  <v:shape id="Picture 608" o:spid="_x0000_s1242"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">
                    <v:imagedata r:id="rId100" o:title=""/>
                  </v:shape>
                </v:group>
                <v:group id="Group 601" o:spid="_x0000_s1243" style="position:absolute;left:44460;top:19098;width:13241;height:6528"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4" o:spid="_x0000_s1244"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">
                    <v:imagedata r:id="rId101" o:title=""/>
                  </v:shape>
                  <v:shape id="Picture 605" o:spid="_x0000_s1245"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">
                    <v:imagedata r:id="rId102" o:title=""/>
                  </v:shape>
                </v:group>
                <v:shape id="Picture 602" o:spid="_x0000_s1246" type="#_x0000_t75" style="position:absolute;left:45053;top:2990;width:12828;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">
                  <v:imagedata r:id="rId103" o:title=""/>
                </v:shape>
                <v:shape id="Arrow: Bent 603" o:spid="_x0000_s1247" style="position:absolute;left:41158;top:8596;width:3231;height:10312;visibility:visible;mso-wrap-style:square;v-text-anchor:middle" coordsize="323023,103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&#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443" o:spid="_x0000_s1248" style="position:absolute;left:20934;top:42448;width:4595;height:1274;rotation:-90;flip:x y;visibility:visible;mso-wrap-style:square;v-text-anchor:middle" coordsize="459435,12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&#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576" o:spid="_x0000_s1249" style="position:absolute;left:26517;top:48649;width:7518;height:28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" filled="f" stroked="f">
                  <v:textbo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535C0AA1" w14:textId="686EFCA2" w:rsidR="00394A6D" w:rsidRPr="009E67B1" w:rsidRDefault="00231D13" w:rsidP="00231D13">
      <w:pPr>
        <w:pStyle w:val="Caption"/>
        <w:rPr>
          <w:rFonts w:ascii="Calibri" w:hAnsi="Calibri" w:cs="Calibri"/>
          <w:lang w:val="en-US"/>
        </w:rPr>
      </w:pPr>
      <w:bookmarkStart w:id="10" w:name="_Ref81460686"/>
      <w:r>
        <w:t xml:space="preserve">Figure </w:t>
      </w:r>
      <w:r w:rsidR="006F6292">
        <w:fldChar w:fldCharType="begin"/>
      </w:r>
      <w:r w:rsidR="006F6292">
        <w:instrText xml:space="preserve"> SEQ Figure \* ARABIC </w:instrText>
      </w:r>
      <w:r w:rsidR="006F6292">
        <w:fldChar w:fldCharType="separate"/>
      </w:r>
      <w:r w:rsidR="0031313C">
        <w:rPr>
          <w:noProof/>
        </w:rPr>
        <w:t>7</w:t>
      </w:r>
      <w:r w:rsidR="006F6292">
        <w:rPr>
          <w:noProof/>
        </w:rPr>
        <w:fldChar w:fldCharType="end"/>
      </w:r>
      <w:bookmarkEnd w:id="10"/>
      <w:r>
        <w:t>. The visualization of an image tile process by different layers in the UNET</w:t>
      </w:r>
      <w:r w:rsidR="00A9634F">
        <w:t xml:space="preserve">. Note </w:t>
      </w:r>
      <w:r w:rsidR="00AA2EFD">
        <w:t xml:space="preserve">that </w:t>
      </w:r>
      <w:r w:rsidR="00A9634F">
        <w:t xml:space="preserve">we only selected </w:t>
      </w:r>
      <w:r w:rsidR="00F3266A">
        <w:t xml:space="preserve">a few activation maps for visualization </w:t>
      </w:r>
      <w:r w:rsidR="00C61442">
        <w:t>given the limited space.</w:t>
      </w:r>
    </w:p>
    <w:p w14:paraId="31A524CE" w14:textId="3F15B69C"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D731E5">
        <w:rPr>
          <w:rFonts w:ascii="Calibri" w:hAnsi="Calibri" w:cs="Calibri"/>
          <w:lang w:val="en-US"/>
        </w:rPr>
        <w:t>2</w:t>
      </w:r>
      <w:r w:rsidRPr="009E67B1">
        <w:rPr>
          <w:rFonts w:ascii="Calibri" w:hAnsi="Calibri" w:cs="Calibri"/>
          <w:lang w:val="en-US"/>
        </w:rPr>
        <w:t xml:space="preserve"> </w:t>
      </w:r>
      <w:r w:rsidR="00A02223">
        <w:rPr>
          <w:rFonts w:ascii="Calibri" w:hAnsi="Calibri" w:cs="Calibri" w:hint="eastAsia"/>
          <w:lang w:val="en-US"/>
        </w:rPr>
        <w:t>V</w:t>
      </w:r>
      <w:r w:rsidR="00A02223">
        <w:rPr>
          <w:rFonts w:ascii="Calibri" w:hAnsi="Calibri" w:cs="Calibri"/>
          <w:lang w:val="en-US"/>
        </w:rPr>
        <w:t xml:space="preserve">alidation </w:t>
      </w:r>
      <w:r w:rsidR="00EC7C82">
        <w:rPr>
          <w:rFonts w:ascii="Calibri" w:hAnsi="Calibri" w:cs="Calibri"/>
          <w:lang w:val="en-US"/>
        </w:rPr>
        <w:t>maps</w:t>
      </w:r>
    </w:p>
    <w:p w14:paraId="0FF34202" w14:textId="3A84EA3A" w:rsidR="000314CE" w:rsidRDefault="00C76C65" w:rsidP="00D71802">
      <w:pPr>
        <w:spacing w:line="276" w:lineRule="auto"/>
        <w:rPr>
          <w:noProof/>
        </w:rPr>
      </w:pPr>
      <w:r>
        <w:rPr>
          <w:lang w:val="en-US"/>
        </w:rPr>
        <w:t>The transition potential map was shown in</w:t>
      </w:r>
      <w:r w:rsidR="00E60DD0">
        <w:rPr>
          <w:lang w:val="en-US"/>
        </w:rPr>
        <w:t xml:space="preserve"> </w:t>
      </w:r>
      <w:r w:rsidR="00E60DD0">
        <w:rPr>
          <w:highlight w:val="yellow"/>
          <w:lang w:val="en-US"/>
        </w:rPr>
        <w:fldChar w:fldCharType="begin"/>
      </w:r>
      <w:r w:rsidR="00E60DD0">
        <w:rPr>
          <w:lang w:val="en-US"/>
        </w:rPr>
        <w:instrText xml:space="preserve"> REF _Ref81460739 \h </w:instrText>
      </w:r>
      <w:r w:rsidR="00E60DD0">
        <w:rPr>
          <w:highlight w:val="yellow"/>
          <w:lang w:val="en-US"/>
        </w:rPr>
      </w:r>
      <w:r w:rsidR="00E60DD0">
        <w:rPr>
          <w:highlight w:val="yellow"/>
          <w:lang w:val="en-US"/>
        </w:rPr>
        <w:fldChar w:fldCharType="separate"/>
      </w:r>
      <w:r w:rsidR="0031313C">
        <w:t xml:space="preserve">Figure </w:t>
      </w:r>
      <w:r w:rsidR="0031313C">
        <w:rPr>
          <w:noProof/>
        </w:rPr>
        <w:t>8</w:t>
      </w:r>
      <w:r w:rsidR="00E60DD0">
        <w:rPr>
          <w:highlight w:val="yellow"/>
          <w:lang w:val="en-US"/>
        </w:rPr>
        <w:fldChar w:fldCharType="end"/>
      </w:r>
      <w:r>
        <w:rPr>
          <w:lang w:val="en-US"/>
        </w:rPr>
        <w:t>.</w:t>
      </w:r>
      <w:r w:rsidR="00D63A69">
        <w:rPr>
          <w:lang w:val="en-US"/>
        </w:rPr>
        <w:t xml:space="preserve"> </w:t>
      </w:r>
      <w:r w:rsidR="000015AA">
        <w:rPr>
          <w:lang w:val="en-US"/>
        </w:rPr>
        <w:t xml:space="preserve">The pixels near large towns and cities were </w:t>
      </w:r>
      <w:r w:rsidR="004B270D">
        <w:rPr>
          <w:lang w:val="en-US"/>
        </w:rPr>
        <w:t xml:space="preserve">allocated with higher transition potential value </w:t>
      </w:r>
      <w:r w:rsidR="000015AA">
        <w:rPr>
          <w:lang w:val="en-US"/>
        </w:rPr>
        <w:t>than small villages. For example, a large chunk of pixels surrounding Gu</w:t>
      </w:r>
      <w:r w:rsidR="007231E8">
        <w:rPr>
          <w:lang w:val="en-US"/>
        </w:rPr>
        <w:t>'</w:t>
      </w:r>
      <w:r w:rsidR="000015AA">
        <w:rPr>
          <w:lang w:val="en-US"/>
        </w:rPr>
        <w:t xml:space="preserve">An town were highlighted with high </w:t>
      </w:r>
      <w:r w:rsidR="000B37C5">
        <w:rPr>
          <w:lang w:val="en-US"/>
        </w:rPr>
        <w:t xml:space="preserve">transition potential </w:t>
      </w:r>
      <w:r w:rsidR="000015AA">
        <w:rPr>
          <w:lang w:val="en-US"/>
        </w:rPr>
        <w:t>values</w:t>
      </w:r>
      <w:r w:rsidR="007D160E">
        <w:rPr>
          <w:lang w:val="en-US"/>
        </w:rPr>
        <w:t>,</w:t>
      </w:r>
      <w:r w:rsidR="000015AA">
        <w:rPr>
          <w:lang w:val="en-US"/>
        </w:rPr>
        <w:t xml:space="preserve"> </w:t>
      </w:r>
      <w:r w:rsidR="00B34EB9">
        <w:rPr>
          <w:lang w:val="en-US"/>
        </w:rPr>
        <w:t>while only</w:t>
      </w:r>
      <w:r w:rsidR="000B37C5">
        <w:rPr>
          <w:lang w:val="en-US"/>
        </w:rPr>
        <w:t xml:space="preserve"> </w:t>
      </w:r>
      <w:r w:rsidR="00B34EB9">
        <w:rPr>
          <w:lang w:val="en-US"/>
        </w:rPr>
        <w:t xml:space="preserve">thin </w:t>
      </w:r>
      <w:r w:rsidR="000B37C5">
        <w:rPr>
          <w:lang w:val="en-US"/>
        </w:rPr>
        <w:lastRenderedPageBreak/>
        <w:t>edges of nearby villages were identified as prone to urban in the future.</w:t>
      </w:r>
      <w:r w:rsidR="008F11D9">
        <w:rPr>
          <w:lang w:val="en-US"/>
        </w:rPr>
        <w:t xml:space="preserve"> Similar patterns were shown in Shang</w:t>
      </w:r>
      <w:r w:rsidR="007231E8">
        <w:rPr>
          <w:lang w:val="en-US"/>
        </w:rPr>
        <w:t>'</w:t>
      </w:r>
      <w:r w:rsidR="001A1FD7">
        <w:rPr>
          <w:lang w:val="en-US"/>
        </w:rPr>
        <w:t>Q</w:t>
      </w:r>
      <w:r w:rsidR="008F11D9">
        <w:rPr>
          <w:lang w:val="en-US"/>
        </w:rPr>
        <w:t>iu</w:t>
      </w:r>
      <w:r w:rsidR="00DD16AD">
        <w:rPr>
          <w:lang w:val="en-US"/>
        </w:rPr>
        <w:t>.</w:t>
      </w:r>
      <w:r w:rsidR="00B043C9">
        <w:rPr>
          <w:lang w:val="en-US"/>
        </w:rPr>
        <w:t xml:space="preserve"> The linear structures were well captured in the transition potential map. For example, the </w:t>
      </w:r>
      <w:r w:rsidR="00FC43D7">
        <w:rPr>
          <w:lang w:val="en-US"/>
        </w:rPr>
        <w:t>roads in Mo</w:t>
      </w:r>
      <w:r w:rsidR="007231E8">
        <w:rPr>
          <w:lang w:val="en-US"/>
        </w:rPr>
        <w:t>'</w:t>
      </w:r>
      <w:r w:rsidR="001A1FD7">
        <w:rPr>
          <w:lang w:val="en-US"/>
        </w:rPr>
        <w:t>L</w:t>
      </w:r>
      <w:r w:rsidR="00FC43D7">
        <w:rPr>
          <w:lang w:val="en-US"/>
        </w:rPr>
        <w:t xml:space="preserve">ing town </w:t>
      </w:r>
      <w:r w:rsidR="00450D56">
        <w:rPr>
          <w:lang w:val="en-US"/>
        </w:rPr>
        <w:t>and Yue</w:t>
      </w:r>
      <w:r w:rsidR="007231E8">
        <w:rPr>
          <w:lang w:val="en-US"/>
        </w:rPr>
        <w:t>'</w:t>
      </w:r>
      <w:r w:rsidR="001A1FD7">
        <w:rPr>
          <w:lang w:val="en-US"/>
        </w:rPr>
        <w:t>Q</w:t>
      </w:r>
      <w:r w:rsidR="00450D56">
        <w:rPr>
          <w:lang w:val="en-US"/>
        </w:rPr>
        <w:t xml:space="preserve">in village </w:t>
      </w:r>
      <w:r w:rsidR="00FC43D7">
        <w:rPr>
          <w:lang w:val="en-US"/>
        </w:rPr>
        <w:t xml:space="preserve">were identified </w:t>
      </w:r>
      <w:r w:rsidR="00450D56">
        <w:rPr>
          <w:lang w:val="en-US"/>
        </w:rPr>
        <w:t>despite only discreet roads segments in the original urban map.</w:t>
      </w:r>
    </w:p>
    <w:p w14:paraId="5F494AB0" w14:textId="07BDCC23" w:rsidR="00E60DD0" w:rsidRDefault="00A5610E" w:rsidP="00D71802">
      <w:pPr>
        <w:keepNext/>
        <w:spacing w:after="0" w:line="276" w:lineRule="auto"/>
      </w:pPr>
      <w:r w:rsidRPr="00A5610E">
        <w:rPr>
          <w:noProof/>
        </w:rPr>
        <w:drawing>
          <wp:inline distT="0" distB="0" distL="0" distR="0" wp14:anchorId="2548B224" wp14:editId="4EDC5829">
            <wp:extent cx="4621088" cy="6367947"/>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626090" cy="6374840"/>
                    </a:xfrm>
                    <a:prstGeom prst="rect">
                      <a:avLst/>
                    </a:prstGeom>
                    <a:noFill/>
                    <a:ln>
                      <a:noFill/>
                    </a:ln>
                  </pic:spPr>
                </pic:pic>
              </a:graphicData>
            </a:graphic>
          </wp:inline>
        </w:drawing>
      </w:r>
    </w:p>
    <w:p w14:paraId="41843B0D" w14:textId="0559AB7A" w:rsidR="00394A6D" w:rsidRDefault="00E60DD0" w:rsidP="00E60DD0">
      <w:pPr>
        <w:pStyle w:val="Caption"/>
        <w:rPr>
          <w:rFonts w:ascii="Calibri" w:hAnsi="Calibri" w:cs="Calibri"/>
          <w:lang w:val="en-US"/>
        </w:rPr>
      </w:pPr>
      <w:bookmarkStart w:id="11" w:name="_Ref81460739"/>
      <w:r>
        <w:t xml:space="preserve">Figure </w:t>
      </w:r>
      <w:r w:rsidR="006F6292">
        <w:fldChar w:fldCharType="begin"/>
      </w:r>
      <w:r w:rsidR="006F6292">
        <w:instrText xml:space="preserve"> SEQ Figure \* ARABIC </w:instrText>
      </w:r>
      <w:r w:rsidR="006F6292">
        <w:fldChar w:fldCharType="separate"/>
      </w:r>
      <w:r w:rsidR="0031313C">
        <w:rPr>
          <w:noProof/>
        </w:rPr>
        <w:t>8</w:t>
      </w:r>
      <w:r w:rsidR="006F6292">
        <w:rPr>
          <w:noProof/>
        </w:rPr>
        <w:fldChar w:fldCharType="end"/>
      </w:r>
      <w:bookmarkEnd w:id="11"/>
      <w:r>
        <w:t>. The transition potential map</w:t>
      </w:r>
      <w:r w:rsidR="00A90AF0">
        <w:t xml:space="preserve"> of 2005-2007 to 2017-2019</w:t>
      </w:r>
    </w:p>
    <w:p w14:paraId="3CCA1C2A" w14:textId="05854254" w:rsidR="000314CE" w:rsidRDefault="00D94AC9" w:rsidP="00D71802">
      <w:pPr>
        <w:spacing w:line="276" w:lineRule="auto"/>
        <w:rPr>
          <w:rFonts w:ascii="Calibri" w:hAnsi="Calibri" w:cs="Calibri"/>
          <w:lang w:val="en-US"/>
        </w:rPr>
      </w:pPr>
      <w:r>
        <w:rPr>
          <w:lang w:val="en-US"/>
        </w:rPr>
        <w:t xml:space="preserve">The </w:t>
      </w:r>
      <w:r w:rsidR="0080329F">
        <w:rPr>
          <w:lang w:val="en-US"/>
        </w:rPr>
        <w:t>hard</w:t>
      </w:r>
      <w:r w:rsidR="004E45F9">
        <w:rPr>
          <w:lang w:val="en-US"/>
        </w:rPr>
        <w:t xml:space="preserve"> classified</w:t>
      </w:r>
      <w:r w:rsidR="00E650EB">
        <w:rPr>
          <w:lang w:val="en-US"/>
        </w:rPr>
        <w:t xml:space="preserve"> map</w:t>
      </w:r>
      <w:r w:rsidR="005A383B">
        <w:rPr>
          <w:lang w:val="en-US"/>
        </w:rPr>
        <w:t xml:space="preserve"> (</w:t>
      </w:r>
      <w:r w:rsidR="00426D32">
        <w:rPr>
          <w:highlight w:val="yellow"/>
          <w:lang w:val="en-US"/>
        </w:rPr>
        <w:fldChar w:fldCharType="begin"/>
      </w:r>
      <w:r w:rsidR="00426D32">
        <w:rPr>
          <w:lang w:val="en-US"/>
        </w:rPr>
        <w:instrText xml:space="preserve"> REF _Ref81460881 \h </w:instrText>
      </w:r>
      <w:r w:rsidR="00426D32">
        <w:rPr>
          <w:highlight w:val="yellow"/>
          <w:lang w:val="en-US"/>
        </w:rPr>
      </w:r>
      <w:r w:rsidR="00426D32">
        <w:rPr>
          <w:highlight w:val="yellow"/>
          <w:lang w:val="en-US"/>
        </w:rPr>
        <w:fldChar w:fldCharType="separate"/>
      </w:r>
      <w:r w:rsidR="0031313C">
        <w:t xml:space="preserve">Figure </w:t>
      </w:r>
      <w:r w:rsidR="0031313C">
        <w:rPr>
          <w:noProof/>
        </w:rPr>
        <w:t>9</w:t>
      </w:r>
      <w:r w:rsidR="00426D32">
        <w:rPr>
          <w:highlight w:val="yellow"/>
          <w:lang w:val="en-US"/>
        </w:rPr>
        <w:fldChar w:fldCharType="end"/>
      </w:r>
      <w:r w:rsidR="005A383B">
        <w:rPr>
          <w:lang w:val="en-US"/>
        </w:rPr>
        <w:t>)</w:t>
      </w:r>
      <w:r w:rsidR="00E650EB">
        <w:rPr>
          <w:lang w:val="en-US"/>
        </w:rPr>
        <w:t xml:space="preserve"> was created by binarizing the transition potential map</w:t>
      </w:r>
      <w:r w:rsidR="00AB3800">
        <w:rPr>
          <w:lang w:val="en-US"/>
        </w:rPr>
        <w:t xml:space="preserve">. </w:t>
      </w:r>
      <w:r w:rsidR="00794E92">
        <w:rPr>
          <w:lang w:val="en-US"/>
        </w:rPr>
        <w:t xml:space="preserve">The </w:t>
      </w:r>
      <w:r w:rsidR="00A50329">
        <w:rPr>
          <w:lang w:val="en-US"/>
        </w:rPr>
        <w:t xml:space="preserve">hit </w:t>
      </w:r>
      <w:r w:rsidR="007D160E">
        <w:rPr>
          <w:lang w:val="en-US"/>
        </w:rPr>
        <w:t>and</w:t>
      </w:r>
      <w:r w:rsidR="00A50329">
        <w:rPr>
          <w:lang w:val="en-US"/>
        </w:rPr>
        <w:t xml:space="preserve"> false alarm pixels </w:t>
      </w:r>
      <w:r w:rsidR="00AC0633">
        <w:rPr>
          <w:lang w:val="en-US"/>
        </w:rPr>
        <w:t>were close to each other</w:t>
      </w:r>
      <w:r w:rsidR="00000277">
        <w:rPr>
          <w:lang w:val="en-US"/>
        </w:rPr>
        <w:t xml:space="preserve">, and the linear </w:t>
      </w:r>
      <w:r w:rsidR="002A645D">
        <w:rPr>
          <w:lang w:val="en-US"/>
        </w:rPr>
        <w:t xml:space="preserve">structures were </w:t>
      </w:r>
      <w:r w:rsidR="00997CC1">
        <w:rPr>
          <w:lang w:val="en-US"/>
        </w:rPr>
        <w:t xml:space="preserve">identified. </w:t>
      </w:r>
      <w:r w:rsidR="002D7ED5">
        <w:rPr>
          <w:lang w:val="en-US"/>
        </w:rPr>
        <w:t>For example, the correct projected urban pixels were</w:t>
      </w:r>
      <w:r w:rsidR="0033376E">
        <w:rPr>
          <w:lang w:val="en-US"/>
        </w:rPr>
        <w:t xml:space="preserve"> adjacent to incorrect urban projections</w:t>
      </w:r>
      <w:r w:rsidR="00AB4BCC">
        <w:rPr>
          <w:lang w:val="en-US"/>
        </w:rPr>
        <w:t xml:space="preserve">. </w:t>
      </w:r>
      <w:r w:rsidR="004F1B26">
        <w:rPr>
          <w:lang w:val="en-US"/>
        </w:rPr>
        <w:t>Similar patterns can be found in Huai</w:t>
      </w:r>
      <w:r w:rsidR="007231E8">
        <w:rPr>
          <w:lang w:val="en-US"/>
        </w:rPr>
        <w:t>'</w:t>
      </w:r>
      <w:r w:rsidR="004F1B26">
        <w:rPr>
          <w:lang w:val="en-US"/>
        </w:rPr>
        <w:t>An and Gu</w:t>
      </w:r>
      <w:r w:rsidR="007231E8">
        <w:rPr>
          <w:lang w:val="en-US"/>
        </w:rPr>
        <w:t>'</w:t>
      </w:r>
      <w:r w:rsidR="004F1B26">
        <w:rPr>
          <w:lang w:val="en-US"/>
        </w:rPr>
        <w:t xml:space="preserve">An. </w:t>
      </w:r>
      <w:r w:rsidR="00BA038F">
        <w:rPr>
          <w:lang w:val="en-US"/>
        </w:rPr>
        <w:t>The roads in Yang</w:t>
      </w:r>
      <w:r w:rsidR="007231E8">
        <w:rPr>
          <w:lang w:val="en-US"/>
        </w:rPr>
        <w:t>'</w:t>
      </w:r>
      <w:r w:rsidR="001A1FD7">
        <w:rPr>
          <w:lang w:val="en-US"/>
        </w:rPr>
        <w:t>K</w:t>
      </w:r>
      <w:r w:rsidR="00BA038F">
        <w:rPr>
          <w:lang w:val="en-US"/>
        </w:rPr>
        <w:t>ou Zhen and Yue</w:t>
      </w:r>
      <w:r w:rsidR="007231E8">
        <w:rPr>
          <w:lang w:val="en-US"/>
        </w:rPr>
        <w:t>'</w:t>
      </w:r>
      <w:r w:rsidR="001A1FD7">
        <w:rPr>
          <w:lang w:val="en-US"/>
        </w:rPr>
        <w:t>J</w:t>
      </w:r>
      <w:r w:rsidR="00BA038F">
        <w:rPr>
          <w:lang w:val="en-US"/>
        </w:rPr>
        <w:t>in</w:t>
      </w:r>
      <w:r w:rsidR="0003736B">
        <w:rPr>
          <w:lang w:val="en-US"/>
        </w:rPr>
        <w:t xml:space="preserve"> Cun</w:t>
      </w:r>
      <w:r w:rsidR="008D4D1A">
        <w:rPr>
          <w:lang w:val="en-US"/>
        </w:rPr>
        <w:t xml:space="preserve"> were</w:t>
      </w:r>
      <w:r w:rsidR="004835AE">
        <w:rPr>
          <w:lang w:val="en-US"/>
        </w:rPr>
        <w:t xml:space="preserve"> identified. </w:t>
      </w:r>
      <w:r w:rsidR="000873E0">
        <w:rPr>
          <w:lang w:val="en-US"/>
        </w:rPr>
        <w:t>Most of the missed urban projections</w:t>
      </w:r>
      <w:r w:rsidR="007F7406">
        <w:rPr>
          <w:lang w:val="en-US"/>
        </w:rPr>
        <w:t xml:space="preserve"> were relative</w:t>
      </w:r>
      <w:r w:rsidR="001827DF">
        <w:rPr>
          <w:lang w:val="en-US"/>
        </w:rPr>
        <w:t>ly</w:t>
      </w:r>
      <w:r w:rsidR="007F7406">
        <w:rPr>
          <w:lang w:val="en-US"/>
        </w:rPr>
        <w:t xml:space="preserve"> far from the </w:t>
      </w:r>
      <w:r w:rsidR="00B835A4">
        <w:rPr>
          <w:lang w:val="en-US"/>
        </w:rPr>
        <w:t>original urban areas</w:t>
      </w:r>
      <w:r w:rsidR="007D160E">
        <w:rPr>
          <w:lang w:val="en-US"/>
        </w:rPr>
        <w:t>, s</w:t>
      </w:r>
      <w:r w:rsidR="00B835A4">
        <w:rPr>
          <w:lang w:val="en-US"/>
        </w:rPr>
        <w:t xml:space="preserve">uch as the </w:t>
      </w:r>
      <w:r w:rsidR="00D84888">
        <w:rPr>
          <w:lang w:val="en-US"/>
        </w:rPr>
        <w:t>newly developed land in Yang</w:t>
      </w:r>
      <w:r w:rsidR="007231E8">
        <w:rPr>
          <w:lang w:val="en-US"/>
        </w:rPr>
        <w:t>'</w:t>
      </w:r>
      <w:r w:rsidR="000E545F">
        <w:rPr>
          <w:lang w:val="en-US"/>
        </w:rPr>
        <w:t>K</w:t>
      </w:r>
      <w:r w:rsidR="00D84888">
        <w:rPr>
          <w:lang w:val="en-US"/>
        </w:rPr>
        <w:t>ou Zhen that was</w:t>
      </w:r>
      <w:r w:rsidR="006F5982">
        <w:rPr>
          <w:lang w:val="en-US"/>
        </w:rPr>
        <w:t xml:space="preserve"> away from the old tow</w:t>
      </w:r>
      <w:r w:rsidR="001827DF">
        <w:rPr>
          <w:lang w:val="en-US"/>
        </w:rPr>
        <w:t>n</w:t>
      </w:r>
      <w:r w:rsidR="006F5982">
        <w:rPr>
          <w:lang w:val="en-US"/>
        </w:rPr>
        <w:t xml:space="preserve"> center</w:t>
      </w:r>
      <w:r w:rsidR="00F354B3">
        <w:rPr>
          <w:lang w:val="en-US"/>
        </w:rPr>
        <w:t>.</w:t>
      </w:r>
    </w:p>
    <w:p w14:paraId="5ABC690D" w14:textId="24E3E2AA" w:rsidR="00426D32" w:rsidRDefault="00A47C3A" w:rsidP="00D71802">
      <w:pPr>
        <w:keepNext/>
        <w:spacing w:after="0" w:line="276" w:lineRule="auto"/>
      </w:pPr>
      <w:r w:rsidRPr="00A47C3A">
        <w:rPr>
          <w:noProof/>
        </w:rPr>
        <w:lastRenderedPageBreak/>
        <w:drawing>
          <wp:inline distT="0" distB="0" distL="0" distR="0" wp14:anchorId="13EB130A" wp14:editId="78A8461E">
            <wp:extent cx="4745385" cy="65423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746389" cy="6543769"/>
                    </a:xfrm>
                    <a:prstGeom prst="rect">
                      <a:avLst/>
                    </a:prstGeom>
                    <a:noFill/>
                    <a:ln>
                      <a:noFill/>
                    </a:ln>
                  </pic:spPr>
                </pic:pic>
              </a:graphicData>
            </a:graphic>
          </wp:inline>
        </w:drawing>
      </w:r>
    </w:p>
    <w:p w14:paraId="6EFCD8B4" w14:textId="0F1BFDE0" w:rsidR="009054CF" w:rsidRPr="009E67B1" w:rsidRDefault="00426D32" w:rsidP="00426D32">
      <w:pPr>
        <w:pStyle w:val="Caption"/>
        <w:rPr>
          <w:rFonts w:ascii="Calibri" w:hAnsi="Calibri" w:cs="Calibri"/>
          <w:lang w:val="en-US"/>
        </w:rPr>
      </w:pPr>
      <w:bookmarkStart w:id="12" w:name="_Ref81460881"/>
      <w:r>
        <w:t xml:space="preserve">Figure </w:t>
      </w:r>
      <w:r w:rsidR="006F6292">
        <w:fldChar w:fldCharType="begin"/>
      </w:r>
      <w:r w:rsidR="006F6292">
        <w:instrText xml:space="preserve"> SEQ Figure \* ARABIC </w:instrText>
      </w:r>
      <w:r w:rsidR="006F6292">
        <w:fldChar w:fldCharType="separate"/>
      </w:r>
      <w:r w:rsidR="0031313C">
        <w:rPr>
          <w:noProof/>
        </w:rPr>
        <w:t>9</w:t>
      </w:r>
      <w:r w:rsidR="006F6292">
        <w:rPr>
          <w:noProof/>
        </w:rPr>
        <w:fldChar w:fldCharType="end"/>
      </w:r>
      <w:bookmarkEnd w:id="12"/>
      <w:r>
        <w:t>. The hard classified map overlaid with the reference map</w:t>
      </w:r>
    </w:p>
    <w:p w14:paraId="0BDEF800" w14:textId="0611395C"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A840E6">
        <w:rPr>
          <w:rFonts w:ascii="Calibri" w:hAnsi="Calibri" w:cs="Calibri"/>
          <w:lang w:val="en-US"/>
        </w:rPr>
        <w:t>3</w:t>
      </w:r>
      <w:r w:rsidRPr="009E67B1">
        <w:rPr>
          <w:rFonts w:ascii="Calibri" w:hAnsi="Calibri" w:cs="Calibri"/>
          <w:lang w:val="en-US"/>
        </w:rPr>
        <w:t xml:space="preserve"> </w:t>
      </w:r>
      <w:r w:rsidR="009F6637">
        <w:rPr>
          <w:rFonts w:ascii="Calibri" w:hAnsi="Calibri" w:cs="Calibri" w:hint="eastAsia"/>
          <w:lang w:val="en-US"/>
        </w:rPr>
        <w:t>Va</w:t>
      </w:r>
      <w:r w:rsidR="009F6637">
        <w:rPr>
          <w:rFonts w:ascii="Calibri" w:hAnsi="Calibri" w:cs="Calibri"/>
          <w:lang w:val="en-US"/>
        </w:rPr>
        <w:t>lidation metrics</w:t>
      </w:r>
    </w:p>
    <w:p w14:paraId="6E646866" w14:textId="1806AC2F" w:rsidR="00960DCE" w:rsidRPr="00960DCE" w:rsidRDefault="00960DCE" w:rsidP="00D71802">
      <w:pPr>
        <w:spacing w:line="276" w:lineRule="auto"/>
        <w:rPr>
          <w:lang w:val="en-US"/>
        </w:rPr>
      </w:pPr>
      <w:r>
        <w:rPr>
          <w:lang w:val="en-US"/>
        </w:rPr>
        <w:t xml:space="preserve">The overlay metrics </w:t>
      </w:r>
      <w:r w:rsidR="00C5507E">
        <w:rPr>
          <w:lang w:val="en-US"/>
        </w:rPr>
        <w:t>of the validation map</w:t>
      </w:r>
      <w:r w:rsidR="004E45F9">
        <w:rPr>
          <w:lang w:val="en-US"/>
        </w:rPr>
        <w:t>s</w:t>
      </w:r>
      <w:r w:rsidR="00C5507E">
        <w:rPr>
          <w:lang w:val="en-US"/>
        </w:rPr>
        <w:t xml:space="preserve"> comparing to the </w:t>
      </w:r>
      <w:r w:rsidR="00005136">
        <w:rPr>
          <w:lang w:val="en-US"/>
        </w:rPr>
        <w:t>reference</w:t>
      </w:r>
      <w:r w:rsidR="00C5507E">
        <w:rPr>
          <w:lang w:val="en-US"/>
        </w:rPr>
        <w:t xml:space="preserve"> map </w:t>
      </w:r>
      <w:r w:rsidR="00E005B0">
        <w:rPr>
          <w:lang w:val="en-US"/>
        </w:rPr>
        <w:t>are</w:t>
      </w:r>
      <w:r w:rsidR="00C5507E">
        <w:rPr>
          <w:lang w:val="en-US"/>
        </w:rPr>
        <w:t xml:space="preserve"> show</w:t>
      </w:r>
      <w:r w:rsidR="00E005B0">
        <w:rPr>
          <w:lang w:val="en-US"/>
        </w:rPr>
        <w:t>n</w:t>
      </w:r>
      <w:r w:rsidR="00C5507E">
        <w:rPr>
          <w:lang w:val="en-US"/>
        </w:rPr>
        <w:t xml:space="preserve"> in </w:t>
      </w:r>
      <w:r w:rsidR="00007605">
        <w:rPr>
          <w:highlight w:val="yellow"/>
          <w:lang w:val="en-US"/>
        </w:rPr>
        <w:fldChar w:fldCharType="begin"/>
      </w:r>
      <w:r w:rsidR="00007605">
        <w:rPr>
          <w:lang w:val="en-US"/>
        </w:rPr>
        <w:instrText xml:space="preserve"> REF _Ref81460956 \h </w:instrText>
      </w:r>
      <w:r w:rsidR="00007605">
        <w:rPr>
          <w:highlight w:val="yellow"/>
          <w:lang w:val="en-US"/>
        </w:rPr>
      </w:r>
      <w:r w:rsidR="00007605">
        <w:rPr>
          <w:highlight w:val="yellow"/>
          <w:lang w:val="en-US"/>
        </w:rPr>
        <w:fldChar w:fldCharType="separate"/>
      </w:r>
      <w:r w:rsidR="0031313C">
        <w:t xml:space="preserve">Figure </w:t>
      </w:r>
      <w:r w:rsidR="0031313C">
        <w:rPr>
          <w:noProof/>
        </w:rPr>
        <w:t>10</w:t>
      </w:r>
      <w:r w:rsidR="00007605">
        <w:rPr>
          <w:highlight w:val="yellow"/>
          <w:lang w:val="en-US"/>
        </w:rPr>
        <w:fldChar w:fldCharType="end"/>
      </w:r>
      <w:r w:rsidR="00C5507E">
        <w:rPr>
          <w:lang w:val="en-US"/>
        </w:rPr>
        <w:t xml:space="preserve">. </w:t>
      </w:r>
      <w:r w:rsidR="004E45F9">
        <w:rPr>
          <w:lang w:val="en-US"/>
        </w:rPr>
        <w:t xml:space="preserve"> </w:t>
      </w:r>
      <w:r w:rsidR="00505681">
        <w:rPr>
          <w:lang w:val="en-US"/>
        </w:rPr>
        <w:t>The</w:t>
      </w:r>
      <w:r w:rsidR="00525F6C">
        <w:rPr>
          <w:lang w:val="en-US"/>
        </w:rPr>
        <w:t xml:space="preserve"> AUC</w:t>
      </w:r>
      <w:r w:rsidR="00505681">
        <w:rPr>
          <w:lang w:val="en-US"/>
        </w:rPr>
        <w:t xml:space="preserve"> </w:t>
      </w:r>
      <w:r w:rsidR="009A2FD1">
        <w:rPr>
          <w:lang w:val="en-US"/>
        </w:rPr>
        <w:t xml:space="preserve">the transition potential </w:t>
      </w:r>
      <w:r w:rsidR="00525F6C">
        <w:rPr>
          <w:lang w:val="en-US"/>
        </w:rPr>
        <w:t xml:space="preserve">ranges from </w:t>
      </w:r>
      <w:r w:rsidR="00FA1D16">
        <w:rPr>
          <w:lang w:val="en-US"/>
        </w:rPr>
        <w:t>0.70 to 0.97 with the median value of</w:t>
      </w:r>
      <w:r w:rsidR="009A2FD1">
        <w:rPr>
          <w:lang w:val="en-US"/>
        </w:rPr>
        <w:t xml:space="preserve"> ~</w:t>
      </w:r>
      <w:r w:rsidR="004F6B3B">
        <w:rPr>
          <w:lang w:val="en-US"/>
        </w:rPr>
        <w:t>0.81</w:t>
      </w:r>
      <w:r w:rsidR="00393FA2">
        <w:rPr>
          <w:lang w:val="en-US"/>
        </w:rPr>
        <w:t>.</w:t>
      </w:r>
      <w:r w:rsidR="00A85F9F">
        <w:rPr>
          <w:lang w:val="en-US"/>
        </w:rPr>
        <w:t xml:space="preserve"> </w:t>
      </w:r>
      <w:r w:rsidR="00007605">
        <w:rPr>
          <w:lang w:val="en-US"/>
        </w:rPr>
        <w:t>The median values of the OA</w:t>
      </w:r>
      <w:r w:rsidR="00151F28">
        <w:rPr>
          <w:lang w:val="en-US"/>
        </w:rPr>
        <w:t>,</w:t>
      </w:r>
      <w:r w:rsidR="00313DF4">
        <w:rPr>
          <w:lang w:val="en-US"/>
        </w:rPr>
        <w:t xml:space="preserve"> </w:t>
      </w:r>
      <w:r w:rsidR="002A22E4">
        <w:rPr>
          <w:rFonts w:hint="eastAsia"/>
          <w:lang w:val="en-US"/>
        </w:rPr>
        <w:t>t</w:t>
      </w:r>
      <w:r w:rsidR="002A22E4">
        <w:rPr>
          <w:lang w:val="en-US"/>
        </w:rPr>
        <w:t xml:space="preserve">he </w:t>
      </w:r>
      <w:r w:rsidR="00AE2EE9">
        <w:rPr>
          <w:lang w:val="en-US"/>
        </w:rPr>
        <w:t>hit</w:t>
      </w:r>
      <w:r w:rsidR="00313DF4">
        <w:rPr>
          <w:lang w:val="en-US"/>
        </w:rPr>
        <w:t xml:space="preserve"> rate</w:t>
      </w:r>
      <w:r w:rsidR="00151F28">
        <w:rPr>
          <w:lang w:val="en-US"/>
        </w:rPr>
        <w:t>,</w:t>
      </w:r>
      <w:r w:rsidR="00313DF4">
        <w:rPr>
          <w:lang w:val="en-US"/>
        </w:rPr>
        <w:t xml:space="preserve"> and </w:t>
      </w:r>
      <w:r w:rsidR="00A4160E">
        <w:rPr>
          <w:lang w:val="en-US"/>
        </w:rPr>
        <w:t xml:space="preserve">the </w:t>
      </w:r>
      <w:r w:rsidR="00313DF4">
        <w:rPr>
          <w:lang w:val="en-US"/>
        </w:rPr>
        <w:t>FoM of the hard classified map were</w:t>
      </w:r>
      <w:r w:rsidR="00722240">
        <w:rPr>
          <w:lang w:val="en-US"/>
        </w:rPr>
        <w:t xml:space="preserve"> ~0.9, ~0.3</w:t>
      </w:r>
      <w:r w:rsidR="00AE2EE9">
        <w:rPr>
          <w:lang w:val="en-US"/>
        </w:rPr>
        <w:t>3</w:t>
      </w:r>
      <w:r w:rsidR="00E005B0">
        <w:rPr>
          <w:lang w:val="en-US"/>
        </w:rPr>
        <w:t>,</w:t>
      </w:r>
      <w:r w:rsidR="00722240">
        <w:rPr>
          <w:lang w:val="en-US"/>
        </w:rPr>
        <w:t xml:space="preserve"> and </w:t>
      </w:r>
      <w:r w:rsidR="00AE2EE9">
        <w:rPr>
          <w:lang w:val="en-US"/>
        </w:rPr>
        <w:t>~0.2, respectively.</w:t>
      </w:r>
      <w:r w:rsidR="00647ABD">
        <w:rPr>
          <w:lang w:val="en-US"/>
        </w:rPr>
        <w:t xml:space="preserve">  </w:t>
      </w:r>
    </w:p>
    <w:p w14:paraId="520BB8D3" w14:textId="77777777" w:rsidR="00007605" w:rsidRDefault="00F23095" w:rsidP="00D71802">
      <w:pPr>
        <w:keepNext/>
        <w:spacing w:after="0" w:line="276" w:lineRule="auto"/>
      </w:pPr>
      <w:r>
        <w:rPr>
          <w:noProof/>
        </w:rPr>
        <w:lastRenderedPageBreak/>
        <w:drawing>
          <wp:inline distT="0" distB="0" distL="0" distR="0" wp14:anchorId="43B63835" wp14:editId="7043C4EC">
            <wp:extent cx="2857857" cy="2283262"/>
            <wp:effectExtent l="0" t="0" r="0" b="317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96DAC541-7B7A-43D3-8B79-37D633B846F1}">
                          <asvg:svgBlip xmlns:asvg="http://schemas.microsoft.com/office/drawing/2016/SVG/main" r:embed="rId107"/>
                        </a:ext>
                      </a:extLst>
                    </a:blip>
                    <a:stretch>
                      <a:fillRect/>
                    </a:stretch>
                  </pic:blipFill>
                  <pic:spPr>
                    <a:xfrm>
                      <a:off x="0" y="0"/>
                      <a:ext cx="2871886" cy="2294470"/>
                    </a:xfrm>
                    <a:prstGeom prst="rect">
                      <a:avLst/>
                    </a:prstGeom>
                  </pic:spPr>
                </pic:pic>
              </a:graphicData>
            </a:graphic>
          </wp:inline>
        </w:drawing>
      </w:r>
    </w:p>
    <w:p w14:paraId="56A93314" w14:textId="576A48D2" w:rsidR="00C9171F" w:rsidRDefault="00007605" w:rsidP="00007605">
      <w:pPr>
        <w:pStyle w:val="Caption"/>
        <w:rPr>
          <w:rFonts w:ascii="Calibri" w:hAnsi="Calibri" w:cs="Calibri"/>
          <w:lang w:val="en-US"/>
        </w:rPr>
      </w:pPr>
      <w:bookmarkStart w:id="13" w:name="_Ref81460956"/>
      <w:r>
        <w:t xml:space="preserve">Figure </w:t>
      </w:r>
      <w:r w:rsidR="006F6292">
        <w:fldChar w:fldCharType="begin"/>
      </w:r>
      <w:r w:rsidR="006F6292">
        <w:instrText xml:space="preserve"> SEQ Figure \* ARABIC </w:instrText>
      </w:r>
      <w:r w:rsidR="006F6292">
        <w:fldChar w:fldCharType="separate"/>
      </w:r>
      <w:r w:rsidR="0031313C">
        <w:rPr>
          <w:noProof/>
        </w:rPr>
        <w:t>10</w:t>
      </w:r>
      <w:r w:rsidR="006F6292">
        <w:rPr>
          <w:noProof/>
        </w:rPr>
        <w:fldChar w:fldCharType="end"/>
      </w:r>
      <w:bookmarkEnd w:id="13"/>
      <w:r>
        <w:t xml:space="preserve">. The </w:t>
      </w:r>
      <w:r w:rsidR="002022C0">
        <w:t>overlay</w:t>
      </w:r>
      <w:r>
        <w:t xml:space="preserve"> metrics for the hard classified map of 2017-2019</w:t>
      </w:r>
    </w:p>
    <w:p w14:paraId="71279E28" w14:textId="61FAB96A" w:rsidR="00245AC6" w:rsidRPr="009E67B1" w:rsidRDefault="003F0B1D" w:rsidP="00D71802">
      <w:pPr>
        <w:spacing w:line="276" w:lineRule="auto"/>
        <w:rPr>
          <w:rFonts w:ascii="Calibri" w:hAnsi="Calibri" w:cs="Calibri"/>
          <w:lang w:val="en-US"/>
        </w:rPr>
      </w:pPr>
      <w:r>
        <w:rPr>
          <w:rFonts w:ascii="Calibri" w:hAnsi="Calibri" w:cs="Calibri"/>
          <w:lang w:val="en-US"/>
        </w:rPr>
        <w:t xml:space="preserve">The landscape metrics of the </w:t>
      </w:r>
      <w:r w:rsidR="00005136">
        <w:rPr>
          <w:rFonts w:ascii="Calibri" w:hAnsi="Calibri" w:cs="Calibri"/>
          <w:lang w:val="en-US"/>
        </w:rPr>
        <w:t>hard classified map compar</w:t>
      </w:r>
      <w:r w:rsidR="00E005B0">
        <w:rPr>
          <w:rFonts w:ascii="Calibri" w:hAnsi="Calibri" w:cs="Calibri"/>
          <w:lang w:val="en-US"/>
        </w:rPr>
        <w:t>ed</w:t>
      </w:r>
      <w:r w:rsidR="00005136">
        <w:rPr>
          <w:rFonts w:ascii="Calibri" w:hAnsi="Calibri" w:cs="Calibri"/>
          <w:lang w:val="en-US"/>
        </w:rPr>
        <w:t xml:space="preserve"> to the </w:t>
      </w:r>
      <w:r w:rsidR="00005136">
        <w:rPr>
          <w:lang w:val="en-US"/>
        </w:rPr>
        <w:t xml:space="preserve">reference </w:t>
      </w:r>
      <w:r w:rsidR="00005136">
        <w:rPr>
          <w:rFonts w:ascii="Calibri" w:hAnsi="Calibri" w:cs="Calibri"/>
          <w:lang w:val="en-US"/>
        </w:rPr>
        <w:t xml:space="preserve">map </w:t>
      </w:r>
      <w:r w:rsidR="00E005B0">
        <w:rPr>
          <w:rFonts w:ascii="Calibri" w:hAnsi="Calibri" w:cs="Calibri"/>
          <w:lang w:val="en-US"/>
        </w:rPr>
        <w:t>are</w:t>
      </w:r>
      <w:r w:rsidR="00005136">
        <w:rPr>
          <w:rFonts w:ascii="Calibri" w:hAnsi="Calibri" w:cs="Calibri"/>
          <w:lang w:val="en-US"/>
        </w:rPr>
        <w:t xml:space="preserve"> shown in </w:t>
      </w:r>
      <w:r w:rsidR="002022C0">
        <w:rPr>
          <w:rFonts w:ascii="Calibri" w:hAnsi="Calibri" w:cs="Calibri"/>
          <w:highlight w:val="yellow"/>
          <w:lang w:val="en-US"/>
        </w:rPr>
        <w:fldChar w:fldCharType="begin"/>
      </w:r>
      <w:r w:rsidR="002022C0">
        <w:rPr>
          <w:rFonts w:ascii="Calibri" w:hAnsi="Calibri" w:cs="Calibri"/>
          <w:lang w:val="en-US"/>
        </w:rPr>
        <w:instrText xml:space="preserve"> REF _Ref81461038 \h </w:instrText>
      </w:r>
      <w:r w:rsidR="002022C0">
        <w:rPr>
          <w:rFonts w:ascii="Calibri" w:hAnsi="Calibri" w:cs="Calibri"/>
          <w:highlight w:val="yellow"/>
          <w:lang w:val="en-US"/>
        </w:rPr>
      </w:r>
      <w:r w:rsidR="002022C0">
        <w:rPr>
          <w:rFonts w:ascii="Calibri" w:hAnsi="Calibri" w:cs="Calibri"/>
          <w:highlight w:val="yellow"/>
          <w:lang w:val="en-US"/>
        </w:rPr>
        <w:fldChar w:fldCharType="separate"/>
      </w:r>
      <w:r w:rsidR="0031313C">
        <w:t xml:space="preserve">Figure </w:t>
      </w:r>
      <w:r w:rsidR="0031313C">
        <w:rPr>
          <w:noProof/>
        </w:rPr>
        <w:t>11</w:t>
      </w:r>
      <w:r w:rsidR="002022C0">
        <w:rPr>
          <w:rFonts w:ascii="Calibri" w:hAnsi="Calibri" w:cs="Calibri"/>
          <w:highlight w:val="yellow"/>
          <w:lang w:val="en-US"/>
        </w:rPr>
        <w:fldChar w:fldCharType="end"/>
      </w:r>
      <w:r w:rsidR="00005136">
        <w:rPr>
          <w:rFonts w:ascii="Calibri" w:hAnsi="Calibri" w:cs="Calibri"/>
          <w:lang w:val="en-US"/>
        </w:rPr>
        <w:t>.</w:t>
      </w:r>
      <w:r w:rsidR="00F44269">
        <w:rPr>
          <w:rFonts w:ascii="Calibri" w:hAnsi="Calibri" w:cs="Calibri"/>
          <w:lang w:val="en-US"/>
        </w:rPr>
        <w:t xml:space="preserve"> </w:t>
      </w:r>
      <w:r w:rsidR="008E08A6">
        <w:rPr>
          <w:rFonts w:ascii="Calibri" w:hAnsi="Calibri" w:cs="Calibri"/>
          <w:lang w:val="en-US"/>
        </w:rPr>
        <w:t xml:space="preserve">The PN of the </w:t>
      </w:r>
      <w:r w:rsidR="009E3EE4">
        <w:rPr>
          <w:rFonts w:ascii="Calibri" w:hAnsi="Calibri" w:cs="Calibri"/>
          <w:lang w:val="en-US"/>
        </w:rPr>
        <w:t>prediction map</w:t>
      </w:r>
      <w:r w:rsidR="00FB1058">
        <w:rPr>
          <w:rFonts w:ascii="Calibri" w:hAnsi="Calibri" w:cs="Calibri"/>
          <w:lang w:val="en-US"/>
        </w:rPr>
        <w:t xml:space="preserve"> were systematically less than the </w:t>
      </w:r>
      <w:r w:rsidR="008014A3">
        <w:rPr>
          <w:rFonts w:ascii="Calibri" w:hAnsi="Calibri" w:cs="Calibri"/>
          <w:lang w:val="en-US"/>
        </w:rPr>
        <w:t>reference map, while the</w:t>
      </w:r>
      <w:r w:rsidR="00E75D3A">
        <w:rPr>
          <w:rFonts w:ascii="Calibri" w:hAnsi="Calibri" w:cs="Calibri"/>
          <w:lang w:val="en-US"/>
        </w:rPr>
        <w:t xml:space="preserve"> </w:t>
      </w:r>
      <w:r w:rsidR="00D50560">
        <w:rPr>
          <w:rFonts w:ascii="Calibri" w:hAnsi="Calibri" w:cs="Calibri"/>
          <w:lang w:val="en-US"/>
        </w:rPr>
        <w:t>L</w:t>
      </w:r>
      <w:r w:rsidR="00E75D3A">
        <w:rPr>
          <w:rFonts w:ascii="Calibri" w:hAnsi="Calibri" w:cs="Calibri"/>
          <w:lang w:val="en-US"/>
        </w:rPr>
        <w:t>SI</w:t>
      </w:r>
      <w:r w:rsidR="00D50560">
        <w:rPr>
          <w:rFonts w:ascii="Calibri" w:hAnsi="Calibri" w:cs="Calibri"/>
          <w:lang w:val="en-US"/>
        </w:rPr>
        <w:t xml:space="preserve"> of both map</w:t>
      </w:r>
      <w:r w:rsidR="00CC2823">
        <w:rPr>
          <w:rFonts w:ascii="Calibri" w:hAnsi="Calibri" w:cs="Calibri"/>
          <w:lang w:val="en-US"/>
        </w:rPr>
        <w:t>s were close</w:t>
      </w:r>
      <w:r w:rsidR="005A79D7">
        <w:rPr>
          <w:rFonts w:ascii="Calibri" w:hAnsi="Calibri" w:cs="Calibri"/>
          <w:lang w:val="en-US"/>
        </w:rPr>
        <w:t xml:space="preserve">. The </w:t>
      </w:r>
      <w:r w:rsidR="0089453C">
        <w:rPr>
          <w:rFonts w:ascii="Calibri" w:hAnsi="Calibri" w:cs="Calibri"/>
          <w:lang w:val="en-US"/>
        </w:rPr>
        <w:t xml:space="preserve">LPI were </w:t>
      </w:r>
      <w:r w:rsidR="00C5791C">
        <w:rPr>
          <w:rFonts w:ascii="Calibri" w:hAnsi="Calibri" w:cs="Calibri"/>
          <w:lang w:val="en-US"/>
        </w:rPr>
        <w:t xml:space="preserve">nearly </w:t>
      </w:r>
      <w:r w:rsidR="00B44FD8">
        <w:rPr>
          <w:rFonts w:ascii="Calibri" w:hAnsi="Calibri" w:cs="Calibri"/>
          <w:lang w:val="en-US"/>
        </w:rPr>
        <w:t>uncorrelated between the projection and the reference map.</w:t>
      </w:r>
    </w:p>
    <w:p w14:paraId="44947940" w14:textId="77777777" w:rsidR="002022C0" w:rsidRDefault="008513B6" w:rsidP="00D71802">
      <w:pPr>
        <w:keepNext/>
        <w:spacing w:after="0" w:line="276" w:lineRule="auto"/>
      </w:pPr>
      <w:r>
        <w:rPr>
          <w:noProof/>
        </w:rPr>
        <w:drawing>
          <wp:inline distT="0" distB="0" distL="0" distR="0" wp14:anchorId="1AB7EAE9" wp14:editId="47086648">
            <wp:extent cx="5731510" cy="177927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731510" cy="1779270"/>
                    </a:xfrm>
                    <a:prstGeom prst="rect">
                      <a:avLst/>
                    </a:prstGeom>
                    <a:noFill/>
                    <a:ln>
                      <a:noFill/>
                    </a:ln>
                  </pic:spPr>
                </pic:pic>
              </a:graphicData>
            </a:graphic>
          </wp:inline>
        </w:drawing>
      </w:r>
    </w:p>
    <w:p w14:paraId="207C69FE" w14:textId="6B111F1F" w:rsidR="001642A6" w:rsidRPr="009E67B1" w:rsidRDefault="002022C0" w:rsidP="002022C0">
      <w:pPr>
        <w:pStyle w:val="Caption"/>
        <w:rPr>
          <w:rFonts w:ascii="Calibri" w:hAnsi="Calibri" w:cs="Calibri"/>
          <w:lang w:val="en-US"/>
        </w:rPr>
      </w:pPr>
      <w:bookmarkStart w:id="14" w:name="_Ref81461038"/>
      <w:r>
        <w:t xml:space="preserve">Figure </w:t>
      </w:r>
      <w:r w:rsidR="006F6292">
        <w:fldChar w:fldCharType="begin"/>
      </w:r>
      <w:r w:rsidR="006F6292">
        <w:instrText xml:space="preserve"> SEQ Figure \* ARABIC </w:instrText>
      </w:r>
      <w:r w:rsidR="006F6292">
        <w:fldChar w:fldCharType="separate"/>
      </w:r>
      <w:r w:rsidR="0031313C">
        <w:rPr>
          <w:noProof/>
        </w:rPr>
        <w:t>11</w:t>
      </w:r>
      <w:r w:rsidR="006F6292">
        <w:rPr>
          <w:noProof/>
        </w:rPr>
        <w:fldChar w:fldCharType="end"/>
      </w:r>
      <w:bookmarkEnd w:id="14"/>
      <w:r>
        <w:t xml:space="preserve">. </w:t>
      </w:r>
      <w:r w:rsidRPr="00207796">
        <w:t xml:space="preserve">The </w:t>
      </w:r>
      <w:r>
        <w:t>landscape</w:t>
      </w:r>
      <w:r w:rsidRPr="00207796">
        <w:t xml:space="preserve"> metrics for the hard classified map of 2017-2019</w:t>
      </w:r>
      <w:r w:rsidR="00CE7E38">
        <w:t>. The dash line refers to y</w:t>
      </w:r>
      <w:r w:rsidR="00442639">
        <w:t xml:space="preserve"> </w:t>
      </w:r>
      <w:r w:rsidR="00CE7E38">
        <w:t>=</w:t>
      </w:r>
      <w:r w:rsidR="00442639">
        <w:t xml:space="preserve"> </w:t>
      </w:r>
      <w:r w:rsidR="00CE7E38">
        <w:t>x.</w:t>
      </w:r>
    </w:p>
    <w:p w14:paraId="6F662EA7" w14:textId="700D8CB7"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A840E6">
        <w:rPr>
          <w:rFonts w:ascii="Calibri" w:hAnsi="Calibri" w:cs="Calibri"/>
          <w:lang w:val="en-US"/>
        </w:rPr>
        <w:t>4</w:t>
      </w:r>
      <w:r w:rsidRPr="009E67B1">
        <w:rPr>
          <w:rFonts w:ascii="Calibri" w:hAnsi="Calibri" w:cs="Calibri"/>
          <w:lang w:val="en-US"/>
        </w:rPr>
        <w:t xml:space="preserve"> Prediction</w:t>
      </w:r>
      <w:r w:rsidR="00275AC6">
        <w:rPr>
          <w:rFonts w:ascii="Calibri" w:hAnsi="Calibri" w:cs="Calibri"/>
          <w:lang w:val="en-US"/>
        </w:rPr>
        <w:t xml:space="preserve"> urban </w:t>
      </w:r>
      <w:r w:rsidR="00DF42D8">
        <w:rPr>
          <w:rFonts w:ascii="Calibri" w:hAnsi="Calibri" w:cs="Calibri"/>
          <w:lang w:val="en-US"/>
        </w:rPr>
        <w:t xml:space="preserve">area </w:t>
      </w:r>
      <w:r w:rsidR="00275AC6">
        <w:rPr>
          <w:rFonts w:ascii="Calibri" w:hAnsi="Calibri" w:cs="Calibri"/>
          <w:lang w:val="en-US"/>
        </w:rPr>
        <w:t>to 2030</w:t>
      </w:r>
    </w:p>
    <w:p w14:paraId="52DC45E9" w14:textId="0213461C" w:rsidR="00FC783D" w:rsidRPr="00FC783D" w:rsidRDefault="00FC783D" w:rsidP="00D71802">
      <w:pPr>
        <w:spacing w:line="276" w:lineRule="auto"/>
        <w:rPr>
          <w:lang w:val="en-US"/>
        </w:rPr>
      </w:pPr>
      <w:r>
        <w:rPr>
          <w:lang w:val="en-US"/>
        </w:rPr>
        <w:t>The historical urban areas of the North China Plain showed a strong exponential trend (</w:t>
      </w:r>
      <w:r w:rsidR="000630DC">
        <w:rPr>
          <w:highlight w:val="yellow"/>
          <w:lang w:val="en-US"/>
        </w:rPr>
        <w:fldChar w:fldCharType="begin"/>
      </w:r>
      <w:r w:rsidR="000630DC">
        <w:rPr>
          <w:lang w:val="en-US"/>
        </w:rPr>
        <w:instrText xml:space="preserve"> REF _Ref81461127 \h </w:instrText>
      </w:r>
      <w:r w:rsidR="000630DC">
        <w:rPr>
          <w:highlight w:val="yellow"/>
          <w:lang w:val="en-US"/>
        </w:rPr>
      </w:r>
      <w:r w:rsidR="000630DC">
        <w:rPr>
          <w:highlight w:val="yellow"/>
          <w:lang w:val="en-US"/>
        </w:rPr>
        <w:fldChar w:fldCharType="separate"/>
      </w:r>
      <w:r w:rsidR="0031313C">
        <w:t xml:space="preserve">Figure </w:t>
      </w:r>
      <w:r w:rsidR="0031313C">
        <w:rPr>
          <w:noProof/>
        </w:rPr>
        <w:t>12</w:t>
      </w:r>
      <w:r w:rsidR="000630DC">
        <w:rPr>
          <w:highlight w:val="yellow"/>
          <w:lang w:val="en-US"/>
        </w:rPr>
        <w:fldChar w:fldCharType="end"/>
      </w:r>
      <w:r>
        <w:rPr>
          <w:lang w:val="en-US"/>
        </w:rPr>
        <w:t xml:space="preserve">). The predicted urban area in 2030 is </w:t>
      </w:r>
      <w:r w:rsidRPr="00FC783D">
        <w:rPr>
          <w:lang w:val="en-US"/>
        </w:rPr>
        <w:t>218</w:t>
      </w:r>
      <w:r>
        <w:rPr>
          <w:lang w:val="en-US"/>
        </w:rPr>
        <w:t>,</w:t>
      </w:r>
      <w:r w:rsidRPr="00FC783D">
        <w:rPr>
          <w:lang w:val="en-US"/>
        </w:rPr>
        <w:t>947</w:t>
      </w:r>
      <w:r>
        <w:rPr>
          <w:lang w:val="en-US"/>
        </w:rPr>
        <w:t xml:space="preserve"> km</w:t>
      </w:r>
      <w:r w:rsidRPr="00FC783D">
        <w:rPr>
          <w:vertAlign w:val="superscript"/>
          <w:lang w:val="en-US"/>
        </w:rPr>
        <w:t>2</w:t>
      </w:r>
      <w:r>
        <w:rPr>
          <w:lang w:val="en-US"/>
        </w:rPr>
        <w:t>, which is ~1.68 times to the urban area in 2017-2019.</w:t>
      </w:r>
    </w:p>
    <w:p w14:paraId="40E28835" w14:textId="77777777" w:rsidR="000630DC" w:rsidRDefault="00AC1CAD" w:rsidP="00D71802">
      <w:pPr>
        <w:keepNext/>
        <w:spacing w:after="0" w:line="276" w:lineRule="auto"/>
      </w:pPr>
      <w:r w:rsidRPr="00AC1CAD">
        <w:rPr>
          <w:rFonts w:ascii="Calibri" w:hAnsi="Calibri" w:cs="Calibri"/>
          <w:noProof/>
          <w:lang w:val="en-US"/>
        </w:rPr>
        <w:drawing>
          <wp:inline distT="0" distB="0" distL="0" distR="0" wp14:anchorId="29D391F9" wp14:editId="44774C7C">
            <wp:extent cx="3013370" cy="1809617"/>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023610" cy="1815767"/>
                    </a:xfrm>
                    <a:prstGeom prst="rect">
                      <a:avLst/>
                    </a:prstGeom>
                    <a:noFill/>
                    <a:ln>
                      <a:noFill/>
                    </a:ln>
                  </pic:spPr>
                </pic:pic>
              </a:graphicData>
            </a:graphic>
          </wp:inline>
        </w:drawing>
      </w:r>
    </w:p>
    <w:p w14:paraId="367EFF88" w14:textId="45BED070" w:rsidR="00394A6D" w:rsidRDefault="000630DC" w:rsidP="000630DC">
      <w:pPr>
        <w:pStyle w:val="Caption"/>
        <w:rPr>
          <w:rFonts w:ascii="Calibri" w:hAnsi="Calibri" w:cs="Calibri"/>
          <w:lang w:val="en-US"/>
        </w:rPr>
      </w:pPr>
      <w:bookmarkStart w:id="15" w:name="_Ref81461127"/>
      <w:r>
        <w:t xml:space="preserve">Figure </w:t>
      </w:r>
      <w:r w:rsidR="006F6292">
        <w:fldChar w:fldCharType="begin"/>
      </w:r>
      <w:r w:rsidR="006F6292">
        <w:instrText xml:space="preserve"> SEQ Figure \* ARABIC </w:instrText>
      </w:r>
      <w:r w:rsidR="006F6292">
        <w:fldChar w:fldCharType="separate"/>
      </w:r>
      <w:r w:rsidR="0031313C">
        <w:rPr>
          <w:noProof/>
        </w:rPr>
        <w:t>12</w:t>
      </w:r>
      <w:r w:rsidR="006F6292">
        <w:rPr>
          <w:noProof/>
        </w:rPr>
        <w:fldChar w:fldCharType="end"/>
      </w:r>
      <w:bookmarkEnd w:id="15"/>
      <w:r>
        <w:t>. The exponential regression on historical urban areas</w:t>
      </w:r>
    </w:p>
    <w:p w14:paraId="5C40D46B" w14:textId="0FD142AC" w:rsidR="00FC783D" w:rsidRPr="009E67B1" w:rsidRDefault="005E2984" w:rsidP="00D71802">
      <w:pPr>
        <w:spacing w:line="276" w:lineRule="auto"/>
        <w:rPr>
          <w:rFonts w:ascii="Calibri" w:hAnsi="Calibri" w:cs="Calibri"/>
          <w:lang w:val="en-US"/>
        </w:rPr>
      </w:pPr>
      <w:r>
        <w:rPr>
          <w:rFonts w:ascii="Calibri" w:hAnsi="Calibri" w:cs="Calibri" w:hint="eastAsia"/>
          <w:lang w:val="en-US"/>
        </w:rPr>
        <w:lastRenderedPageBreak/>
        <w:t>T</w:t>
      </w:r>
      <w:r>
        <w:rPr>
          <w:rFonts w:ascii="Calibri" w:hAnsi="Calibri" w:cs="Calibri"/>
          <w:lang w:val="en-US"/>
        </w:rPr>
        <w:t>he predicted urban map of 2030 is in</w:t>
      </w:r>
      <w:r w:rsidR="00D066F3">
        <w:rPr>
          <w:rFonts w:ascii="Calibri" w:hAnsi="Calibri" w:cs="Calibri"/>
          <w:lang w:val="en-US"/>
        </w:rPr>
        <w:t xml:space="preserve"> </w:t>
      </w:r>
      <w:r w:rsidR="00D066F3">
        <w:rPr>
          <w:rFonts w:ascii="Calibri" w:hAnsi="Calibri" w:cs="Calibri"/>
          <w:highlight w:val="yellow"/>
          <w:lang w:val="en-US"/>
        </w:rPr>
        <w:fldChar w:fldCharType="begin"/>
      </w:r>
      <w:r w:rsidR="00D066F3">
        <w:rPr>
          <w:rFonts w:ascii="Calibri" w:hAnsi="Calibri" w:cs="Calibri"/>
          <w:lang w:val="en-US"/>
        </w:rPr>
        <w:instrText xml:space="preserve"> REF _Ref81461192 \h </w:instrText>
      </w:r>
      <w:r w:rsidR="00D066F3">
        <w:rPr>
          <w:rFonts w:ascii="Calibri" w:hAnsi="Calibri" w:cs="Calibri"/>
          <w:highlight w:val="yellow"/>
          <w:lang w:val="en-US"/>
        </w:rPr>
      </w:r>
      <w:r w:rsidR="00D066F3">
        <w:rPr>
          <w:rFonts w:ascii="Calibri" w:hAnsi="Calibri" w:cs="Calibri"/>
          <w:highlight w:val="yellow"/>
          <w:lang w:val="en-US"/>
        </w:rPr>
        <w:fldChar w:fldCharType="separate"/>
      </w:r>
      <w:r w:rsidR="0031313C">
        <w:t xml:space="preserve">Figure </w:t>
      </w:r>
      <w:r w:rsidR="0031313C">
        <w:rPr>
          <w:noProof/>
        </w:rPr>
        <w:t>13</w:t>
      </w:r>
      <w:r w:rsidR="00D066F3">
        <w:rPr>
          <w:rFonts w:ascii="Calibri" w:hAnsi="Calibri" w:cs="Calibri"/>
          <w:highlight w:val="yellow"/>
          <w:lang w:val="en-US"/>
        </w:rPr>
        <w:fldChar w:fldCharType="end"/>
      </w:r>
      <w:r>
        <w:rPr>
          <w:rFonts w:ascii="Calibri" w:hAnsi="Calibri" w:cs="Calibri"/>
          <w:lang w:val="en-US"/>
        </w:rPr>
        <w:t>. The newly predicted urban area was proportional to the size of the urban lands it enclosed. In Shang</w:t>
      </w:r>
      <w:r w:rsidR="007231E8">
        <w:rPr>
          <w:rFonts w:ascii="Calibri" w:hAnsi="Calibri" w:cs="Calibri"/>
          <w:lang w:val="en-US"/>
        </w:rPr>
        <w:t>'</w:t>
      </w:r>
      <w:r>
        <w:rPr>
          <w:rFonts w:ascii="Calibri" w:hAnsi="Calibri" w:cs="Calibri"/>
          <w:lang w:val="en-US"/>
        </w:rPr>
        <w:t>Qiu and Hu</w:t>
      </w:r>
      <w:r w:rsidR="007231E8">
        <w:rPr>
          <w:rFonts w:ascii="Calibri" w:hAnsi="Calibri" w:cs="Calibri"/>
          <w:lang w:val="en-US"/>
        </w:rPr>
        <w:t>'</w:t>
      </w:r>
      <w:r>
        <w:rPr>
          <w:rFonts w:ascii="Calibri" w:hAnsi="Calibri" w:cs="Calibri"/>
          <w:lang w:val="en-US"/>
        </w:rPr>
        <w:t xml:space="preserve">Ji Zhen, the predicted urban expansion lands were larger around big cities/towns than those near smaller villages. The predicted urban area was following specified patterns rather than sprawling in every direction. </w:t>
      </w:r>
      <w:r w:rsidR="00FD7506">
        <w:rPr>
          <w:rFonts w:ascii="Calibri" w:hAnsi="Calibri" w:cs="Calibri"/>
          <w:lang w:val="en-US"/>
        </w:rPr>
        <w:t>For example, the predicted urban lands in Du</w:t>
      </w:r>
      <w:r w:rsidR="007231E8">
        <w:rPr>
          <w:rFonts w:ascii="Calibri" w:hAnsi="Calibri" w:cs="Calibri"/>
          <w:lang w:val="en-US"/>
        </w:rPr>
        <w:t>'</w:t>
      </w:r>
      <w:r w:rsidR="00FD7506">
        <w:rPr>
          <w:rFonts w:ascii="Calibri" w:hAnsi="Calibri" w:cs="Calibri"/>
          <w:lang w:val="en-US"/>
        </w:rPr>
        <w:t>Ling Xiang and Yang</w:t>
      </w:r>
      <w:r w:rsidR="007231E8">
        <w:rPr>
          <w:rFonts w:ascii="Calibri" w:hAnsi="Calibri" w:cs="Calibri"/>
          <w:lang w:val="en-US"/>
        </w:rPr>
        <w:t>'</w:t>
      </w:r>
      <w:r w:rsidR="00FD7506">
        <w:rPr>
          <w:rFonts w:ascii="Calibri" w:hAnsi="Calibri" w:cs="Calibri"/>
          <w:lang w:val="en-US"/>
        </w:rPr>
        <w:t xml:space="preserve">Kou Zhen </w:t>
      </w:r>
      <w:r w:rsidR="00DB5C50">
        <w:rPr>
          <w:rFonts w:ascii="Calibri" w:hAnsi="Calibri" w:cs="Calibri"/>
          <w:lang w:val="en-US"/>
        </w:rPr>
        <w:t>filled</w:t>
      </w:r>
      <w:r w:rsidR="00FD7506">
        <w:rPr>
          <w:rFonts w:ascii="Calibri" w:hAnsi="Calibri" w:cs="Calibri"/>
          <w:lang w:val="en-US"/>
        </w:rPr>
        <w:t xml:space="preserve"> the </w:t>
      </w:r>
      <w:r w:rsidR="007231E8">
        <w:rPr>
          <w:rFonts w:ascii="Calibri" w:hAnsi="Calibri" w:cs="Calibri"/>
          <w:lang w:val="en-US"/>
        </w:rPr>
        <w:t>"</w:t>
      </w:r>
      <w:r w:rsidR="00FD7506">
        <w:rPr>
          <w:rFonts w:ascii="Calibri" w:hAnsi="Calibri" w:cs="Calibri"/>
          <w:lang w:val="en-US"/>
        </w:rPr>
        <w:t>holes</w:t>
      </w:r>
      <w:r w:rsidR="007231E8">
        <w:rPr>
          <w:rFonts w:ascii="Calibri" w:hAnsi="Calibri" w:cs="Calibri"/>
          <w:lang w:val="en-US"/>
        </w:rPr>
        <w:t>"</w:t>
      </w:r>
      <w:r w:rsidR="00FD7506">
        <w:rPr>
          <w:rFonts w:ascii="Calibri" w:hAnsi="Calibri" w:cs="Calibri"/>
          <w:lang w:val="en-US"/>
        </w:rPr>
        <w:t xml:space="preserve"> of persisting urban areas and maintained the general shape of the original urban layout. The prediction of Dong</w:t>
      </w:r>
      <w:r w:rsidR="007231E8">
        <w:rPr>
          <w:rFonts w:ascii="Calibri" w:hAnsi="Calibri" w:cs="Calibri"/>
          <w:lang w:val="en-US"/>
        </w:rPr>
        <w:t>'</w:t>
      </w:r>
      <w:r w:rsidR="00FD7506">
        <w:rPr>
          <w:rFonts w:ascii="Calibri" w:hAnsi="Calibri" w:cs="Calibri"/>
          <w:lang w:val="en-US"/>
        </w:rPr>
        <w:t>E followed the city</w:t>
      </w:r>
      <w:r w:rsidR="007231E8">
        <w:rPr>
          <w:rFonts w:ascii="Calibri" w:hAnsi="Calibri" w:cs="Calibri"/>
          <w:lang w:val="en-US"/>
        </w:rPr>
        <w:t>'</w:t>
      </w:r>
      <w:r w:rsidR="00FD7506">
        <w:rPr>
          <w:rFonts w:ascii="Calibri" w:hAnsi="Calibri" w:cs="Calibri"/>
          <w:lang w:val="en-US"/>
        </w:rPr>
        <w:t>s elongating development trend.</w:t>
      </w:r>
      <w:r w:rsidR="001A1FD7">
        <w:rPr>
          <w:rFonts w:ascii="Calibri" w:hAnsi="Calibri" w:cs="Calibri"/>
          <w:lang w:val="en-US"/>
        </w:rPr>
        <w:t xml:space="preserve"> The predicted urban lands emerged at road-crosses in Hu</w:t>
      </w:r>
      <w:r w:rsidR="007231E8">
        <w:rPr>
          <w:rFonts w:ascii="Calibri" w:hAnsi="Calibri" w:cs="Calibri"/>
          <w:lang w:val="en-US"/>
        </w:rPr>
        <w:t>'</w:t>
      </w:r>
      <w:r w:rsidR="001A1FD7">
        <w:rPr>
          <w:rFonts w:ascii="Calibri" w:hAnsi="Calibri" w:cs="Calibri"/>
          <w:lang w:val="en-US"/>
        </w:rPr>
        <w:t>Ji Zhen and Yue</w:t>
      </w:r>
      <w:r w:rsidR="007231E8">
        <w:rPr>
          <w:rFonts w:ascii="Calibri" w:hAnsi="Calibri" w:cs="Calibri"/>
          <w:lang w:val="en-US"/>
        </w:rPr>
        <w:t>'</w:t>
      </w:r>
      <w:r w:rsidR="001A1FD7">
        <w:rPr>
          <w:rFonts w:ascii="Calibri" w:hAnsi="Calibri" w:cs="Calibri"/>
          <w:lang w:val="en-US"/>
        </w:rPr>
        <w:t>Jin Cun.</w:t>
      </w:r>
    </w:p>
    <w:p w14:paraId="4DBC82B9" w14:textId="77777777" w:rsidR="00D066F3" w:rsidRDefault="00F87194" w:rsidP="00D71802">
      <w:pPr>
        <w:keepNext/>
        <w:spacing w:after="0" w:line="276" w:lineRule="auto"/>
      </w:pPr>
      <w:r w:rsidRPr="00F87194">
        <w:rPr>
          <w:rFonts w:ascii="Calibri" w:hAnsi="Calibri" w:cs="Calibri"/>
          <w:noProof/>
          <w:lang w:val="en-US"/>
        </w:rPr>
        <w:drawing>
          <wp:inline distT="0" distB="0" distL="0" distR="0" wp14:anchorId="5C15DAC4" wp14:editId="51AAE953">
            <wp:extent cx="4711878" cy="64967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718496" cy="6505841"/>
                    </a:xfrm>
                    <a:prstGeom prst="rect">
                      <a:avLst/>
                    </a:prstGeom>
                    <a:noFill/>
                    <a:ln>
                      <a:noFill/>
                    </a:ln>
                  </pic:spPr>
                </pic:pic>
              </a:graphicData>
            </a:graphic>
          </wp:inline>
        </w:drawing>
      </w:r>
    </w:p>
    <w:p w14:paraId="305BF7A1" w14:textId="4DEC989B" w:rsidR="00394A6D" w:rsidRDefault="00D066F3" w:rsidP="00D066F3">
      <w:pPr>
        <w:pStyle w:val="Caption"/>
        <w:rPr>
          <w:rFonts w:ascii="Calibri" w:hAnsi="Calibri" w:cs="Calibri"/>
          <w:lang w:val="en-US"/>
        </w:rPr>
      </w:pPr>
      <w:bookmarkStart w:id="16" w:name="_Ref81461192"/>
      <w:r>
        <w:t xml:space="preserve">Figure </w:t>
      </w:r>
      <w:r w:rsidR="006F6292">
        <w:fldChar w:fldCharType="begin"/>
      </w:r>
      <w:r w:rsidR="006F6292">
        <w:instrText xml:space="preserve"> SEQ Figure \* ARABIC </w:instrText>
      </w:r>
      <w:r w:rsidR="006F6292">
        <w:fldChar w:fldCharType="separate"/>
      </w:r>
      <w:r w:rsidR="0031313C">
        <w:rPr>
          <w:noProof/>
        </w:rPr>
        <w:t>13</w:t>
      </w:r>
      <w:r w:rsidR="006F6292">
        <w:rPr>
          <w:noProof/>
        </w:rPr>
        <w:fldChar w:fldCharType="end"/>
      </w:r>
      <w:bookmarkEnd w:id="16"/>
      <w:r>
        <w:t>. The simulated urban lands in 2030</w:t>
      </w:r>
    </w:p>
    <w:p w14:paraId="489BB32B" w14:textId="764A8DB6" w:rsidR="00641F77" w:rsidRPr="00EC5106" w:rsidRDefault="00641F77" w:rsidP="00641F77">
      <w:pPr>
        <w:pStyle w:val="Heading1"/>
        <w:spacing w:line="276" w:lineRule="auto"/>
        <w:rPr>
          <w:rFonts w:asciiTheme="minorHAnsi" w:hAnsiTheme="minorHAnsi" w:cstheme="minorHAnsi"/>
          <w:lang w:val="en-US"/>
        </w:rPr>
      </w:pPr>
      <w:r w:rsidRPr="00EC5106">
        <w:rPr>
          <w:rFonts w:asciiTheme="minorHAnsi" w:hAnsiTheme="minorHAnsi" w:cstheme="minorHAnsi"/>
          <w:lang w:val="en-US"/>
        </w:rPr>
        <w:lastRenderedPageBreak/>
        <w:t>4. Discussion</w:t>
      </w:r>
    </w:p>
    <w:p w14:paraId="4FF0F833" w14:textId="1472493B" w:rsidR="00527A2D" w:rsidRDefault="00EC5106" w:rsidP="00EC5106">
      <w:pPr>
        <w:pStyle w:val="Heading2"/>
        <w:rPr>
          <w:rFonts w:asciiTheme="minorHAnsi" w:hAnsiTheme="minorHAnsi" w:cstheme="minorHAnsi"/>
          <w:lang w:val="en-US"/>
        </w:rPr>
      </w:pPr>
      <w:r w:rsidRPr="00EC5106">
        <w:rPr>
          <w:rFonts w:asciiTheme="minorHAnsi" w:hAnsiTheme="minorHAnsi" w:cstheme="minorHAnsi"/>
          <w:lang w:val="en-US"/>
        </w:rPr>
        <w:t xml:space="preserve">4.1 </w:t>
      </w:r>
      <w:r w:rsidR="008A0A0B">
        <w:rPr>
          <w:rFonts w:asciiTheme="minorHAnsi" w:hAnsiTheme="minorHAnsi" w:cstheme="minorHAnsi"/>
          <w:lang w:val="en-US"/>
        </w:rPr>
        <w:t>Incorporating large scale spatial pattern</w:t>
      </w:r>
      <w:r w:rsidR="009A4D56">
        <w:rPr>
          <w:rFonts w:asciiTheme="minorHAnsi" w:hAnsiTheme="minorHAnsi" w:cstheme="minorHAnsi"/>
          <w:lang w:val="en-US"/>
        </w:rPr>
        <w:t>s</w:t>
      </w:r>
      <w:r w:rsidR="008A0A0B">
        <w:rPr>
          <w:rFonts w:asciiTheme="minorHAnsi" w:hAnsiTheme="minorHAnsi" w:cstheme="minorHAnsi"/>
          <w:lang w:val="en-US"/>
        </w:rPr>
        <w:t xml:space="preserve"> in urban development simulation</w:t>
      </w:r>
    </w:p>
    <w:p w14:paraId="03D1C628" w14:textId="1B6F6C02" w:rsidR="00347E32" w:rsidRDefault="009255F5" w:rsidP="00D71802">
      <w:pPr>
        <w:spacing w:line="276" w:lineRule="auto"/>
        <w:rPr>
          <w:lang w:val="en-US"/>
        </w:rPr>
      </w:pPr>
      <w:r>
        <w:rPr>
          <w:lang w:val="en-US"/>
        </w:rPr>
        <w:t>The UNET</w:t>
      </w:r>
      <w:r w:rsidR="00712374">
        <w:rPr>
          <w:lang w:val="en-US"/>
        </w:rPr>
        <w:t xml:space="preserve"> </w:t>
      </w:r>
      <w:r w:rsidR="0005377E">
        <w:rPr>
          <w:lang w:val="en-US"/>
        </w:rPr>
        <w:t>capture</w:t>
      </w:r>
      <w:r w:rsidR="00464615">
        <w:rPr>
          <w:lang w:val="en-US"/>
        </w:rPr>
        <w:t>d</w:t>
      </w:r>
      <w:r w:rsidR="00E3507F">
        <w:rPr>
          <w:lang w:val="en-US"/>
        </w:rPr>
        <w:t xml:space="preserve"> </w:t>
      </w:r>
      <w:r w:rsidR="0065251D">
        <w:rPr>
          <w:lang w:val="en-US"/>
        </w:rPr>
        <w:t>large scale spatial patterns and assimilate</w:t>
      </w:r>
      <w:r w:rsidR="009A4D56">
        <w:rPr>
          <w:lang w:val="en-US"/>
        </w:rPr>
        <w:t>d</w:t>
      </w:r>
      <w:r w:rsidR="0065251D">
        <w:rPr>
          <w:lang w:val="en-US"/>
        </w:rPr>
        <w:t xml:space="preserve"> these patter</w:t>
      </w:r>
      <w:r w:rsidR="0005377E">
        <w:rPr>
          <w:lang w:val="en-US"/>
        </w:rPr>
        <w:t>n</w:t>
      </w:r>
      <w:r w:rsidR="0065251D">
        <w:rPr>
          <w:lang w:val="en-US"/>
        </w:rPr>
        <w:t xml:space="preserve">s to </w:t>
      </w:r>
      <w:r w:rsidR="006E25FD">
        <w:rPr>
          <w:lang w:val="en-US"/>
        </w:rPr>
        <w:t xml:space="preserve">guide the urban </w:t>
      </w:r>
      <w:r w:rsidR="00A84C1D">
        <w:rPr>
          <w:lang w:val="en-US"/>
        </w:rPr>
        <w:t xml:space="preserve">development </w:t>
      </w:r>
      <w:r w:rsidR="006E25FD">
        <w:rPr>
          <w:lang w:val="en-US"/>
        </w:rPr>
        <w:t>simulation at fine</w:t>
      </w:r>
      <w:r w:rsidR="00ED6707">
        <w:rPr>
          <w:lang w:val="en-US"/>
        </w:rPr>
        <w:t>r</w:t>
      </w:r>
      <w:r w:rsidR="006E25FD">
        <w:rPr>
          <w:lang w:val="en-US"/>
        </w:rPr>
        <w:t xml:space="preserve"> scale</w:t>
      </w:r>
      <w:r w:rsidR="007F69E5">
        <w:rPr>
          <w:lang w:val="en-US"/>
        </w:rPr>
        <w:t>s</w:t>
      </w:r>
      <w:r w:rsidR="006E25FD">
        <w:rPr>
          <w:lang w:val="en-US"/>
        </w:rPr>
        <w:t>.</w:t>
      </w:r>
      <w:r w:rsidR="004C03AE">
        <w:rPr>
          <w:lang w:val="en-US"/>
        </w:rPr>
        <w:t xml:space="preserve"> </w:t>
      </w:r>
      <w:r w:rsidR="00FC0552">
        <w:rPr>
          <w:lang w:val="en-US"/>
        </w:rPr>
        <w:t xml:space="preserve">For example, the bottleneck layer of the </w:t>
      </w:r>
      <w:r w:rsidR="00FF31DC">
        <w:rPr>
          <w:lang w:val="en-US"/>
        </w:rPr>
        <w:t>UNET highlighted</w:t>
      </w:r>
      <w:r w:rsidR="00FC0552">
        <w:rPr>
          <w:lang w:val="en-US"/>
        </w:rPr>
        <w:t xml:space="preserve"> </w:t>
      </w:r>
      <w:r w:rsidR="00447134">
        <w:rPr>
          <w:lang w:val="en-US"/>
        </w:rPr>
        <w:t xml:space="preserve">the </w:t>
      </w:r>
      <w:r w:rsidR="00FB0F47">
        <w:rPr>
          <w:lang w:val="en-US"/>
        </w:rPr>
        <w:t>overview</w:t>
      </w:r>
      <w:r w:rsidR="00447134">
        <w:rPr>
          <w:lang w:val="en-US"/>
        </w:rPr>
        <w:t xml:space="preserve"> of </w:t>
      </w:r>
      <w:r w:rsidR="00971E2A">
        <w:rPr>
          <w:lang w:val="en-US"/>
        </w:rPr>
        <w:t>urban layout in the target year</w:t>
      </w:r>
      <w:r w:rsidR="0088126E">
        <w:rPr>
          <w:lang w:val="en-US"/>
        </w:rPr>
        <w:t>, and this overview</w:t>
      </w:r>
      <w:r w:rsidR="00642A3A">
        <w:rPr>
          <w:lang w:val="en-US"/>
        </w:rPr>
        <w:t xml:space="preserve"> was gradually disintegrated </w:t>
      </w:r>
      <w:r w:rsidR="007F3EF5">
        <w:rPr>
          <w:lang w:val="en-US"/>
        </w:rPr>
        <w:t xml:space="preserve">into </w:t>
      </w:r>
      <w:r w:rsidR="005F172A">
        <w:rPr>
          <w:lang w:val="en-US"/>
        </w:rPr>
        <w:t xml:space="preserve">detailed shapes </w:t>
      </w:r>
      <w:r w:rsidR="00D57CBE">
        <w:rPr>
          <w:lang w:val="en-US"/>
        </w:rPr>
        <w:t xml:space="preserve">with </w:t>
      </w:r>
      <w:r w:rsidR="007F3EF5">
        <w:rPr>
          <w:lang w:val="en-US"/>
        </w:rPr>
        <w:t>finer</w:t>
      </w:r>
      <w:r w:rsidR="00D57CBE">
        <w:rPr>
          <w:lang w:val="en-US"/>
        </w:rPr>
        <w:t xml:space="preserve"> </w:t>
      </w:r>
      <w:r w:rsidR="00FF31DC">
        <w:rPr>
          <w:lang w:val="en-US"/>
        </w:rPr>
        <w:t>resolution (</w:t>
      </w:r>
      <w:r w:rsidR="00FF31DC">
        <w:rPr>
          <w:highlight w:val="yellow"/>
          <w:lang w:val="en-US"/>
        </w:rPr>
        <w:fldChar w:fldCharType="begin"/>
      </w:r>
      <w:r w:rsidR="00FF31DC">
        <w:rPr>
          <w:lang w:val="en-US"/>
        </w:rPr>
        <w:instrText xml:space="preserve"> REF _Ref81460686 \h </w:instrText>
      </w:r>
      <w:r w:rsidR="00FF31DC">
        <w:rPr>
          <w:highlight w:val="yellow"/>
          <w:lang w:val="en-US"/>
        </w:rPr>
      </w:r>
      <w:r w:rsidR="00FF31DC">
        <w:rPr>
          <w:highlight w:val="yellow"/>
          <w:lang w:val="en-US"/>
        </w:rPr>
        <w:fldChar w:fldCharType="separate"/>
      </w:r>
      <w:r w:rsidR="0031313C">
        <w:t xml:space="preserve">Figure </w:t>
      </w:r>
      <w:r w:rsidR="0031313C">
        <w:rPr>
          <w:noProof/>
        </w:rPr>
        <w:t>7</w:t>
      </w:r>
      <w:r w:rsidR="00FF31DC">
        <w:rPr>
          <w:highlight w:val="yellow"/>
          <w:lang w:val="en-US"/>
        </w:rPr>
        <w:fldChar w:fldCharType="end"/>
      </w:r>
      <w:r w:rsidR="00FF31DC">
        <w:rPr>
          <w:lang w:val="en-US"/>
        </w:rPr>
        <w:t>)</w:t>
      </w:r>
      <w:r w:rsidR="00D57CBE">
        <w:rPr>
          <w:lang w:val="en-US"/>
        </w:rPr>
        <w:t>.</w:t>
      </w:r>
      <w:r w:rsidR="00C53F02">
        <w:rPr>
          <w:lang w:val="en-US"/>
        </w:rPr>
        <w:t xml:space="preserve"> The transition potential map </w:t>
      </w:r>
      <w:r w:rsidR="00364311">
        <w:rPr>
          <w:lang w:val="en-US"/>
        </w:rPr>
        <w:t xml:space="preserve">further revealed </w:t>
      </w:r>
      <w:r w:rsidR="007B1AA0">
        <w:rPr>
          <w:lang w:val="en-US"/>
        </w:rPr>
        <w:t xml:space="preserve">the impact of </w:t>
      </w:r>
      <w:r w:rsidR="00351F0F">
        <w:rPr>
          <w:lang w:val="en-US"/>
        </w:rPr>
        <w:t>incorporating</w:t>
      </w:r>
      <w:r w:rsidR="007B1AA0">
        <w:rPr>
          <w:lang w:val="en-US"/>
        </w:rPr>
        <w:t xml:space="preserve"> </w:t>
      </w:r>
      <w:r w:rsidR="007210DF">
        <w:rPr>
          <w:lang w:val="en-US"/>
        </w:rPr>
        <w:t>large scope spatial features</w:t>
      </w:r>
      <w:r w:rsidR="00680F82">
        <w:rPr>
          <w:lang w:val="en-US"/>
        </w:rPr>
        <w:t xml:space="preserve"> to </w:t>
      </w:r>
      <w:r w:rsidR="007445FA">
        <w:rPr>
          <w:lang w:val="en-US"/>
        </w:rPr>
        <w:t>predict future urban lands</w:t>
      </w:r>
      <w:r w:rsidR="007210DF">
        <w:rPr>
          <w:lang w:val="en-US"/>
        </w:rPr>
        <w:t>:</w:t>
      </w:r>
      <w:r w:rsidR="007445FA">
        <w:rPr>
          <w:lang w:val="en-US"/>
        </w:rPr>
        <w:t xml:space="preserve"> </w:t>
      </w:r>
      <w:r w:rsidR="004F3A3A">
        <w:rPr>
          <w:lang w:val="en-US"/>
        </w:rPr>
        <w:t xml:space="preserve">lands near large citifies </w:t>
      </w:r>
      <w:r w:rsidR="00792923">
        <w:rPr>
          <w:lang w:val="en-US"/>
        </w:rPr>
        <w:t>were allocated with higher</w:t>
      </w:r>
      <w:r w:rsidR="008A5BB9">
        <w:rPr>
          <w:lang w:val="en-US"/>
        </w:rPr>
        <w:t xml:space="preserve"> transition potentials </w:t>
      </w:r>
      <w:r w:rsidR="00C45041">
        <w:rPr>
          <w:lang w:val="en-US"/>
        </w:rPr>
        <w:t>while</w:t>
      </w:r>
      <w:r w:rsidR="008A5BB9">
        <w:rPr>
          <w:lang w:val="en-US"/>
        </w:rPr>
        <w:t xml:space="preserve"> </w:t>
      </w:r>
      <w:r w:rsidR="00664A65">
        <w:rPr>
          <w:lang w:val="en-US"/>
        </w:rPr>
        <w:t xml:space="preserve">smaller villages </w:t>
      </w:r>
      <w:r w:rsidR="00C45041">
        <w:rPr>
          <w:lang w:val="en-US"/>
        </w:rPr>
        <w:t xml:space="preserve">remained </w:t>
      </w:r>
      <w:r w:rsidR="00F842F8">
        <w:rPr>
          <w:lang w:val="en-US"/>
        </w:rPr>
        <w:t xml:space="preserve">nearly </w:t>
      </w:r>
      <w:r w:rsidR="00FF31DC">
        <w:rPr>
          <w:lang w:val="en-US"/>
        </w:rPr>
        <w:t>unchanged (</w:t>
      </w:r>
      <w:r w:rsidR="00FF31DC">
        <w:rPr>
          <w:highlight w:val="yellow"/>
          <w:lang w:val="en-US"/>
        </w:rPr>
        <w:fldChar w:fldCharType="begin"/>
      </w:r>
      <w:r w:rsidR="00FF31DC">
        <w:rPr>
          <w:lang w:val="en-US"/>
        </w:rPr>
        <w:instrText xml:space="preserve"> REF _Ref81460739 \h </w:instrText>
      </w:r>
      <w:r w:rsidR="00FF31DC">
        <w:rPr>
          <w:highlight w:val="yellow"/>
          <w:lang w:val="en-US"/>
        </w:rPr>
      </w:r>
      <w:r w:rsidR="00FF31DC">
        <w:rPr>
          <w:highlight w:val="yellow"/>
          <w:lang w:val="en-US"/>
        </w:rPr>
        <w:fldChar w:fldCharType="separate"/>
      </w:r>
      <w:r w:rsidR="0031313C">
        <w:t xml:space="preserve">Figure </w:t>
      </w:r>
      <w:r w:rsidR="0031313C">
        <w:rPr>
          <w:noProof/>
        </w:rPr>
        <w:t>8</w:t>
      </w:r>
      <w:r w:rsidR="00FF31DC">
        <w:rPr>
          <w:highlight w:val="yellow"/>
          <w:lang w:val="en-US"/>
        </w:rPr>
        <w:fldChar w:fldCharType="end"/>
      </w:r>
      <w:r w:rsidR="00FF31DC">
        <w:rPr>
          <w:lang w:val="en-US"/>
        </w:rPr>
        <w:t>)</w:t>
      </w:r>
      <w:r w:rsidR="00C45041">
        <w:rPr>
          <w:lang w:val="en-US"/>
        </w:rPr>
        <w:t>.</w:t>
      </w:r>
      <w:r w:rsidR="00DB7736">
        <w:rPr>
          <w:lang w:val="en-US"/>
        </w:rPr>
        <w:t xml:space="preserve"> The other advantage </w:t>
      </w:r>
      <w:r w:rsidR="00A54222">
        <w:rPr>
          <w:lang w:val="en-US"/>
        </w:rPr>
        <w:t xml:space="preserve">of </w:t>
      </w:r>
      <w:r w:rsidR="003F48AA">
        <w:rPr>
          <w:lang w:val="en-US"/>
        </w:rPr>
        <w:t xml:space="preserve">assimilating </w:t>
      </w:r>
      <w:r w:rsidR="00D72193">
        <w:rPr>
          <w:lang w:val="en-US"/>
        </w:rPr>
        <w:t xml:space="preserve">spatial features </w:t>
      </w:r>
      <w:r w:rsidR="00516A8E">
        <w:rPr>
          <w:lang w:val="en-US"/>
        </w:rPr>
        <w:t>with</w:t>
      </w:r>
      <w:r w:rsidR="00D72193">
        <w:rPr>
          <w:lang w:val="en-US"/>
        </w:rPr>
        <w:t xml:space="preserve"> different scales</w:t>
      </w:r>
      <w:r w:rsidR="00516A8E">
        <w:rPr>
          <w:lang w:val="en-US"/>
        </w:rPr>
        <w:t xml:space="preserve"> was </w:t>
      </w:r>
      <w:r w:rsidR="00681B0D">
        <w:rPr>
          <w:lang w:val="en-US"/>
        </w:rPr>
        <w:t xml:space="preserve">maintaining the </w:t>
      </w:r>
      <w:r w:rsidR="00A14867">
        <w:rPr>
          <w:lang w:val="en-US"/>
        </w:rPr>
        <w:t xml:space="preserve">layout of urban land. </w:t>
      </w:r>
      <w:r w:rsidR="009E1F1A">
        <w:rPr>
          <w:lang w:val="en-US"/>
        </w:rPr>
        <w:t xml:space="preserve">For example, </w:t>
      </w:r>
      <w:r w:rsidR="00F448D7">
        <w:rPr>
          <w:lang w:val="en-US"/>
        </w:rPr>
        <w:t xml:space="preserve">the north-south elongating </w:t>
      </w:r>
      <w:r w:rsidR="00AA68E5">
        <w:rPr>
          <w:lang w:val="en-US"/>
        </w:rPr>
        <w:t>development trend of Dong</w:t>
      </w:r>
      <w:r w:rsidR="007231E8">
        <w:rPr>
          <w:lang w:val="en-US"/>
        </w:rPr>
        <w:t>'</w:t>
      </w:r>
      <w:r w:rsidR="00AA68E5">
        <w:rPr>
          <w:lang w:val="en-US"/>
        </w:rPr>
        <w:t xml:space="preserve">E was </w:t>
      </w:r>
      <w:r w:rsidR="00B01009">
        <w:rPr>
          <w:lang w:val="en-US"/>
        </w:rPr>
        <w:t>correctly predicted by the UNET</w:t>
      </w:r>
      <w:r w:rsidR="006973DE">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31313C">
        <w:t xml:space="preserve">Figure </w:t>
      </w:r>
      <w:r w:rsidR="0031313C">
        <w:rPr>
          <w:noProof/>
        </w:rPr>
        <w:t>9</w:t>
      </w:r>
      <w:r w:rsidR="005F6B31">
        <w:rPr>
          <w:lang w:val="en-US"/>
        </w:rPr>
        <w:fldChar w:fldCharType="end"/>
      </w:r>
      <w:r w:rsidR="006973DE">
        <w:rPr>
          <w:lang w:val="en-US"/>
        </w:rPr>
        <w:t>)</w:t>
      </w:r>
      <w:r w:rsidR="00B01009">
        <w:rPr>
          <w:lang w:val="en-US"/>
        </w:rPr>
        <w:t xml:space="preserve">. </w:t>
      </w:r>
      <w:r w:rsidR="00E53692">
        <w:rPr>
          <w:lang w:val="en-US"/>
        </w:rPr>
        <w:t xml:space="preserve">The newly emerged </w:t>
      </w:r>
      <w:r w:rsidR="006D3453">
        <w:rPr>
          <w:lang w:val="en-US"/>
        </w:rPr>
        <w:t>urban lands along road</w:t>
      </w:r>
      <w:r w:rsidR="005F6B31">
        <w:rPr>
          <w:lang w:val="en-US"/>
        </w:rPr>
        <w:t>s</w:t>
      </w:r>
      <w:r w:rsidR="006D3453">
        <w:rPr>
          <w:lang w:val="en-US"/>
        </w:rPr>
        <w:t xml:space="preserve"> in Hu</w:t>
      </w:r>
      <w:r w:rsidR="007231E8">
        <w:rPr>
          <w:lang w:val="en-US"/>
        </w:rPr>
        <w:t>'</w:t>
      </w:r>
      <w:r w:rsidR="006D3453">
        <w:rPr>
          <w:lang w:val="en-US"/>
        </w:rPr>
        <w:t>Ji Zhen and Yue</w:t>
      </w:r>
      <w:r w:rsidR="007231E8">
        <w:rPr>
          <w:lang w:val="en-US"/>
        </w:rPr>
        <w:t>'</w:t>
      </w:r>
      <w:r w:rsidR="00520028">
        <w:rPr>
          <w:lang w:val="en-US"/>
        </w:rPr>
        <w:t>Jin Cun were also captured in the hard classified</w:t>
      </w:r>
      <w:r w:rsidR="00D8132A">
        <w:rPr>
          <w:lang w:val="en-US"/>
        </w:rPr>
        <w:t xml:space="preserve"> map</w:t>
      </w:r>
      <w:r w:rsidR="00433F3B">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31313C">
        <w:t xml:space="preserve">Figure </w:t>
      </w:r>
      <w:r w:rsidR="0031313C">
        <w:rPr>
          <w:noProof/>
        </w:rPr>
        <w:t>9</w:t>
      </w:r>
      <w:r w:rsidR="005F6B31">
        <w:rPr>
          <w:lang w:val="en-US"/>
        </w:rPr>
        <w:fldChar w:fldCharType="end"/>
      </w:r>
      <w:r w:rsidR="00433F3B">
        <w:rPr>
          <w:lang w:val="en-US"/>
        </w:rPr>
        <w:t>)</w:t>
      </w:r>
      <w:r w:rsidR="00D8132A">
        <w:rPr>
          <w:lang w:val="en-US"/>
        </w:rPr>
        <w:t>.</w:t>
      </w:r>
      <w:r w:rsidR="00CC0B26">
        <w:rPr>
          <w:lang w:val="en-US"/>
        </w:rPr>
        <w:t xml:space="preserve"> </w:t>
      </w:r>
    </w:p>
    <w:p w14:paraId="5EE7DDCB" w14:textId="6962764F" w:rsidR="00485C40" w:rsidRPr="00B22FC2" w:rsidRDefault="00347E32" w:rsidP="00D71802">
      <w:pPr>
        <w:spacing w:line="276" w:lineRule="auto"/>
        <w:rPr>
          <w:rFonts w:cstheme="minorHAnsi"/>
          <w:lang w:val="en-US"/>
        </w:rPr>
      </w:pPr>
      <w:r>
        <w:rPr>
          <w:lang w:val="en-US"/>
        </w:rPr>
        <w:t>T</w:t>
      </w:r>
      <w:r w:rsidR="003C5864">
        <w:rPr>
          <w:lang w:val="en-US"/>
        </w:rPr>
        <w:t xml:space="preserve">he </w:t>
      </w:r>
      <w:r w:rsidR="00AC1A24">
        <w:rPr>
          <w:lang w:val="en-US"/>
        </w:rPr>
        <w:t xml:space="preserve">large-scale </w:t>
      </w:r>
      <w:r w:rsidR="00D22AF6">
        <w:rPr>
          <w:lang w:val="en-US"/>
        </w:rPr>
        <w:t>spatial patterns</w:t>
      </w:r>
      <w:r w:rsidR="003C5864">
        <w:rPr>
          <w:lang w:val="en-US"/>
        </w:rPr>
        <w:t xml:space="preserve"> </w:t>
      </w:r>
      <w:r w:rsidR="00AC1A24">
        <w:rPr>
          <w:lang w:val="en-US"/>
        </w:rPr>
        <w:t>identified by the UNET</w:t>
      </w:r>
      <w:r>
        <w:rPr>
          <w:lang w:val="en-US"/>
        </w:rPr>
        <w:t xml:space="preserve"> </w:t>
      </w:r>
      <w:r w:rsidR="001B2050">
        <w:rPr>
          <w:lang w:val="en-US"/>
        </w:rPr>
        <w:t xml:space="preserve">were </w:t>
      </w:r>
      <w:r w:rsidR="00870737">
        <w:rPr>
          <w:lang w:val="en-US"/>
        </w:rPr>
        <w:t xml:space="preserve">hard to be </w:t>
      </w:r>
      <w:r w:rsidR="00D0547A">
        <w:rPr>
          <w:lang w:val="en-US"/>
        </w:rPr>
        <w:t xml:space="preserve">captured by </w:t>
      </w:r>
      <w:r w:rsidR="00176634">
        <w:rPr>
          <w:lang w:val="en-US"/>
        </w:rPr>
        <w:t>conventional</w:t>
      </w:r>
      <w:r w:rsidR="00B34CFB">
        <w:rPr>
          <w:lang w:val="en-US"/>
        </w:rPr>
        <w:t xml:space="preserve"> CA</w:t>
      </w:r>
      <w:r w:rsidR="001C574F">
        <w:rPr>
          <w:lang w:val="en-US"/>
        </w:rPr>
        <w:t xml:space="preserve"> models</w:t>
      </w:r>
      <w:r w:rsidR="00277ED1">
        <w:rPr>
          <w:lang w:val="en-US"/>
        </w:rPr>
        <w:t>.</w:t>
      </w:r>
      <w:r w:rsidR="00ED7B13">
        <w:rPr>
          <w:lang w:val="en-US"/>
        </w:rPr>
        <w:t xml:space="preserve"> </w:t>
      </w:r>
      <w:r w:rsidR="00331B6E">
        <w:rPr>
          <w:lang w:val="en-US"/>
        </w:rPr>
        <w:t>A l</w:t>
      </w:r>
      <w:r w:rsidR="006173C1">
        <w:rPr>
          <w:lang w:val="en-US"/>
        </w:rPr>
        <w:t xml:space="preserve">arge neighborhood is required for a CA model to </w:t>
      </w:r>
      <w:r w:rsidR="00DA6845">
        <w:rPr>
          <w:lang w:val="en-US"/>
        </w:rPr>
        <w:t xml:space="preserve">incorporate </w:t>
      </w:r>
      <w:r w:rsidR="00CF3F64">
        <w:rPr>
          <w:lang w:val="en-US"/>
        </w:rPr>
        <w:t xml:space="preserve">information </w:t>
      </w:r>
      <w:r w:rsidR="00D764C3">
        <w:rPr>
          <w:lang w:val="en-US"/>
        </w:rPr>
        <w:t>at</w:t>
      </w:r>
      <w:r w:rsidR="00CF3F64">
        <w:rPr>
          <w:lang w:val="en-US"/>
        </w:rPr>
        <w:t xml:space="preserve"> </w:t>
      </w:r>
      <w:r w:rsidR="00EC2144">
        <w:rPr>
          <w:lang w:val="en-US"/>
        </w:rPr>
        <w:t xml:space="preserve">a </w:t>
      </w:r>
      <w:r w:rsidR="00CF3F64">
        <w:rPr>
          <w:lang w:val="en-US"/>
        </w:rPr>
        <w:t>large scale</w:t>
      </w:r>
      <w:r w:rsidR="00DA6845">
        <w:rPr>
          <w:lang w:val="en-US"/>
        </w:rPr>
        <w:t xml:space="preserve">. However, the simulation performance </w:t>
      </w:r>
      <w:r w:rsidR="00B00232">
        <w:rPr>
          <w:lang w:val="en-US"/>
        </w:rPr>
        <w:t>decreased as the neigh</w:t>
      </w:r>
      <w:r w:rsidR="00EA392F">
        <w:rPr>
          <w:lang w:val="en-US"/>
        </w:rPr>
        <w:t xml:space="preserve">borhood reached a </w:t>
      </w:r>
      <w:r w:rsidR="00331B6E">
        <w:rPr>
          <w:lang w:val="en-US"/>
        </w:rPr>
        <w:t>specific</w:t>
      </w:r>
      <w:r w:rsidR="00EA392F">
        <w:rPr>
          <w:lang w:val="en-US"/>
        </w:rPr>
        <w:t xml:space="preserve"> </w:t>
      </w:r>
      <w:r w:rsidR="001957CF">
        <w:rPr>
          <w:lang w:val="en-US"/>
        </w:rPr>
        <w:t>size</w:t>
      </w:r>
      <w:r w:rsidR="00EA392F">
        <w:rPr>
          <w:lang w:val="en-US"/>
        </w:rPr>
        <w:t>.</w:t>
      </w:r>
      <w:r w:rsidR="009E6B88">
        <w:rPr>
          <w:lang w:val="en-US"/>
        </w:rPr>
        <w:t xml:space="preserve"> </w:t>
      </w:r>
      <w:sdt>
        <w:sdtPr>
          <w:rPr>
            <w:lang w:val="en-US"/>
          </w:rPr>
          <w:alias w:val="To edit, see citavi.com/edit"/>
          <w:tag w:val="CitaviPlaceholder#c480f094-1308-42de-add9-6fdb27bca7b5"/>
          <w:id w:val="-951401925"/>
          <w:placeholder>
            <w:docPart w:val="DefaultPlaceholder_-1854013440"/>
          </w:placeholder>
        </w:sdtPr>
        <w:sdtEndPr/>
        <w:sdtContent>
          <w:r w:rsidR="00E5713C">
            <w:rPr>
              <w:noProof/>
              <w:lang w:val="en-US"/>
            </w:rPr>
            <w:fldChar w:fldCharType="begin"/>
          </w:r>
          <w:r w:rsidR="00966998">
            <w:rPr>
              <w:noProof/>
              <w:lang w:val="en-US"/>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fV0sIkZvcm1hdHRlZFRleHQiOnsiJGlkIjoiMTMiLCJDb3VudCI6MSwiVGV4dFVuaXRzIjpbeyIkaWQiOiIxNCIsIkZvbnRTdHlsZSI6eyIkaWQiOiIxNSIsIk5ldXRyYWwiOnRydWV9LCJSZWFkaW5nT3JkZXIiOjEsIlRleHQiOiJXYW5nIGV0IGFsLiJ9XX0sIlRhZyI6IkNpdGF2aVBsYWNlaG9sZGVyI2M0ODBmMDk0LTEzMDgtNDJkZS1hZGQ5LTZmZGIyN2JjYTdiNSIsIlRleHQiOiJXYW5nIGV0IGFsLiIsIldBSVZlcnNpb24iOiI2LjguMC4wIn0=}</w:instrText>
          </w:r>
          <w:r w:rsidR="00E5713C">
            <w:rPr>
              <w:noProof/>
              <w:lang w:val="en-US"/>
            </w:rPr>
            <w:fldChar w:fldCharType="separate"/>
          </w:r>
          <w:r w:rsidR="00966998">
            <w:rPr>
              <w:noProof/>
              <w:lang w:val="en-US"/>
            </w:rPr>
            <w:t>Wang et al.</w:t>
          </w:r>
          <w:r w:rsidR="00E5713C">
            <w:rPr>
              <w:noProof/>
              <w:lang w:val="en-US"/>
            </w:rPr>
            <w:fldChar w:fldCharType="end"/>
          </w:r>
        </w:sdtContent>
      </w:sdt>
      <w:r w:rsidR="00E5713C">
        <w:rPr>
          <w:lang w:val="en-US"/>
        </w:rPr>
        <w:t xml:space="preserve"> </w:t>
      </w:r>
      <w:sdt>
        <w:sdtPr>
          <w:rPr>
            <w:lang w:val="en-US"/>
          </w:rPr>
          <w:alias w:val="To edit, see citavi.com/edit"/>
          <w:tag w:val="CitaviPlaceholder#952ebc24-2516-43c7-8f9d-ae548cecbae3"/>
          <w:id w:val="23373075"/>
          <w:placeholder>
            <w:docPart w:val="DefaultPlaceholder_-1854013440"/>
          </w:placeholder>
        </w:sdtPr>
        <w:sdtEndPr/>
        <w:sdtContent>
          <w:r w:rsidR="00E5713C">
            <w:rPr>
              <w:noProof/>
              <w:lang w:val="en-US"/>
            </w:rPr>
            <w:fldChar w:fldCharType="begin"/>
          </w:r>
          <w:r w:rsidR="00966998">
            <w:rPr>
              <w:noProof/>
              <w:lang w:val="en-US"/>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xYSkifV19LCJUYWciOiJDaXRhdmlQbGFjZWhvbGRlciM5NTJlYmMyNC0yNTE2LTQzYzctOGY5ZC1hZTU0OGNlY2JhZTMiLCJUZXh0IjoiKDIwMjFhKSIsIldBSVZlcnNpb24iOiI2LjguMC4wIn0=}</w:instrText>
          </w:r>
          <w:r w:rsidR="00E5713C">
            <w:rPr>
              <w:noProof/>
              <w:lang w:val="en-US"/>
            </w:rPr>
            <w:fldChar w:fldCharType="separate"/>
          </w:r>
          <w:r w:rsidR="00966998">
            <w:rPr>
              <w:noProof/>
              <w:lang w:val="en-US"/>
            </w:rPr>
            <w:t>(2021a)</w:t>
          </w:r>
          <w:r w:rsidR="00E5713C">
            <w:rPr>
              <w:noProof/>
              <w:lang w:val="en-US"/>
            </w:rPr>
            <w:fldChar w:fldCharType="end"/>
          </w:r>
        </w:sdtContent>
      </w:sdt>
      <w:r w:rsidR="00E5713C">
        <w:rPr>
          <w:lang w:val="en-US"/>
        </w:rPr>
        <w:t xml:space="preserve"> </w:t>
      </w:r>
      <w:r w:rsidR="005D3DAC">
        <w:rPr>
          <w:lang w:val="en-US"/>
        </w:rPr>
        <w:t xml:space="preserve">found </w:t>
      </w:r>
      <w:r w:rsidR="00331B6E">
        <w:rPr>
          <w:lang w:val="en-US"/>
        </w:rPr>
        <w:t>tha</w:t>
      </w:r>
      <w:r w:rsidR="005D3DAC">
        <w:rPr>
          <w:lang w:val="en-US"/>
        </w:rPr>
        <w:t xml:space="preserve">t the best neighborhood size </w:t>
      </w:r>
      <w:r w:rsidR="00B22FC2">
        <w:rPr>
          <w:lang w:val="en-US"/>
        </w:rPr>
        <w:t xml:space="preserve">to simulate urban development in Beijing is </w:t>
      </w:r>
      <w:r w:rsidR="00B22FC2" w:rsidRPr="00B22FC2">
        <w:rPr>
          <w:rFonts w:cstheme="minorHAnsi"/>
          <w:lang w:val="en-US"/>
        </w:rPr>
        <w:t>25 × 25</w:t>
      </w:r>
      <w:r w:rsidR="00652B90">
        <w:rPr>
          <w:rFonts w:cstheme="minorHAnsi"/>
          <w:lang w:val="en-US"/>
        </w:rPr>
        <w:t xml:space="preserve">. </w:t>
      </w:r>
      <w:sdt>
        <w:sdtPr>
          <w:rPr>
            <w:lang w:val="en-US"/>
          </w:rPr>
          <w:alias w:val="To edit, see citavi.com/edit"/>
          <w:tag w:val="CitaviPlaceholder#b6b9450a-8682-4128-8cbf-b1b47506eab2"/>
          <w:id w:val="327104856"/>
          <w:placeholder>
            <w:docPart w:val="16AF7C3270D04A5796C864E6CDB6C64A"/>
          </w:placeholder>
        </w:sdtPr>
        <w:sdtEndPr/>
        <w:sdtContent>
          <w:r w:rsidR="00775E73">
            <w:rPr>
              <w:noProof/>
              <w:lang w:val="en-US"/>
            </w:rPr>
            <w:fldChar w:fldCharType="begin"/>
          </w:r>
          <w:r w:rsidR="00775E73">
            <w:rPr>
              <w:noProof/>
              <w:lang w:val="en-US"/>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Um9vZHBvc2h0aSBldCBhbC4ifV19LCJUYWciOiJDaXRhdmlQbGFjZWhvbGRlciNiNmI5NDUwYS04NjgyLTQxMjgtOGNiZi1iMWI0NzUwNmVhYjIiLCJUZXh0IjoiUm9vZHBvc2h0aSBldCBhbC4iLCJXQUlWZXJzaW9uIjoiNi44LjAuMCJ9}</w:instrText>
          </w:r>
          <w:r w:rsidR="00775E73">
            <w:rPr>
              <w:noProof/>
              <w:lang w:val="en-US"/>
            </w:rPr>
            <w:fldChar w:fldCharType="separate"/>
          </w:r>
          <w:r w:rsidR="00B41D1E">
            <w:rPr>
              <w:noProof/>
              <w:lang w:val="en-US"/>
            </w:rPr>
            <w:t>Roodposhti et al.</w:t>
          </w:r>
          <w:r w:rsidR="00775E73">
            <w:rPr>
              <w:noProof/>
              <w:lang w:val="en-US"/>
            </w:rPr>
            <w:fldChar w:fldCharType="end"/>
          </w:r>
        </w:sdtContent>
      </w:sdt>
      <w:r w:rsidR="00775E73">
        <w:rPr>
          <w:lang w:val="en-US"/>
        </w:rPr>
        <w:t xml:space="preserve"> </w:t>
      </w:r>
      <w:sdt>
        <w:sdtPr>
          <w:rPr>
            <w:lang w:val="en-US"/>
          </w:rPr>
          <w:alias w:val="To edit, see citavi.com/edit"/>
          <w:tag w:val="CitaviPlaceholder#761706d1-af95-4452-bdb7-7408faf0c425"/>
          <w:id w:val="514658154"/>
          <w:placeholder>
            <w:docPart w:val="16AF7C3270D04A5796C864E6CDB6C64A"/>
          </w:placeholder>
        </w:sdtPr>
        <w:sdtEndPr/>
        <w:sdtContent>
          <w:r w:rsidR="00775E73">
            <w:rPr>
              <w:noProof/>
              <w:lang w:val="en-US"/>
            </w:rPr>
            <w:fldChar w:fldCharType="begin"/>
          </w:r>
          <w:r w:rsidR="00775E73">
            <w:rPr>
              <w:noProof/>
              <w:lang w:val="en-US"/>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CkifV19LCJUYWciOiJDaXRhdmlQbGFjZWhvbGRlciM3NjE3MDZkMS1hZjk1LTQ0NTItYmRiNy03NDA4ZmFmMGM0MjUiLCJUZXh0IjoiKDIwMjApIiwiV0FJVmVyc2lvbiI6IjYuOC4wLjAifQ==}</w:instrText>
          </w:r>
          <w:r w:rsidR="00775E73">
            <w:rPr>
              <w:noProof/>
              <w:lang w:val="en-US"/>
            </w:rPr>
            <w:fldChar w:fldCharType="separate"/>
          </w:r>
          <w:r w:rsidR="00B41D1E">
            <w:rPr>
              <w:noProof/>
              <w:lang w:val="en-US"/>
            </w:rPr>
            <w:t>(2020)</w:t>
          </w:r>
          <w:r w:rsidR="00775E73">
            <w:rPr>
              <w:noProof/>
              <w:lang w:val="en-US"/>
            </w:rPr>
            <w:fldChar w:fldCharType="end"/>
          </w:r>
        </w:sdtContent>
      </w:sdt>
      <w:r w:rsidR="00775E73">
        <w:rPr>
          <w:lang w:val="en-US"/>
        </w:rPr>
        <w:t xml:space="preserve"> also observed that the </w:t>
      </w:r>
      <w:r w:rsidR="002261CC">
        <w:rPr>
          <w:rFonts w:cstheme="minorHAnsi"/>
          <w:lang w:val="en-US"/>
        </w:rPr>
        <w:t>9</w:t>
      </w:r>
      <w:r w:rsidR="00775E73" w:rsidRPr="00B22FC2">
        <w:rPr>
          <w:rFonts w:cstheme="minorHAnsi"/>
          <w:lang w:val="en-US"/>
        </w:rPr>
        <w:t xml:space="preserve"> × </w:t>
      </w:r>
      <w:r w:rsidR="002261CC">
        <w:rPr>
          <w:rFonts w:cstheme="minorHAnsi"/>
          <w:lang w:val="en-US"/>
        </w:rPr>
        <w:t>9</w:t>
      </w:r>
      <w:r w:rsidR="00775E73">
        <w:rPr>
          <w:rFonts w:cstheme="minorHAnsi"/>
          <w:lang w:val="en-US"/>
        </w:rPr>
        <w:t xml:space="preserve"> neighborhood outperformed models </w:t>
      </w:r>
      <w:r w:rsidR="002261CC">
        <w:rPr>
          <w:rFonts w:cstheme="minorHAnsi"/>
          <w:lang w:val="en-US"/>
        </w:rPr>
        <w:t>using</w:t>
      </w:r>
      <w:r w:rsidR="00775E73">
        <w:rPr>
          <w:rFonts w:cstheme="minorHAnsi"/>
          <w:lang w:val="en-US"/>
        </w:rPr>
        <w:t xml:space="preserve"> other </w:t>
      </w:r>
      <w:r w:rsidR="00EA2C5F">
        <w:rPr>
          <w:rFonts w:cstheme="minorHAnsi"/>
          <w:lang w:val="en-US"/>
        </w:rPr>
        <w:t>window sizes.</w:t>
      </w:r>
      <w:r w:rsidR="00A623BA">
        <w:rPr>
          <w:rFonts w:cstheme="minorHAnsi"/>
          <w:lang w:val="en-US"/>
        </w:rPr>
        <w:t xml:space="preserve"> Therefore, the unique design of the UNET </w:t>
      </w:r>
      <w:r w:rsidR="00F720CB">
        <w:rPr>
          <w:rFonts w:cstheme="minorHAnsi"/>
          <w:lang w:val="en-US"/>
        </w:rPr>
        <w:t xml:space="preserve">is capable of </w:t>
      </w:r>
      <w:r w:rsidR="008F2632">
        <w:rPr>
          <w:rFonts w:cstheme="minorHAnsi"/>
          <w:lang w:val="en-US"/>
        </w:rPr>
        <w:t xml:space="preserve">digesting </w:t>
      </w:r>
      <w:r w:rsidR="00331B6E">
        <w:rPr>
          <w:rFonts w:cstheme="minorHAnsi"/>
          <w:lang w:val="en-US"/>
        </w:rPr>
        <w:t>more extensive</w:t>
      </w:r>
      <w:r w:rsidR="008F2632">
        <w:rPr>
          <w:rFonts w:cstheme="minorHAnsi"/>
          <w:lang w:val="en-US"/>
        </w:rPr>
        <w:t xml:space="preserve"> </w:t>
      </w:r>
      <w:r w:rsidR="00DF7677">
        <w:rPr>
          <w:rFonts w:cstheme="minorHAnsi"/>
          <w:lang w:val="en-US"/>
        </w:rPr>
        <w:t xml:space="preserve">information than </w:t>
      </w:r>
      <w:r w:rsidR="00176634">
        <w:rPr>
          <w:rFonts w:cstheme="minorHAnsi"/>
          <w:lang w:val="en-US"/>
        </w:rPr>
        <w:t>conventional</w:t>
      </w:r>
      <w:r w:rsidR="00DF7677">
        <w:rPr>
          <w:rFonts w:cstheme="minorHAnsi"/>
          <w:lang w:val="en-US"/>
        </w:rPr>
        <w:t xml:space="preserve"> CA models</w:t>
      </w:r>
      <w:r w:rsidR="003D2BE3">
        <w:rPr>
          <w:rFonts w:cstheme="minorHAnsi"/>
          <w:lang w:val="en-US"/>
        </w:rPr>
        <w:t>, enabling the urban</w:t>
      </w:r>
      <w:r w:rsidR="00A06389">
        <w:rPr>
          <w:rFonts w:cstheme="minorHAnsi"/>
          <w:lang w:val="en-US"/>
        </w:rPr>
        <w:t xml:space="preserve"> development to be simulated with </w:t>
      </w:r>
      <w:r w:rsidR="007216D2">
        <w:rPr>
          <w:rFonts w:cstheme="minorHAnsi"/>
          <w:lang w:val="en-US"/>
        </w:rPr>
        <w:t xml:space="preserve">more refined </w:t>
      </w:r>
      <w:r w:rsidR="00DA27CA">
        <w:rPr>
          <w:rFonts w:cstheme="minorHAnsi"/>
          <w:lang w:val="en-US"/>
        </w:rPr>
        <w:t>spatial configurations.</w:t>
      </w:r>
      <w:r w:rsidR="00121792">
        <w:rPr>
          <w:rFonts w:cstheme="minorHAnsi"/>
          <w:lang w:val="en-US"/>
        </w:rPr>
        <w:t xml:space="preserve"> </w:t>
      </w:r>
    </w:p>
    <w:p w14:paraId="134F0DF6" w14:textId="1426C033" w:rsidR="001C5EE1"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2</w:t>
      </w:r>
      <w:r w:rsidRPr="00EC5106">
        <w:rPr>
          <w:rFonts w:asciiTheme="minorHAnsi" w:hAnsiTheme="minorHAnsi" w:cstheme="minorHAnsi"/>
          <w:lang w:val="en-US"/>
        </w:rPr>
        <w:t xml:space="preserve"> </w:t>
      </w:r>
      <w:r>
        <w:rPr>
          <w:rFonts w:asciiTheme="minorHAnsi" w:hAnsiTheme="minorHAnsi" w:cstheme="minorHAnsi"/>
          <w:lang w:val="en-US"/>
        </w:rPr>
        <w:t xml:space="preserve">Reducing subjectivity </w:t>
      </w:r>
      <w:r w:rsidR="002018C6">
        <w:rPr>
          <w:rFonts w:asciiTheme="minorHAnsi" w:hAnsiTheme="minorHAnsi" w:cstheme="minorHAnsi"/>
          <w:lang w:val="en-US"/>
        </w:rPr>
        <w:t xml:space="preserve">by </w:t>
      </w:r>
      <w:r w:rsidR="007F313F">
        <w:rPr>
          <w:rFonts w:asciiTheme="minorHAnsi" w:hAnsiTheme="minorHAnsi" w:cstheme="minorHAnsi"/>
          <w:lang w:val="en-US"/>
        </w:rPr>
        <w:t xml:space="preserve">automatically </w:t>
      </w:r>
      <w:r w:rsidR="002018C6">
        <w:rPr>
          <w:rFonts w:asciiTheme="minorHAnsi" w:hAnsiTheme="minorHAnsi" w:cstheme="minorHAnsi"/>
          <w:lang w:val="en-US"/>
        </w:rPr>
        <w:t xml:space="preserve">constructing transition rules </w:t>
      </w:r>
    </w:p>
    <w:p w14:paraId="0343376C" w14:textId="197401DB" w:rsidR="002D1AE3" w:rsidRDefault="00BF60F9" w:rsidP="00D71802">
      <w:pPr>
        <w:spacing w:line="276" w:lineRule="auto"/>
        <w:rPr>
          <w:rFonts w:cstheme="minorHAnsi"/>
          <w:lang w:val="en-US"/>
        </w:rPr>
      </w:pPr>
      <w:r>
        <w:rPr>
          <w:lang w:val="en-US"/>
        </w:rPr>
        <w:t>The UNET</w:t>
      </w:r>
      <w:r w:rsidR="00674CA2">
        <w:rPr>
          <w:lang w:val="en-US"/>
        </w:rPr>
        <w:t xml:space="preserve"> did not require </w:t>
      </w:r>
      <w:r w:rsidR="00D102E7">
        <w:rPr>
          <w:lang w:val="en-US"/>
        </w:rPr>
        <w:t>preset parameters</w:t>
      </w:r>
      <w:r w:rsidR="003D4FFB">
        <w:rPr>
          <w:lang w:val="en-US"/>
        </w:rPr>
        <w:t xml:space="preserve"> to simulate urban dynamics except for the learning rate and the size of training image</w:t>
      </w:r>
      <w:r w:rsidR="001A6C8C">
        <w:rPr>
          <w:lang w:val="en-US"/>
        </w:rPr>
        <w:t xml:space="preserve">s. </w:t>
      </w:r>
      <w:r w:rsidR="002B48CC">
        <w:rPr>
          <w:lang w:val="en-US"/>
        </w:rPr>
        <w:t>The transition rules were automatically generated in the form of learned weights</w:t>
      </w:r>
      <w:r w:rsidR="00B50740">
        <w:rPr>
          <w:lang w:val="en-US"/>
        </w:rPr>
        <w:t xml:space="preserve">, and the training </w:t>
      </w:r>
      <w:r w:rsidR="00037664">
        <w:rPr>
          <w:lang w:val="en-US"/>
        </w:rPr>
        <w:t xml:space="preserve">is an unattained </w:t>
      </w:r>
      <w:r w:rsidR="00B50740">
        <w:rPr>
          <w:lang w:val="en-US"/>
        </w:rPr>
        <w:t xml:space="preserve">process </w:t>
      </w:r>
      <w:r w:rsidR="009F2399">
        <w:rPr>
          <w:lang w:val="en-US"/>
        </w:rPr>
        <w:t>that reduce</w:t>
      </w:r>
      <w:r w:rsidR="00037664">
        <w:rPr>
          <w:lang w:val="en-US"/>
        </w:rPr>
        <w:t>s</w:t>
      </w:r>
      <w:r w:rsidR="009F2399">
        <w:rPr>
          <w:lang w:val="en-US"/>
        </w:rPr>
        <w:t xml:space="preserve"> </w:t>
      </w:r>
      <w:r w:rsidR="00461608">
        <w:rPr>
          <w:lang w:val="en-US"/>
        </w:rPr>
        <w:t xml:space="preserve">subjective </w:t>
      </w:r>
      <w:r w:rsidR="009F2399">
        <w:rPr>
          <w:lang w:val="en-US"/>
        </w:rPr>
        <w:t>bias</w:t>
      </w:r>
      <w:r w:rsidR="00461608">
        <w:rPr>
          <w:lang w:val="en-US"/>
        </w:rPr>
        <w:t>es.</w:t>
      </w:r>
      <w:r w:rsidR="00763B87">
        <w:rPr>
          <w:lang w:val="en-US"/>
        </w:rPr>
        <w:t xml:space="preserve"> </w:t>
      </w:r>
      <w:r w:rsidR="005B296F">
        <w:rPr>
          <w:lang w:val="en-US"/>
        </w:rPr>
        <w:t>In contrast</w:t>
      </w:r>
      <w:r w:rsidR="00D73386">
        <w:rPr>
          <w:lang w:val="en-US"/>
        </w:rPr>
        <w:t>,</w:t>
      </w:r>
      <w:r w:rsidR="00741506">
        <w:rPr>
          <w:lang w:val="en-US"/>
        </w:rPr>
        <w:t xml:space="preserve"> </w:t>
      </w:r>
      <w:r w:rsidR="00176634">
        <w:rPr>
          <w:lang w:val="en-US"/>
        </w:rPr>
        <w:t>conventional</w:t>
      </w:r>
      <w:r w:rsidR="00E90BEB">
        <w:rPr>
          <w:lang w:val="en-US"/>
        </w:rPr>
        <w:t xml:space="preserve"> CA models </w:t>
      </w:r>
      <w:r w:rsidR="00126AF5">
        <w:rPr>
          <w:lang w:val="en-US"/>
        </w:rPr>
        <w:t xml:space="preserve">often require a </w:t>
      </w:r>
      <w:r w:rsidR="00244755">
        <w:rPr>
          <w:rFonts w:cstheme="minorHAnsi"/>
          <w:lang w:val="en-US"/>
        </w:rPr>
        <w:t>complex calibration process</w:t>
      </w:r>
      <w:r w:rsidR="00372009">
        <w:rPr>
          <w:rFonts w:cstheme="minorHAnsi"/>
          <w:lang w:val="en-US"/>
        </w:rPr>
        <w:t xml:space="preserve"> to determine suitable parameters. </w:t>
      </w:r>
      <w:r w:rsidR="00372009">
        <w:rPr>
          <w:lang w:val="en-US"/>
        </w:rPr>
        <w:t xml:space="preserve">For example, </w:t>
      </w:r>
      <w:sdt>
        <w:sdtPr>
          <w:rPr>
            <w:lang w:val="en-US"/>
          </w:rPr>
          <w:alias w:val="To edit, see citavi.com/edit"/>
          <w:tag w:val="CitaviPlaceholder#06a2c4fb-c0bf-492b-a872-54878cfc5bea"/>
          <w:id w:val="867953020"/>
          <w:placeholder>
            <w:docPart w:val="DefaultPlaceholder_-1854013440"/>
          </w:placeholder>
        </w:sdtPr>
        <w:sdtEndPr/>
        <w:sdtContent>
          <w:r w:rsidR="00DC5048">
            <w:rPr>
              <w:noProof/>
              <w:lang w:val="en-US"/>
            </w:rPr>
            <w:fldChar w:fldCharType="begin"/>
          </w:r>
          <w:r w:rsidR="00966998">
            <w:rPr>
              <w:noProof/>
              <w:lang w:val="en-US"/>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WiIsIk1vZGlmaWVkQnkiOiJfTGVub3ZvIiwiSWQiOiI4NzBjYjgxZi1jZTk0LTQ4OGQtYWQxNC0xYWQ1MmUzZTY0MDUiLCJNb2RpZmllZE9uIjoiMjAyMS0wOS0wMlQwMDo1NzoxN1o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}</w:instrText>
          </w:r>
          <w:r w:rsidR="00DC5048">
            <w:rPr>
              <w:noProof/>
              <w:lang w:val="en-US"/>
            </w:rPr>
            <w:fldChar w:fldCharType="separate"/>
          </w:r>
          <w:r w:rsidR="00966998">
            <w:rPr>
              <w:noProof/>
              <w:lang w:val="en-US"/>
            </w:rPr>
            <w:t>Feng and Tong</w:t>
          </w:r>
          <w:r w:rsidR="00DC5048">
            <w:rPr>
              <w:noProof/>
              <w:lang w:val="en-US"/>
            </w:rPr>
            <w:fldChar w:fldCharType="end"/>
          </w:r>
        </w:sdtContent>
      </w:sdt>
      <w:r w:rsidR="00DC5048">
        <w:rPr>
          <w:lang w:val="en-US"/>
        </w:rPr>
        <w:t xml:space="preserve"> </w:t>
      </w:r>
      <w:sdt>
        <w:sdtPr>
          <w:rPr>
            <w:lang w:val="en-US"/>
          </w:rPr>
          <w:alias w:val="To edit, see citavi.com/edit"/>
          <w:tag w:val="CitaviPlaceholder#cd5116ed-4a7c-4df5-8a1e-f537ecb3ce4a"/>
          <w:id w:val="498236963"/>
          <w:placeholder>
            <w:docPart w:val="DefaultPlaceholder_-1854013440"/>
          </w:placeholder>
        </w:sdtPr>
        <w:sdtEndPr/>
        <w:sdtContent>
          <w:r w:rsidR="00DC5048">
            <w:rPr>
              <w:noProof/>
              <w:lang w:val="en-US"/>
            </w:rPr>
            <w:fldChar w:fldCharType="begin"/>
          </w:r>
          <w:r w:rsidR="00DC5048">
            <w:rPr>
              <w:noProof/>
              <w:lang w:val="en-US"/>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1oiLCJNb2RpZmllZEJ5IjoiX0xlbm92byIsIklkIjoiODcwY2I4MWYtY2U5NC00ODhkLWFkMTQtMWFkNTJlM2U2NDA1IiwiTW9kaWZpZWRPbiI6IjIwMjEtMDktMDJUMDA6NTc6MTda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FoiLCJNb2RpZmllZEJ5IjoiX0xlbm92byIsIklkIjoiZDA0ZGVlYWMtOTNkNC00ODg3LWI5NWYtNTNlNTUxZDJiMzg3IiwiTW9kaWZpZWRPbiI6IjIwMjEtMDktMDJUMDg6NTc6Mzc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yMCkifV19LCJUYWciOiJDaXRhdmlQbGFjZWhvbGRlciNjZDUxMTZlZC00YTdjLTRkZjUtOGExZS1mNTM3ZWNiM2NlNGEiLCJUZXh0IjoiKDIwMjApIiwiV0FJVmVyc2lvbiI6IjYuOC4wLjAifQ==}</w:instrText>
          </w:r>
          <w:r w:rsidR="00DC5048">
            <w:rPr>
              <w:noProof/>
              <w:lang w:val="en-US"/>
            </w:rPr>
            <w:fldChar w:fldCharType="separate"/>
          </w:r>
          <w:r w:rsidR="00B41D1E">
            <w:rPr>
              <w:noProof/>
              <w:lang w:val="en-US"/>
            </w:rPr>
            <w:t>(2020)</w:t>
          </w:r>
          <w:r w:rsidR="00DC5048">
            <w:rPr>
              <w:noProof/>
              <w:lang w:val="en-US"/>
            </w:rPr>
            <w:fldChar w:fldCharType="end"/>
          </w:r>
        </w:sdtContent>
      </w:sdt>
      <w:r w:rsidR="00A70D19">
        <w:rPr>
          <w:lang w:val="en-US"/>
        </w:rPr>
        <w:t xml:space="preserve"> </w:t>
      </w:r>
      <w:r w:rsidR="00FD5B4C">
        <w:rPr>
          <w:lang w:val="en-US"/>
        </w:rPr>
        <w:t>developed a</w:t>
      </w:r>
      <w:r w:rsidR="006A410B">
        <w:rPr>
          <w:lang w:val="en-US"/>
        </w:rPr>
        <w:t xml:space="preserve"> framework that </w:t>
      </w:r>
      <w:r w:rsidR="00A70D19">
        <w:rPr>
          <w:lang w:val="en-US"/>
        </w:rPr>
        <w:t xml:space="preserve">integrated three algorithms and </w:t>
      </w:r>
      <w:r w:rsidR="007A194F">
        <w:rPr>
          <w:lang w:val="en-US"/>
        </w:rPr>
        <w:t xml:space="preserve">different neighborhood </w:t>
      </w:r>
      <w:r w:rsidR="000578C3">
        <w:rPr>
          <w:lang w:val="en-US"/>
        </w:rPr>
        <w:t>settings to simulate the urban growth in Shanghai, wher</w:t>
      </w:r>
      <w:r w:rsidR="005221CD">
        <w:rPr>
          <w:lang w:val="en-US"/>
        </w:rPr>
        <w:t xml:space="preserve">eas </w:t>
      </w:r>
      <w:r w:rsidR="007B1591">
        <w:rPr>
          <w:lang w:val="en-US"/>
        </w:rPr>
        <w:t>a</w:t>
      </w:r>
      <w:r w:rsidR="00310A01">
        <w:rPr>
          <w:lang w:val="en-US"/>
        </w:rPr>
        <w:t xml:space="preserve">n array of parameters like </w:t>
      </w:r>
      <w:r w:rsidR="003970AA">
        <w:rPr>
          <w:lang w:val="en-US"/>
        </w:rPr>
        <w:t xml:space="preserve">inertia weights, </w:t>
      </w:r>
      <w:r w:rsidR="00C7043D">
        <w:rPr>
          <w:lang w:val="en-US"/>
        </w:rPr>
        <w:t>decay magnitude</w:t>
      </w:r>
      <w:r w:rsidR="006A410B">
        <w:rPr>
          <w:lang w:val="en-US"/>
        </w:rPr>
        <w:t xml:space="preserve">, </w:t>
      </w:r>
      <w:r w:rsidR="009B08F1">
        <w:rPr>
          <w:lang w:val="en-US"/>
        </w:rPr>
        <w:t xml:space="preserve">spatial </w:t>
      </w:r>
      <w:r w:rsidR="00660A51">
        <w:rPr>
          <w:lang w:val="en-US"/>
        </w:rPr>
        <w:t xml:space="preserve">heterogeneity, and </w:t>
      </w:r>
      <w:r w:rsidR="0073509D">
        <w:rPr>
          <w:lang w:val="en-US"/>
        </w:rPr>
        <w:t>variable scaling</w:t>
      </w:r>
      <w:r w:rsidR="00C7043D">
        <w:rPr>
          <w:lang w:val="en-US"/>
        </w:rPr>
        <w:t xml:space="preserve"> </w:t>
      </w:r>
      <w:r w:rsidR="007B1591">
        <w:rPr>
          <w:lang w:val="en-US"/>
        </w:rPr>
        <w:t xml:space="preserve">were required to </w:t>
      </w:r>
      <w:r w:rsidR="0073509D">
        <w:rPr>
          <w:lang w:val="en-US"/>
        </w:rPr>
        <w:t xml:space="preserve">be </w:t>
      </w:r>
      <w:r w:rsidR="00FE46E0">
        <w:rPr>
          <w:lang w:val="en-US"/>
        </w:rPr>
        <w:t>specified</w:t>
      </w:r>
      <w:r w:rsidR="0073509D">
        <w:rPr>
          <w:lang w:val="en-US"/>
        </w:rPr>
        <w:t xml:space="preserve"> before running the model. </w:t>
      </w:r>
      <w:r w:rsidR="00F31FE1">
        <w:rPr>
          <w:lang w:val="en-US"/>
        </w:rPr>
        <w:t xml:space="preserve">Many </w:t>
      </w:r>
      <w:r w:rsidR="00FE46E0">
        <w:rPr>
          <w:lang w:val="en-US"/>
        </w:rPr>
        <w:t>studies determine</w:t>
      </w:r>
      <w:r w:rsidR="00281E59">
        <w:rPr>
          <w:lang w:val="en-US"/>
        </w:rPr>
        <w:t xml:space="preserve"> these </w:t>
      </w:r>
      <w:r w:rsidR="006B293B">
        <w:rPr>
          <w:lang w:val="en-US"/>
        </w:rPr>
        <w:t xml:space="preserve">parameters according to expert </w:t>
      </w:r>
      <w:r w:rsidR="00AC598B">
        <w:rPr>
          <w:lang w:val="en-US"/>
        </w:rPr>
        <w:t>knowledge</w:t>
      </w:r>
      <w:r w:rsidR="004C31BB">
        <w:rPr>
          <w:lang w:val="en-US"/>
        </w:rPr>
        <w:t xml:space="preserve"> </w:t>
      </w:r>
      <w:sdt>
        <w:sdtPr>
          <w:rPr>
            <w:lang w:val="en-US"/>
          </w:rPr>
          <w:alias w:val="To edit, see citavi.com/edit"/>
          <w:tag w:val="CitaviPlaceholder#2ddba150-a2ad-43ef-a301-fea46001a8d4"/>
          <w:id w:val="-733536876"/>
          <w:placeholder>
            <w:docPart w:val="DefaultPlaceholder_-1854013440"/>
          </w:placeholder>
        </w:sdtPr>
        <w:sdtEndPr/>
        <w:sdtContent>
          <w:r w:rsidR="004C31BB">
            <w:rPr>
              <w:noProof/>
              <w:lang w:val="en-US"/>
            </w:rPr>
            <w:fldChar w:fldCharType="begin"/>
          </w:r>
          <w:r w:rsidR="0096699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TdGFydCI6MjAsIlJhbmdlTGVuZ3RoIjoxOCwiUmVmZXJlbmNlSWQiOiIyNTBkYzI1Ny05ODJkLTRlMTktOWUxOC04YzI1NWZmMGE3NTg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aHVydWkiLCJMYXN0TmFtZSI6IkNoZW4iLCJQcm90ZWN0ZWQiOmZhbHNlLCJTZXgiOjAsIkNyZWF0ZWRCeSI6Il9MZW5vdm8iLCJDcmVhdGVkT24iOiIyMDIxLTA5LTAyVDAxOjIwOjE5WiIsIk1vZGlmaWVkQnkiOiJfTGVub3ZvIiwiSWQiOiI3NTA0MzYzNi1lMmRjLTQ5OTYtYTVhNi04OGRiOGEyNWExZWYiLCJNb2RpZmllZE9uIjoiMjAyMS0wOS0wMlQwMToyMDoxOVo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VoiLCJNb2RpZmllZEJ5IjoiX0xlbm92byIsIklkIjoiM2FkM2M4MTYtNjllMy00NTkwLTg4ZDQtNDg3YTEzOTIwYjFkIiwiTW9kaWZpZWRPbiI6IjIwMjEtMDktMDJUMDE6MjA6MTlaIiwiUHJvamVjdCI6eyIkcmVmIjoiNSJ9fV0sIkNpdGF0aW9uS2V5VXBkYXRlVHlwZSI6MCwiQ29sbGFib3JhdG9ycyI6W10sIkRhdGUyIjoiMS83LzIwMjAiLCJEb2kiOiIxMC4xMDE2L2ouc2NpdG90ZW52LjIwMjAuMTM2NTA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xOTMxMjAyIiwiVXJpU3RyaW5nIjoiaHR0cDovL3d3dy5uY2JpLm5sbS5uaWguZ292L3B1Ym1lZC8zMTkzMTIw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wMlQwMToyMDoyMFoiLCJNb2RpZmllZEJ5IjoiX0xlbm92byIsIklkIjoiZWYwZDI0MTktODJhMS00OWI2LWFjNmYtYjQwNTA2MWEwNzc1IiwiTW9kaWZpZWRPbiI6IjIwMjEtMDktMDJUMDE6MjA6MjBa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nNjaXRvdGVudi4yMDIwLjEzNjUwOSIsIlVyaVN0cmluZyI6Imh0dHBzOi8vZG9pLm9yZy8xMC4xMDE2L2ouc2NpdG90ZW52LjIwMjAuMTM2NTA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wOjE2WiIsIk1vZGlmaWVkQnkiOiJfTGVub3ZvIiwiSWQiOiJiYmNkMGUxOC03NjhjLTQyNjktODBkNy05MzgwOTRjY2ZlMTkiLCJNb2RpZmllZE9uIjoiMjAyMS0wOS0wMlQwMToyMDoxNloiLCJQcm9qZWN0Ijp7IiRyZWYiOiI1In19XSwiT3JnYW5pemF0aW9ucyI6W10sIk90aGVyc0ludm9sdmVkIjpbXSwiUGFnZVJhbmdlIjoiPHNwPlxyXG4gIDxuPjEzNjUwOTwvbj5cclxuICA8aW4+dHJ1ZTwvaW4+XHJcbiAgPG9zPjEzNjUwOTwvb3M+XHJcbiAgPHBzPjEzNjUwOTwvcHM+XHJcbjwvc3A+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FoiLCJNb2RpZmllZEJ5IjoiX0xlbm92byIsIklkIjoiYWM5N2ZlMzktMTZlMi00MDQ4LThiNzYtNWQwODRmYzUyYmRmIiwiTW9kaWZpZWRPbiI6IjIwMjEtMDktMDJUMDE6MjE6MjRaIiwiUHJvamVjdCI6eyIkcmVmIjoiNSJ9fV0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M2IiwiJHR5cGUiOiJTd2lzc0FjYWRlbWljLkNpdGF2aS5QZXJpb2RpY2FsLCBTd2lzc0FjYWRlbWljLkNpdGF2aSIsIklzc24iOiIwMjY0Mjc1MSIsIk5hbWUiOiJDaXRpZXMiLCJQYWdpbmF0aW9uIjowLCJQcm90ZWN0ZWQiOmZhbHNlLCJDcmVhdGVkQnkiOiJfTGVub3ZvIiwiQ3JlYXRlZE9uIjoiMjAyMS0wOS0wMlQwMToyMToyN1oiLCJNb2RpZmllZEJ5IjoiX0xlbm92byIsIklkIjoiZjBhNDBhMWMtZDgxYi00NGM2LTg4YjItYTAxYzdiN2I0MmQ2IiwiTW9kaWZpZWRPbiI6IjIwMjEtMDktMDJUMDE6MjE6MjdaIiwiUHJvamVjdCI6eyIkcmVmIjoiNSJ9fSwiUHVibGlzaGVycyI6W10sIlF1b3RhdGlvbnMiOltd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}</w:instrText>
          </w:r>
          <w:r w:rsidR="004C31BB">
            <w:rPr>
              <w:noProof/>
              <w:lang w:val="en-US"/>
            </w:rPr>
            <w:fldChar w:fldCharType="separate"/>
          </w:r>
          <w:r w:rsidR="00966998">
            <w:rPr>
              <w:noProof/>
              <w:lang w:val="en-US"/>
            </w:rPr>
            <w:t>(Mustafa et al. 2017; Chen et al. 2020; Tripathy and Kumar 2019)</w:t>
          </w:r>
          <w:r w:rsidR="004C31BB">
            <w:rPr>
              <w:noProof/>
              <w:lang w:val="en-US"/>
            </w:rPr>
            <w:fldChar w:fldCharType="end"/>
          </w:r>
        </w:sdtContent>
      </w:sdt>
      <w:r w:rsidR="0021467E">
        <w:rPr>
          <w:lang w:val="en-US"/>
        </w:rPr>
        <w:t>,</w:t>
      </w:r>
      <w:r w:rsidR="00AC598B">
        <w:rPr>
          <w:lang w:val="en-US"/>
        </w:rPr>
        <w:t xml:space="preserve"> </w:t>
      </w:r>
      <w:r w:rsidR="004770BA">
        <w:rPr>
          <w:lang w:val="en-US"/>
        </w:rPr>
        <w:t>leading</w:t>
      </w:r>
      <w:r w:rsidR="00AC598B">
        <w:rPr>
          <w:lang w:val="en-US"/>
        </w:rPr>
        <w:t xml:space="preserve"> to subjective biases.</w:t>
      </w:r>
      <w:r w:rsidR="00563A2B">
        <w:rPr>
          <w:lang w:val="en-US"/>
        </w:rPr>
        <w:t xml:space="preserve"> </w:t>
      </w:r>
      <w:r w:rsidR="00FF079E">
        <w:rPr>
          <w:lang w:val="en-US"/>
        </w:rPr>
        <w:t xml:space="preserve">Other studies </w:t>
      </w:r>
      <w:r w:rsidR="00472320">
        <w:rPr>
          <w:lang w:val="en-US"/>
        </w:rPr>
        <w:t xml:space="preserve">went through a systematic parameter selection to find the best </w:t>
      </w:r>
      <w:r w:rsidR="003840FC">
        <w:rPr>
          <w:lang w:val="en-US"/>
        </w:rPr>
        <w:t>model</w:t>
      </w:r>
      <w:r w:rsidR="00763914">
        <w:rPr>
          <w:lang w:val="en-US"/>
        </w:rPr>
        <w:t xml:space="preserve"> </w:t>
      </w:r>
      <w:sdt>
        <w:sdtPr>
          <w:rPr>
            <w:lang w:val="en-US"/>
          </w:rPr>
          <w:alias w:val="To edit, see citavi.com/edit"/>
          <w:tag w:val="CitaviPlaceholder#8cfc4cd6-ec31-4522-ba44-82196fb48862"/>
          <w:id w:val="-1261596391"/>
          <w:placeholder>
            <w:docPart w:val="DefaultPlaceholder_-1854013440"/>
          </w:placeholder>
        </w:sdtPr>
        <w:sdtEndPr/>
        <w:sdtContent>
          <w:r w:rsidR="00763914">
            <w:rPr>
              <w:noProof/>
              <w:lang w:val="en-US"/>
            </w:rPr>
            <w:fldChar w:fldCharType="begin"/>
          </w:r>
          <w:r w:rsidR="003811F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TVhYmY4My1hYTU4LTRhYmMtYjMyNC0yMzYzNmU4OTA1ZTciLCJSYW5nZVN0YXJ0IjoyMywiUmFuZ2VMZW5ndGgiOjE3LCJSZWZlcmVuY2VJZCI6IjAzNjc3ZmFmLTAxOGUtNDlmOS04ZWY0LWE1MzljMGIxNTRmNC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ppbmd5YW4iLCJMYXN0TmFtZSI6Ill1IiwiUHJvdGVjdGVkIjpmYWxzZSwiU2V4IjowLCJDcmVhdGVkQnkiOiJfTGVub3ZvIiwiQ3JlYXRlZE9uIjoiMjAyMS0wOS0wMlQwMToyOTozOFoiLCJNb2RpZmllZEJ5IjoiX0xlbm92byIsIklkIjoiYmY0OGU1N2UtMmFmYi00N2NlLTg0MGMtNjIwZDFmMGQ1Y2MzIiwiTW9kaWZpZWRPbiI6IjIwMjEtMDktMDJUMDE6Mjk6Mzha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VaIiwiTW9kaWZpZWRCeSI6Il9MZW5vdm8iLCJJZCI6Ijk5YmYyNTE1LWFmMTAtNGNlMy1hYzQ5LWRiMThkYWY2MWFiYSIsIk1vZGlmaWVkT24iOiIyMDIxLTA5LTAyVDAxOjI5OjM1WiIsIlByb2plY3QiOnsiJHJlZiI6IjUifX1dLCJPcmdhbml6YXRpb25zIjpbXSwiT3RoZXJzSW52b2x2ZWQiOltdLCJQYWdlUmFuZ2UiOiI8c3A+XHJcbiAgPG4+MTAxNjg5PC9uPlxyXG4gIDxpbj50cnVlPC9pbj5cclxuICA8b3M+MTAxNjg5PC9vcz5cclxuICA8cHM+MTAxNjg5PC9wcz5cclxuPC9zcD5cclxuPG9zPjEwMTY4OTwvb3M+IiwiUGVyaW9kaWNhbCI6eyIkcmVmIjoiMTEifSwiUHVibGlzaGVycyI6W10sIlF1b3RhdGlvbnMiOltd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}</w:instrText>
          </w:r>
          <w:r w:rsidR="00763914">
            <w:rPr>
              <w:noProof/>
              <w:lang w:val="en-US"/>
            </w:rPr>
            <w:fldChar w:fldCharType="separate"/>
          </w:r>
          <w:r w:rsidR="00B41D1E">
            <w:rPr>
              <w:noProof/>
              <w:lang w:val="en-US"/>
            </w:rPr>
            <w:t>(Roodposhti et al. 2020; Yu et al. 2021)</w:t>
          </w:r>
          <w:r w:rsidR="00763914">
            <w:rPr>
              <w:noProof/>
              <w:lang w:val="en-US"/>
            </w:rPr>
            <w:fldChar w:fldCharType="end"/>
          </w:r>
        </w:sdtContent>
      </w:sdt>
      <w:r w:rsidR="003840FC">
        <w:rPr>
          <w:lang w:val="en-US"/>
        </w:rPr>
        <w:t>,</w:t>
      </w:r>
      <w:r w:rsidR="00472320">
        <w:rPr>
          <w:lang w:val="en-US"/>
        </w:rPr>
        <w:t xml:space="preserve"> but this process is </w:t>
      </w:r>
      <w:r w:rsidR="00C46E87">
        <w:rPr>
          <w:lang w:val="en-US"/>
        </w:rPr>
        <w:t>time</w:t>
      </w:r>
      <w:r w:rsidR="004770BA">
        <w:rPr>
          <w:lang w:val="en-US"/>
        </w:rPr>
        <w:t>-</w:t>
      </w:r>
      <w:r w:rsidR="00C46E87">
        <w:rPr>
          <w:lang w:val="en-US"/>
        </w:rPr>
        <w:t xml:space="preserve">consuming and could be infeasible </w:t>
      </w:r>
      <w:r w:rsidR="00862E26">
        <w:rPr>
          <w:lang w:val="en-US"/>
        </w:rPr>
        <w:t>as the parameters increased.</w:t>
      </w:r>
      <w:r w:rsidR="00C46E87">
        <w:rPr>
          <w:lang w:val="en-US"/>
        </w:rPr>
        <w:t xml:space="preserve"> </w:t>
      </w:r>
    </w:p>
    <w:p w14:paraId="27297062" w14:textId="278A529F" w:rsidR="001C5EE1"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3</w:t>
      </w:r>
      <w:r w:rsidRPr="00EC5106">
        <w:rPr>
          <w:rFonts w:asciiTheme="minorHAnsi" w:hAnsiTheme="minorHAnsi" w:cstheme="minorHAnsi"/>
          <w:lang w:val="en-US"/>
        </w:rPr>
        <w:t xml:space="preserve"> </w:t>
      </w:r>
      <w:r w:rsidR="002018C6">
        <w:rPr>
          <w:rFonts w:asciiTheme="minorHAnsi" w:hAnsiTheme="minorHAnsi" w:cstheme="minorHAnsi"/>
          <w:lang w:val="en-US"/>
        </w:rPr>
        <w:t>UNET achieve</w:t>
      </w:r>
      <w:r w:rsidR="00AE71FB">
        <w:rPr>
          <w:rFonts w:asciiTheme="minorHAnsi" w:hAnsiTheme="minorHAnsi" w:cstheme="minorHAnsi"/>
          <w:lang w:val="en-US"/>
        </w:rPr>
        <w:t>d</w:t>
      </w:r>
      <w:r w:rsidR="002018C6">
        <w:rPr>
          <w:rFonts w:asciiTheme="minorHAnsi" w:hAnsiTheme="minorHAnsi" w:cstheme="minorHAnsi"/>
          <w:lang w:val="en-US"/>
        </w:rPr>
        <w:t xml:space="preserve"> similar accuracy to </w:t>
      </w:r>
      <w:r w:rsidR="00B92B7E">
        <w:rPr>
          <w:rFonts w:asciiTheme="minorHAnsi" w:hAnsiTheme="minorHAnsi" w:cstheme="minorHAnsi"/>
          <w:lang w:val="en-US"/>
        </w:rPr>
        <w:t xml:space="preserve">conventional </w:t>
      </w:r>
      <w:r w:rsidR="002018C6">
        <w:rPr>
          <w:rFonts w:asciiTheme="minorHAnsi" w:hAnsiTheme="minorHAnsi" w:cstheme="minorHAnsi"/>
          <w:lang w:val="en-US"/>
        </w:rPr>
        <w:t>CA models</w:t>
      </w:r>
      <w:r w:rsidR="00CB7D11">
        <w:rPr>
          <w:rFonts w:asciiTheme="minorHAnsi" w:hAnsiTheme="minorHAnsi" w:cstheme="minorHAnsi"/>
          <w:lang w:val="en-US"/>
        </w:rPr>
        <w:t xml:space="preserve"> </w:t>
      </w:r>
      <w:r w:rsidR="00825D73">
        <w:rPr>
          <w:rFonts w:asciiTheme="minorHAnsi" w:hAnsiTheme="minorHAnsi" w:cstheme="minorHAnsi"/>
          <w:lang w:val="en-US"/>
        </w:rPr>
        <w:t xml:space="preserve">with fewer </w:t>
      </w:r>
      <w:r w:rsidR="00E06424">
        <w:rPr>
          <w:rFonts w:asciiTheme="minorHAnsi" w:hAnsiTheme="minorHAnsi" w:cstheme="minorHAnsi"/>
          <w:lang w:val="en-US"/>
        </w:rPr>
        <w:t>drivers</w:t>
      </w:r>
    </w:p>
    <w:p w14:paraId="5C95D0C2" w14:textId="751DADA8" w:rsidR="00731CC3" w:rsidRDefault="003F2D61" w:rsidP="00D71802">
      <w:pPr>
        <w:spacing w:line="276" w:lineRule="auto"/>
        <w:rPr>
          <w:lang w:val="en-US"/>
        </w:rPr>
      </w:pPr>
      <w:r>
        <w:rPr>
          <w:lang w:val="en-US"/>
        </w:rPr>
        <w:t xml:space="preserve">The FoM in this study ranged from 0.12 to </w:t>
      </w:r>
      <w:r w:rsidR="00A614A0">
        <w:rPr>
          <w:lang w:val="en-US"/>
        </w:rPr>
        <w:t>0</w:t>
      </w:r>
      <w:r>
        <w:rPr>
          <w:lang w:val="en-US"/>
        </w:rPr>
        <w:t>.27 with the median value of 0.19</w:t>
      </w:r>
      <w:r w:rsidR="00B92B7E">
        <w:rPr>
          <w:lang w:val="en-US"/>
        </w:rPr>
        <w:t>, close to existing studies</w:t>
      </w:r>
      <w:r w:rsidR="00DA3B18">
        <w:rPr>
          <w:lang w:val="en-US"/>
        </w:rPr>
        <w:t>: t</w:t>
      </w:r>
      <w:r w:rsidR="00467619">
        <w:rPr>
          <w:lang w:val="en-US"/>
        </w:rPr>
        <w:t xml:space="preserve">he FoM of </w:t>
      </w:r>
      <w:r w:rsidR="00F27416">
        <w:rPr>
          <w:lang w:val="en-US"/>
        </w:rPr>
        <w:t xml:space="preserve">the best </w:t>
      </w:r>
      <w:r w:rsidR="00B6372F">
        <w:rPr>
          <w:lang w:val="en-US"/>
        </w:rPr>
        <w:t xml:space="preserve">urban simulation </w:t>
      </w:r>
      <w:r w:rsidR="00F27416">
        <w:rPr>
          <w:lang w:val="en-US"/>
        </w:rPr>
        <w:t xml:space="preserve">map </w:t>
      </w:r>
      <w:r w:rsidR="00B6372F">
        <w:rPr>
          <w:lang w:val="en-US"/>
        </w:rPr>
        <w:t xml:space="preserve">on Zhuji </w:t>
      </w:r>
      <w:r w:rsidR="00F27416">
        <w:rPr>
          <w:lang w:val="en-US"/>
        </w:rPr>
        <w:t>was</w:t>
      </w:r>
      <w:r w:rsidR="00B6372F">
        <w:rPr>
          <w:lang w:val="en-US"/>
        </w:rPr>
        <w:t xml:space="preserve"> 0.19</w:t>
      </w:r>
      <w:r w:rsidR="00BF34F9">
        <w:rPr>
          <w:lang w:val="en-US"/>
        </w:rPr>
        <w:t xml:space="preserve"> </w:t>
      </w:r>
      <w:sdt>
        <w:sdtPr>
          <w:rPr>
            <w:lang w:val="en-US"/>
          </w:rPr>
          <w:alias w:val="To edit, see citavi.com/edit"/>
          <w:tag w:val="CitaviPlaceholder#05e116ec-ac72-4598-84ad-0790003b8788"/>
          <w:id w:val="2870467"/>
          <w:placeholder>
            <w:docPart w:val="DefaultPlaceholder_-1854013440"/>
          </w:placeholder>
        </w:sdtPr>
        <w:sdtEndPr/>
        <w:sdtContent>
          <w:r w:rsidR="00BF34F9">
            <w:rPr>
              <w:noProof/>
              <w:lang w:val="en-US"/>
            </w:rPr>
            <w:fldChar w:fldCharType="begin"/>
          </w:r>
          <w:r w:rsidR="0096699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laIiwiTW9kaWZpZWRCeSI6Il9MZW5vdm8iLCJJZCI6IjhlNjU5YmNlLWJkZjctNGRiZS05OGVjLThhMDU0YjEyMzQ0YSIsIk1vZGlmaWVkT24iOiIyMDIxLTA5LTAyVDAyOjQ5OjQ5Wi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VoiLCJNb2RpZmllZEJ5IjoiX0xlbm92byIsIklkIjoiMTExMzY1Y2YtZGJiNC00YjBmLTgxYjAtYzZlODM2NDIxOWY0IiwiTW9kaWZpZWRPbiI6IjIwMjEtMDktMDJUMDI6NDk6NDla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BaIiwiTW9kaWZpZWRCeSI6Il9MZW5vdm8iLCJJZCI6Ijc5NjYxZDc2LWI1OTgtNGRhYy1iYTlhLTA2Mzg2YzFjNmJmOSIsIk1vZGlmaWVkT24iOiIyMDIxLTA5LTAyVDAyOjQ5OjUwWi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FoiLCJNb2RpZmllZEJ5IjoiX0xlbm92byIsIklkIjoiNDNhOTJjN2UtZDI2Ni00YTViLWI4ZDEtODM4NmY2MWJkZGI5IiwiTW9kaWZpZWRPbiI6IjIwMjEtMDktMDJUMDI6NDk6NTBa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FoiLCJNb2RpZmllZEJ5IjoiX0xlbm92byIsIklkIjoiZDAxMjg4NzQtZDRkMy00NDNkLWFiOTQtMjQxYzc0YTA3ZGE3IiwiTW9kaWZpZWRPbiI6IjIwMjEtMDktMDJUMDI6NDk6NTBa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ZaIiwiTW9kaWZpZWRCeSI6Il9MZW5vdm8iLCJJZCI6ImU3ZDA4ZGZhLTU2MjItNDdmNS1hNTI4LTNjMjA2OWY5YTgxNCIsIk1vZGlmaWVkT24iOiIyMDIxLTA5LTAyVDAyOjQ5OjQ2W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WiIsIk1vZGlmaWVkQnkiOiJfTGVub3ZvIiwiSWQiOiI5OGEyMzk1NS05MmI5LTRmMjUtOWZkOC03NGE4ZTBhNTI3MzkiLCJNb2RpZmllZE9uIjoiMjAyMS0wOS0wMlQwMjo0OTo1MFoiLCJQcm9qZWN0Ijp7IiRyZWYiOiI1In19LCJQdWJsaXNoZXJzIjpbXSwiUXVvdGF0aW9ucyI6W10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}</w:instrText>
          </w:r>
          <w:r w:rsidR="00BF34F9">
            <w:rPr>
              <w:noProof/>
              <w:lang w:val="en-US"/>
            </w:rPr>
            <w:fldChar w:fldCharType="separate"/>
          </w:r>
          <w:r w:rsidR="00966998">
            <w:rPr>
              <w:noProof/>
              <w:lang w:val="en-US"/>
            </w:rPr>
            <w:t>(Wang et al. 2021c)</w:t>
          </w:r>
          <w:r w:rsidR="00BF34F9">
            <w:rPr>
              <w:noProof/>
              <w:lang w:val="en-US"/>
            </w:rPr>
            <w:fldChar w:fldCharType="end"/>
          </w:r>
        </w:sdtContent>
      </w:sdt>
      <w:r w:rsidR="00B6372F">
        <w:rPr>
          <w:lang w:val="en-US"/>
        </w:rPr>
        <w:t xml:space="preserve">, </w:t>
      </w:r>
      <w:r w:rsidR="00DD2DBD">
        <w:rPr>
          <w:lang w:val="en-US"/>
        </w:rPr>
        <w:t xml:space="preserve">0.21 in </w:t>
      </w:r>
      <w:r w:rsidR="00970D9F">
        <w:rPr>
          <w:lang w:val="en-US"/>
        </w:rPr>
        <w:t>Beijing</w:t>
      </w:r>
      <w:r w:rsidR="00DD2DBD">
        <w:rPr>
          <w:lang w:val="en-US"/>
        </w:rPr>
        <w:t xml:space="preserve"> </w:t>
      </w:r>
      <w:sdt>
        <w:sdtPr>
          <w:rPr>
            <w:lang w:val="en-US"/>
          </w:rPr>
          <w:alias w:val="To edit, see citavi.com/edit"/>
          <w:tag w:val="CitaviPlaceholder#de4ab449-3fc9-4b71-b645-57a4f71299e0"/>
          <w:id w:val="-954319180"/>
          <w:placeholder>
            <w:docPart w:val="DefaultPlaceholder_-1854013440"/>
          </w:placeholder>
        </w:sdtPr>
        <w:sdtEndPr/>
        <w:sdtContent>
          <w:r w:rsidR="00D62C45">
            <w:rPr>
              <w:noProof/>
              <w:lang w:val="en-US"/>
            </w:rPr>
            <w:fldChar w:fldCharType="begin"/>
          </w:r>
          <w:r w:rsidR="0096699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xOS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XYW5nIGV0IGFsLiAyMDIxYSkifV19LCJUYWciOiJDaXRhdmlQbGFjZWhvbGRlciNkZTRhYjQ0OS0zZmM5LTRiNzEtYjY0NS01N2E0ZjcxMjk5ZTAiLCJUZXh0IjoiKFdhbmcgZXQgYWwuIDIwMjFhKSIsIldBSVZlcnNpb24iOiI2LjguMC4wIn0=}</w:instrText>
          </w:r>
          <w:r w:rsidR="00D62C45">
            <w:rPr>
              <w:noProof/>
              <w:lang w:val="en-US"/>
            </w:rPr>
            <w:fldChar w:fldCharType="separate"/>
          </w:r>
          <w:r w:rsidR="00966998">
            <w:rPr>
              <w:noProof/>
              <w:lang w:val="en-US"/>
            </w:rPr>
            <w:t>(Wang et al. 2021a)</w:t>
          </w:r>
          <w:r w:rsidR="00D62C45">
            <w:rPr>
              <w:noProof/>
              <w:lang w:val="en-US"/>
            </w:rPr>
            <w:fldChar w:fldCharType="end"/>
          </w:r>
        </w:sdtContent>
      </w:sdt>
      <w:r w:rsidR="00EC07BE">
        <w:rPr>
          <w:lang w:val="en-US"/>
        </w:rPr>
        <w:t xml:space="preserve">. </w:t>
      </w:r>
      <w:r w:rsidR="00B24D2C">
        <w:rPr>
          <w:lang w:val="en-US"/>
        </w:rPr>
        <w:t xml:space="preserve">Some studies reported a </w:t>
      </w:r>
      <w:r w:rsidR="00D02256">
        <w:rPr>
          <w:lang w:val="en-US"/>
        </w:rPr>
        <w:t>higher</w:t>
      </w:r>
      <w:r w:rsidR="00676BE9">
        <w:rPr>
          <w:lang w:val="en-US"/>
        </w:rPr>
        <w:t xml:space="preserve"> FoM because </w:t>
      </w:r>
      <w:r w:rsidR="006049AA">
        <w:rPr>
          <w:lang w:val="en-US"/>
        </w:rPr>
        <w:t>the urban development was simulated at a low resolution</w:t>
      </w:r>
      <w:r w:rsidR="005F18B0">
        <w:rPr>
          <w:lang w:val="en-US"/>
        </w:rPr>
        <w:t xml:space="preserve"> </w:t>
      </w:r>
      <w:sdt>
        <w:sdtPr>
          <w:rPr>
            <w:lang w:val="en-US"/>
          </w:rPr>
          <w:alias w:val="To edit, see citavi.com/edit"/>
          <w:tag w:val="CitaviPlaceholder#266dde0c-b863-4b79-ad70-38b974743bfc"/>
          <w:id w:val="2073233200"/>
          <w:placeholder>
            <w:docPart w:val="DefaultPlaceholder_-1854013440"/>
          </w:placeholder>
        </w:sdtPr>
        <w:sdtEndPr/>
        <w:sdtContent>
          <w:r w:rsidR="005F18B0">
            <w:rPr>
              <w:noProof/>
              <w:lang w:val="en-US"/>
            </w:rPr>
            <w:fldChar w:fldCharType="begin"/>
          </w:r>
          <w:r w:rsidR="00D0225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TdGFydCI6MjAsIlJhbmdlTGVuZ3RoIjoxOCwiUmVmZXJlbmNlSWQiOiJmZDYwYzgyMy05ZTBhLTQxNGMtOGFjYS0zNWQ2OTY1NDhiMmY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LYWlmZW5nIiwiTGFzdE5hbWUiOiJQZW5nIiwiUHJvdGVjdGVkIjpmYWxzZSwiU2V4IjowLCJDcmVhdGVkQnkiOiJfTGVub3ZvIiwiQ3JlYXRlZE9uIjoiMjAyMS0wOS0wMlQwMzoyMjoxNFoiLCJNb2RpZmllZEJ5IjoiX0xlbm92byIsIklkIjoiOGM4NjY0MzEtYTI1MS00NDNlLWI2YTEtYjZlZWQwZTdhYzM0IiwiTW9kaWZpZWRPbiI6IjIwMjEtMDktMDJUMDM6MjI6MTRa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E2L2ouZWNvbGluZC4yMDIwLjEwNjY3MSIsIlVyaVN0cmluZyI6Imh0dHBzOi8vZG9pLm9yZy8xMC4xMDE2L2ouZWNvbGluZC4yMDIwLjEwNjY3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MjoxMVoiLCJNb2RpZmllZEJ5IjoiX0xlbm92byIsIklkIjoiMzcwYTQ1YzUtNmQxMC00MDkyLWJlOTYtZTA5YmIxM2I5MWQxIiwiTW9kaWZpZWRPbiI6IjIwMjEtMDktMDJUMDM6MjI6MTFa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FoiLCJNb2RpZmllZEJ5IjoiX0xlbm92byIsIklkIjoiZTA2YmViYjItODI3Mi00N2RlLWFlMzAtZGY0NDViN2ZkMTQ5IiwiTW9kaWZpZWRPbiI6IjIwMjEtMDktMDJUMDM6MjI6MTRaIiwiUHJvamVjdCI6eyIkcmVmIjoiNSJ9fSwiUHVibGlzaGVycyI6W10sIlF1b3RhdGlvbnMiOltd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WaWN0b3IiLCJMYXN0TmFtZSI6IlZhbGVuY2lhIiwiTWlkZGxlTmFtZSI6IkguIiwiUHJvdGVjdGVkIjpmYWxzZSwiU2V4IjoyLCJDcmVhdGVkQnkiOiJfTGVub3ZvIiwiQ3JlYXRlZE9uIjoiMjAyMS0wOS0wMlQwMzoyNjo0NVoiLCJNb2RpZmllZEJ5IjoiX0xlbm92byIsIklkIjoiNzBkMGJkNjItMTIxYS00YzYwLWE3YmYtMjU0NGQwNzFiZWI3IiwiTW9kaWZpZWRPbiI6IjIwMjEtMDktMDJUMDM6MjY6NDVa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NaIiwiTW9kaWZpZWRCeSI6Il9MZW5vdm8iLCJJZCI6ImQ5ODM0YWE2LTJkYjQtNDU1OS04OGYwLTg0ZTI3YWIyZTRlYyIsIk1vZGlmaWVkT24iOiIyMDIxLTA5LTAyVDAzOjI2OjQzWi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WiIsIk1vZGlmaWVkQnkiOiJfTGVub3ZvIiwiSWQiOiJiNzhkYzMwZS05NTJlLTRhZDQtYWMyZC00ZWJiNGE0YjI1OGYiLCJNb2RpZmllZE9uIjoiMjAyMS0wOS0wMlQwMzoyNjo0NloiLCJQcm9qZWN0Ijp7IiRyZWYiOiI1In19LCJQdWJsaXNoZXJzIjpbXSwiUXVvdGF0aW9ucyI6W10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}</w:instrText>
          </w:r>
          <w:r w:rsidR="005F18B0">
            <w:rPr>
              <w:noProof/>
              <w:lang w:val="en-US"/>
            </w:rPr>
            <w:fldChar w:fldCharType="separate"/>
          </w:r>
          <w:r w:rsidR="00D02256">
            <w:rPr>
              <w:noProof/>
              <w:lang w:val="en-US"/>
            </w:rPr>
            <w:t>(Pontius et al. 2008; Peng et al. 2020; Valencia et al. 2020)</w:t>
          </w:r>
          <w:r w:rsidR="005F18B0">
            <w:rPr>
              <w:noProof/>
              <w:lang w:val="en-US"/>
            </w:rPr>
            <w:fldChar w:fldCharType="end"/>
          </w:r>
          <w:r w:rsidR="00400349">
            <w:rPr>
              <w:noProof/>
              <w:lang w:val="en-US"/>
            </w:rPr>
            <w:t>,</w:t>
          </w:r>
        </w:sdtContent>
      </w:sdt>
      <w:r w:rsidR="00207D8B">
        <w:rPr>
          <w:lang w:val="en-US"/>
        </w:rPr>
        <w:t xml:space="preserve"> or the simulation was performed in a relative</w:t>
      </w:r>
      <w:r w:rsidR="00400349">
        <w:rPr>
          <w:lang w:val="en-US"/>
        </w:rPr>
        <w:t>ly</w:t>
      </w:r>
      <w:r w:rsidR="00207D8B">
        <w:rPr>
          <w:lang w:val="en-US"/>
        </w:rPr>
        <w:t xml:space="preserve"> smaller area </w:t>
      </w:r>
      <w:sdt>
        <w:sdtPr>
          <w:rPr>
            <w:lang w:val="en-US"/>
          </w:rPr>
          <w:alias w:val="To edit, see citavi.com/edit"/>
          <w:tag w:val="CitaviPlaceholder#4a7be984-16e1-49c9-9876-d29479f1235c"/>
          <w:id w:val="2047876285"/>
          <w:placeholder>
            <w:docPart w:val="DefaultPlaceholder_-1854013440"/>
          </w:placeholder>
        </w:sdtPr>
        <w:sdtEndPr/>
        <w:sdtContent>
          <w:r w:rsidR="00AA4F5F">
            <w:rPr>
              <w:noProof/>
              <w:lang w:val="en-US"/>
            </w:rPr>
            <w:fldChar w:fldCharType="begin"/>
          </w:r>
          <w:r w:rsidR="00AA4F5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}</w:instrText>
          </w:r>
          <w:r w:rsidR="00AA4F5F">
            <w:rPr>
              <w:noProof/>
              <w:lang w:val="en-US"/>
            </w:rPr>
            <w:fldChar w:fldCharType="separate"/>
          </w:r>
          <w:r w:rsidR="00AA4F5F">
            <w:rPr>
              <w:noProof/>
              <w:lang w:val="en-US"/>
            </w:rPr>
            <w:t>(Pramanik et al. 2021)</w:t>
          </w:r>
          <w:r w:rsidR="00AA4F5F">
            <w:rPr>
              <w:noProof/>
              <w:lang w:val="en-US"/>
            </w:rPr>
            <w:fldChar w:fldCharType="end"/>
          </w:r>
        </w:sdtContent>
      </w:sdt>
      <w:r w:rsidR="006049AA">
        <w:rPr>
          <w:lang w:val="en-US"/>
        </w:rPr>
        <w:t>.</w:t>
      </w:r>
      <w:r w:rsidR="002F7EB8">
        <w:rPr>
          <w:lang w:val="en-US"/>
        </w:rPr>
        <w:t xml:space="preserve"> </w:t>
      </w:r>
      <w:r w:rsidR="001543DC">
        <w:rPr>
          <w:lang w:val="en-US"/>
        </w:rPr>
        <w:t xml:space="preserve">It </w:t>
      </w:r>
      <w:r w:rsidR="00325962">
        <w:rPr>
          <w:lang w:val="en-US"/>
        </w:rPr>
        <w:t xml:space="preserve">is </w:t>
      </w:r>
      <w:r w:rsidR="001543DC">
        <w:rPr>
          <w:lang w:val="en-US"/>
        </w:rPr>
        <w:t xml:space="preserve">worth noting that </w:t>
      </w:r>
      <w:r w:rsidR="003E6A91">
        <w:rPr>
          <w:lang w:val="en-US"/>
        </w:rPr>
        <w:t xml:space="preserve">this study </w:t>
      </w:r>
      <w:r w:rsidR="003740AE">
        <w:rPr>
          <w:lang w:val="en-US"/>
        </w:rPr>
        <w:t xml:space="preserve">only used urban maps, DEM and slope to simulate </w:t>
      </w:r>
      <w:r w:rsidR="002B2051">
        <w:rPr>
          <w:lang w:val="en-US"/>
        </w:rPr>
        <w:t xml:space="preserve">urban dynamics, while </w:t>
      </w:r>
      <w:r w:rsidR="003E6A91">
        <w:rPr>
          <w:lang w:val="en-US"/>
        </w:rPr>
        <w:t xml:space="preserve">the conventional </w:t>
      </w:r>
      <w:r w:rsidR="003E6A91">
        <w:rPr>
          <w:lang w:val="en-US"/>
        </w:rPr>
        <w:lastRenderedPageBreak/>
        <w:t>models took</w:t>
      </w:r>
      <w:r w:rsidR="00CC1DBE">
        <w:rPr>
          <w:lang w:val="en-US"/>
        </w:rPr>
        <w:t xml:space="preserve"> </w:t>
      </w:r>
      <w:r w:rsidR="005919B5" w:rsidRPr="005919B5">
        <w:rPr>
          <w:lang w:val="en-US"/>
        </w:rPr>
        <w:t>accessibility</w:t>
      </w:r>
      <w:r w:rsidR="005919B5">
        <w:rPr>
          <w:lang w:val="en-US"/>
        </w:rPr>
        <w:t xml:space="preserve"> </w:t>
      </w:r>
      <w:r w:rsidR="006C4512">
        <w:rPr>
          <w:lang w:val="en-US"/>
        </w:rPr>
        <w:t>variables (i.e., distances to roads,</w:t>
      </w:r>
      <w:r w:rsidR="00B94096">
        <w:rPr>
          <w:lang w:val="en-US"/>
        </w:rPr>
        <w:t xml:space="preserve"> </w:t>
      </w:r>
      <w:r w:rsidR="00D00FBC">
        <w:rPr>
          <w:lang w:val="en-US"/>
        </w:rPr>
        <w:t>administrative</w:t>
      </w:r>
      <w:r w:rsidR="00B94096">
        <w:rPr>
          <w:lang w:val="en-US"/>
        </w:rPr>
        <w:t xml:space="preserve"> centers</w:t>
      </w:r>
      <w:r w:rsidR="00D00FBC">
        <w:rPr>
          <w:lang w:val="en-US"/>
        </w:rPr>
        <w:t>, and existing urban lands</w:t>
      </w:r>
      <w:r w:rsidR="006C4512">
        <w:rPr>
          <w:lang w:val="en-US"/>
        </w:rPr>
        <w:t>)</w:t>
      </w:r>
      <w:r w:rsidR="00D00FBC">
        <w:rPr>
          <w:lang w:val="en-US"/>
        </w:rPr>
        <w:t xml:space="preserve">, suitability variables (i.e., DEM, slope, </w:t>
      </w:r>
      <w:r w:rsidR="00D67B92">
        <w:rPr>
          <w:lang w:val="en-US"/>
        </w:rPr>
        <w:t>climate data</w:t>
      </w:r>
      <w:r w:rsidR="00D00FBC">
        <w:rPr>
          <w:lang w:val="en-US"/>
        </w:rPr>
        <w:t>)</w:t>
      </w:r>
      <w:r w:rsidR="00D67B92">
        <w:rPr>
          <w:lang w:val="en-US"/>
        </w:rPr>
        <w:t xml:space="preserve"> and accessories variables (</w:t>
      </w:r>
      <w:r w:rsidR="004B4384">
        <w:rPr>
          <w:lang w:val="en-US"/>
        </w:rPr>
        <w:t xml:space="preserve">population, gross domestic product, </w:t>
      </w:r>
      <w:r w:rsidR="003E0E60">
        <w:rPr>
          <w:lang w:val="en-US"/>
        </w:rPr>
        <w:t>etc.</w:t>
      </w:r>
      <w:r w:rsidR="00D67B92">
        <w:rPr>
          <w:lang w:val="en-US"/>
        </w:rPr>
        <w:t>)</w:t>
      </w:r>
      <w:r w:rsidR="003E0E60">
        <w:rPr>
          <w:lang w:val="en-US"/>
        </w:rPr>
        <w:t xml:space="preserve"> to </w:t>
      </w:r>
      <w:r w:rsidR="00640EB0">
        <w:rPr>
          <w:lang w:val="en-US"/>
        </w:rPr>
        <w:t>map</w:t>
      </w:r>
      <w:r w:rsidR="00AC1BE4">
        <w:rPr>
          <w:lang w:val="en-US"/>
        </w:rPr>
        <w:t xml:space="preserve"> the urban transition potential.</w:t>
      </w:r>
      <w:r w:rsidR="00FD7E80">
        <w:rPr>
          <w:lang w:val="en-US"/>
        </w:rPr>
        <w:t xml:space="preserve"> As a result, </w:t>
      </w:r>
      <w:r w:rsidR="004E7045">
        <w:rPr>
          <w:lang w:val="en-US"/>
        </w:rPr>
        <w:t xml:space="preserve">UNET </w:t>
      </w:r>
      <w:r w:rsidR="00E0253F">
        <w:rPr>
          <w:lang w:val="en-US"/>
        </w:rPr>
        <w:t>used</w:t>
      </w:r>
      <w:r w:rsidR="00920438">
        <w:rPr>
          <w:lang w:val="en-US"/>
        </w:rPr>
        <w:t xml:space="preserve"> significantly fewer driving factors</w:t>
      </w:r>
      <w:r w:rsidR="00E0253F">
        <w:rPr>
          <w:lang w:val="en-US"/>
        </w:rPr>
        <w:t xml:space="preserve"> in</w:t>
      </w:r>
      <w:r w:rsidR="00D30525">
        <w:rPr>
          <w:lang w:val="en-US"/>
        </w:rPr>
        <w:t xml:space="preserve"> simulat</w:t>
      </w:r>
      <w:r w:rsidR="00E0253F">
        <w:rPr>
          <w:lang w:val="en-US"/>
        </w:rPr>
        <w:t>ing</w:t>
      </w:r>
      <w:r w:rsidR="00D30525">
        <w:rPr>
          <w:lang w:val="en-US"/>
        </w:rPr>
        <w:t xml:space="preserve"> urban development </w:t>
      </w:r>
      <w:r w:rsidR="00C2211E">
        <w:rPr>
          <w:lang w:val="en-US"/>
        </w:rPr>
        <w:t>but achieved</w:t>
      </w:r>
      <w:r w:rsidR="00D30525">
        <w:rPr>
          <w:lang w:val="en-US"/>
        </w:rPr>
        <w:t xml:space="preserve"> similar </w:t>
      </w:r>
      <w:r w:rsidR="00E0253F">
        <w:rPr>
          <w:lang w:val="en-US"/>
        </w:rPr>
        <w:t>performance</w:t>
      </w:r>
      <w:r w:rsidR="00174778">
        <w:rPr>
          <w:lang w:val="en-US"/>
        </w:rPr>
        <w:t>s</w:t>
      </w:r>
      <w:r w:rsidR="00920438">
        <w:rPr>
          <w:lang w:val="en-US"/>
        </w:rPr>
        <w:t xml:space="preserve"> to conventional CA models that </w:t>
      </w:r>
      <w:r w:rsidR="00174778">
        <w:rPr>
          <w:lang w:val="en-US"/>
        </w:rPr>
        <w:t>were carefully calibrated.</w:t>
      </w:r>
    </w:p>
    <w:p w14:paraId="4A950176" w14:textId="070863E3" w:rsidR="00DB05F4" w:rsidRPr="00731CC3" w:rsidRDefault="00DB05F4" w:rsidP="00D71802">
      <w:pPr>
        <w:spacing w:line="276" w:lineRule="auto"/>
        <w:rPr>
          <w:lang w:val="en-US"/>
        </w:rPr>
      </w:pPr>
      <w:r>
        <w:rPr>
          <w:rFonts w:hint="eastAsia"/>
          <w:lang w:val="en-US"/>
        </w:rPr>
        <w:t>The</w:t>
      </w:r>
      <w:r>
        <w:rPr>
          <w:lang w:val="en-US"/>
        </w:rPr>
        <w:t xml:space="preserve"> landscape metrics revealed that</w:t>
      </w:r>
      <w:r w:rsidR="005C7505">
        <w:rPr>
          <w:lang w:val="en-US"/>
        </w:rPr>
        <w:t xml:space="preserve"> the simulation map produced by the</w:t>
      </w:r>
      <w:r w:rsidR="00F0711E">
        <w:rPr>
          <w:lang w:val="en-US"/>
        </w:rPr>
        <w:t xml:space="preserve"> UNET </w:t>
      </w:r>
      <w:r w:rsidR="005C7505">
        <w:rPr>
          <w:lang w:val="en-US"/>
        </w:rPr>
        <w:t xml:space="preserve">aligned well </w:t>
      </w:r>
      <w:r w:rsidR="00C2211E">
        <w:rPr>
          <w:lang w:val="en-US"/>
        </w:rPr>
        <w:t>with</w:t>
      </w:r>
      <w:r w:rsidR="005C7505">
        <w:rPr>
          <w:lang w:val="en-US"/>
        </w:rPr>
        <w:t xml:space="preserve"> the reference map. </w:t>
      </w:r>
      <w:r w:rsidR="00923295">
        <w:rPr>
          <w:lang w:val="en-US"/>
        </w:rPr>
        <w:t xml:space="preserve">The LSI between </w:t>
      </w:r>
      <w:r w:rsidR="00D668E7">
        <w:rPr>
          <w:lang w:val="en-US"/>
        </w:rPr>
        <w:t xml:space="preserve">the </w:t>
      </w:r>
      <w:r w:rsidR="007C4CBE">
        <w:rPr>
          <w:lang w:val="en-US"/>
        </w:rPr>
        <w:t>simulation and the reference was strong</w:t>
      </w:r>
      <w:r w:rsidR="00B45EF5">
        <w:rPr>
          <w:lang w:val="en-US"/>
        </w:rPr>
        <w:t>ly co</w:t>
      </w:r>
      <w:r w:rsidR="00C2211E">
        <w:rPr>
          <w:lang w:val="en-US"/>
        </w:rPr>
        <w:t>r</w:t>
      </w:r>
      <w:r w:rsidR="00B45EF5">
        <w:rPr>
          <w:lang w:val="en-US"/>
        </w:rPr>
        <w:t>related</w:t>
      </w:r>
      <w:r w:rsidR="00C2211E">
        <w:rPr>
          <w:lang w:val="en-US"/>
        </w:rPr>
        <w:t>,</w:t>
      </w:r>
      <w:r w:rsidR="00B45EF5">
        <w:rPr>
          <w:lang w:val="en-US"/>
        </w:rPr>
        <w:t xml:space="preserve"> </w:t>
      </w:r>
      <w:r w:rsidR="007C4CBE">
        <w:rPr>
          <w:lang w:val="en-US"/>
        </w:rPr>
        <w:t xml:space="preserve">and the </w:t>
      </w:r>
      <w:r w:rsidR="004674E5">
        <w:rPr>
          <w:lang w:val="en-US"/>
        </w:rPr>
        <w:t>linear regression slope</w:t>
      </w:r>
      <w:r w:rsidR="00126EB9">
        <w:rPr>
          <w:lang w:val="en-US"/>
        </w:rPr>
        <w:t xml:space="preserve"> is close to 1 (</w:t>
      </w:r>
      <w:r w:rsidR="00126EB9">
        <w:rPr>
          <w:lang w:val="en-US"/>
        </w:rPr>
        <w:fldChar w:fldCharType="begin"/>
      </w:r>
      <w:r w:rsidR="00126EB9">
        <w:rPr>
          <w:lang w:val="en-US"/>
        </w:rPr>
        <w:instrText xml:space="preserve"> REF _Ref81461038 \h </w:instrText>
      </w:r>
      <w:r w:rsidR="00126EB9">
        <w:rPr>
          <w:lang w:val="en-US"/>
        </w:rPr>
      </w:r>
      <w:r w:rsidR="00126EB9">
        <w:rPr>
          <w:lang w:val="en-US"/>
        </w:rPr>
        <w:fldChar w:fldCharType="separate"/>
      </w:r>
      <w:r w:rsidR="0031313C">
        <w:t xml:space="preserve">Figure </w:t>
      </w:r>
      <w:r w:rsidR="0031313C">
        <w:rPr>
          <w:noProof/>
        </w:rPr>
        <w:t>11</w:t>
      </w:r>
      <w:r w:rsidR="00126EB9">
        <w:rPr>
          <w:lang w:val="en-US"/>
        </w:rPr>
        <w:fldChar w:fldCharType="end"/>
      </w:r>
      <w:r w:rsidR="00126EB9">
        <w:rPr>
          <w:lang w:val="en-US"/>
        </w:rPr>
        <w:t>).</w:t>
      </w:r>
      <w:r w:rsidR="00B45EF5">
        <w:rPr>
          <w:lang w:val="en-US"/>
        </w:rPr>
        <w:t xml:space="preserve"> Such </w:t>
      </w:r>
      <w:r w:rsidR="00533D63">
        <w:rPr>
          <w:lang w:val="en-US"/>
        </w:rPr>
        <w:t xml:space="preserve">correlation </w:t>
      </w:r>
      <w:r w:rsidR="004674E5">
        <w:rPr>
          <w:lang w:val="en-US"/>
        </w:rPr>
        <w:t xml:space="preserve">was </w:t>
      </w:r>
      <w:r w:rsidR="00346485">
        <w:rPr>
          <w:lang w:val="en-US"/>
        </w:rPr>
        <w:t xml:space="preserve">also embodied in the hard classified and projection maps, where </w:t>
      </w:r>
      <w:r w:rsidR="003E52CE">
        <w:rPr>
          <w:lang w:val="en-US"/>
        </w:rPr>
        <w:t xml:space="preserve">the </w:t>
      </w:r>
      <w:r w:rsidR="008E2CB4">
        <w:rPr>
          <w:lang w:val="en-US"/>
        </w:rPr>
        <w:t xml:space="preserve">linear structure </w:t>
      </w:r>
      <w:r w:rsidR="003E52CE">
        <w:rPr>
          <w:lang w:val="en-US"/>
        </w:rPr>
        <w:t xml:space="preserve">of roads </w:t>
      </w:r>
      <w:r w:rsidR="00645FBA">
        <w:rPr>
          <w:lang w:val="en-US"/>
        </w:rPr>
        <w:t xml:space="preserve">and the </w:t>
      </w:r>
      <w:r w:rsidR="00971C8F">
        <w:rPr>
          <w:lang w:val="en-US"/>
        </w:rPr>
        <w:t xml:space="preserve">general development trend of cities was </w:t>
      </w:r>
      <w:r w:rsidR="003E52CE">
        <w:rPr>
          <w:lang w:val="en-US"/>
        </w:rPr>
        <w:t xml:space="preserve">captured in the simulation </w:t>
      </w:r>
      <w:r w:rsidR="00F41160">
        <w:rPr>
          <w:lang w:val="en-US"/>
        </w:rPr>
        <w:t>map (</w:t>
      </w:r>
      <w:r w:rsidR="00F41160">
        <w:rPr>
          <w:lang w:val="en-US"/>
        </w:rPr>
        <w:fldChar w:fldCharType="begin"/>
      </w:r>
      <w:r w:rsidR="00F41160">
        <w:rPr>
          <w:lang w:val="en-US"/>
        </w:rPr>
        <w:instrText xml:space="preserve"> REF _Ref81460881 \h </w:instrText>
      </w:r>
      <w:r w:rsidR="00F41160">
        <w:rPr>
          <w:lang w:val="en-US"/>
        </w:rPr>
      </w:r>
      <w:r w:rsidR="00F41160">
        <w:rPr>
          <w:lang w:val="en-US"/>
        </w:rPr>
        <w:fldChar w:fldCharType="separate"/>
      </w:r>
      <w:r w:rsidR="0031313C">
        <w:t xml:space="preserve">Figure </w:t>
      </w:r>
      <w:r w:rsidR="0031313C">
        <w:rPr>
          <w:noProof/>
        </w:rPr>
        <w:t>9</w:t>
      </w:r>
      <w:r w:rsidR="00F41160">
        <w:rPr>
          <w:lang w:val="en-US"/>
        </w:rPr>
        <w:fldChar w:fldCharType="end"/>
      </w:r>
      <w:r w:rsidR="00F41160">
        <w:rPr>
          <w:lang w:val="en-US"/>
        </w:rPr>
        <w:t xml:space="preserve">, </w:t>
      </w:r>
      <w:r w:rsidR="00F41160">
        <w:rPr>
          <w:lang w:val="en-US"/>
        </w:rPr>
        <w:fldChar w:fldCharType="begin"/>
      </w:r>
      <w:r w:rsidR="00F41160">
        <w:rPr>
          <w:lang w:val="en-US"/>
        </w:rPr>
        <w:instrText xml:space="preserve"> REF _Ref81461127 \h </w:instrText>
      </w:r>
      <w:r w:rsidR="00F41160">
        <w:rPr>
          <w:lang w:val="en-US"/>
        </w:rPr>
      </w:r>
      <w:r w:rsidR="00F41160">
        <w:rPr>
          <w:lang w:val="en-US"/>
        </w:rPr>
        <w:fldChar w:fldCharType="separate"/>
      </w:r>
      <w:r w:rsidR="0031313C">
        <w:t xml:space="preserve">Figure </w:t>
      </w:r>
      <w:r w:rsidR="0031313C">
        <w:rPr>
          <w:noProof/>
        </w:rPr>
        <w:t>12</w:t>
      </w:r>
      <w:r w:rsidR="00F41160">
        <w:rPr>
          <w:lang w:val="en-US"/>
        </w:rPr>
        <w:fldChar w:fldCharType="end"/>
      </w:r>
      <w:r w:rsidR="00F41160">
        <w:rPr>
          <w:lang w:val="en-US"/>
        </w:rPr>
        <w:t>)</w:t>
      </w:r>
      <w:r w:rsidR="003E52CE">
        <w:rPr>
          <w:lang w:val="en-US"/>
        </w:rPr>
        <w:t>.</w:t>
      </w:r>
      <w:r w:rsidR="008A7D79">
        <w:rPr>
          <w:lang w:val="en-US"/>
        </w:rPr>
        <w:t xml:space="preserve"> It</w:t>
      </w:r>
      <w:r w:rsidR="00846A16">
        <w:rPr>
          <w:lang w:val="en-US"/>
        </w:rPr>
        <w:t xml:space="preserve"> i</w:t>
      </w:r>
      <w:r w:rsidR="008A7D79">
        <w:rPr>
          <w:lang w:val="en-US"/>
        </w:rPr>
        <w:t xml:space="preserve">s hard to </w:t>
      </w:r>
      <w:r w:rsidR="00DD459C">
        <w:rPr>
          <w:lang w:val="en-US"/>
        </w:rPr>
        <w:t xml:space="preserve">compare the </w:t>
      </w:r>
      <w:r w:rsidR="005A590E">
        <w:rPr>
          <w:lang w:val="en-US"/>
        </w:rPr>
        <w:t xml:space="preserve">landscape metrics </w:t>
      </w:r>
      <w:r w:rsidR="00764484">
        <w:rPr>
          <w:lang w:val="en-US"/>
        </w:rPr>
        <w:t>across studies</w:t>
      </w:r>
      <w:r w:rsidR="00A87F01">
        <w:rPr>
          <w:lang w:val="en-US"/>
        </w:rPr>
        <w:t xml:space="preserve"> because most of them only focus on one region, </w:t>
      </w:r>
      <w:r w:rsidR="00B624C2">
        <w:rPr>
          <w:lang w:val="en-US"/>
        </w:rPr>
        <w:t xml:space="preserve">making the metric </w:t>
      </w:r>
      <w:r w:rsidR="008C26C5">
        <w:rPr>
          <w:lang w:val="en-US"/>
        </w:rPr>
        <w:t>susceptible to</w:t>
      </w:r>
      <w:r w:rsidR="00926603">
        <w:rPr>
          <w:lang w:val="en-US"/>
        </w:rPr>
        <w:t xml:space="preserve"> the specific </w:t>
      </w:r>
      <w:r w:rsidR="00442639">
        <w:rPr>
          <w:lang w:val="en-US"/>
        </w:rPr>
        <w:t xml:space="preserve">setting of </w:t>
      </w:r>
      <w:r w:rsidR="006015A1">
        <w:rPr>
          <w:lang w:val="en-US"/>
        </w:rPr>
        <w:t>each</w:t>
      </w:r>
      <w:r w:rsidR="00442639">
        <w:rPr>
          <w:lang w:val="en-US"/>
        </w:rPr>
        <w:t xml:space="preserve"> research. However, </w:t>
      </w:r>
      <w:r w:rsidR="001F0CC3">
        <w:rPr>
          <w:lang w:val="en-US"/>
        </w:rPr>
        <w:t xml:space="preserve">the general outward </w:t>
      </w:r>
      <w:r w:rsidR="0004752D">
        <w:rPr>
          <w:lang w:val="en-US"/>
        </w:rPr>
        <w:t xml:space="preserve">expansion patterns were </w:t>
      </w:r>
      <w:r w:rsidR="00846A16">
        <w:rPr>
          <w:lang w:val="en-US"/>
        </w:rPr>
        <w:t>easy to observe</w:t>
      </w:r>
      <w:r w:rsidR="0004752D">
        <w:rPr>
          <w:lang w:val="en-US"/>
        </w:rPr>
        <w:t xml:space="preserve"> </w:t>
      </w:r>
      <w:r w:rsidR="00846A16">
        <w:rPr>
          <w:lang w:val="en-US"/>
        </w:rPr>
        <w:t xml:space="preserve">in </w:t>
      </w:r>
      <w:r w:rsidR="0004752D">
        <w:rPr>
          <w:lang w:val="en-US"/>
        </w:rPr>
        <w:t>many conventional urban simulations</w:t>
      </w:r>
      <w:r w:rsidR="00F9625D">
        <w:rPr>
          <w:lang w:val="en-US"/>
        </w:rPr>
        <w:t xml:space="preserve"> </w:t>
      </w:r>
      <w:sdt>
        <w:sdtPr>
          <w:rPr>
            <w:lang w:val="en-US"/>
          </w:rPr>
          <w:alias w:val="To edit, see citavi.com/edit"/>
          <w:tag w:val="CitaviPlaceholder#0ad0e2d7-a34f-42a0-97c7-65ceb874e620"/>
          <w:id w:val="-337932168"/>
          <w:placeholder>
            <w:docPart w:val="DefaultPlaceholder_-1854013440"/>
          </w:placeholder>
        </w:sdtPr>
        <w:sdtEndPr/>
        <w:sdtContent>
          <w:r w:rsidR="00F9625D">
            <w:rPr>
              <w:noProof/>
              <w:lang w:val="en-US"/>
            </w:rPr>
            <w:fldChar w:fldCharType="begin"/>
          </w:r>
          <w:r w:rsidR="009E545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VoiLCJNb2RpZmllZEJ5IjoiX0xlbm92byIsIklkIjoiYTliM2MzODEtZDVhNS00OTQ3LThkYWMtYTgxNjdjNThhZTA4IiwiTW9kaWZpZWRPbiI6IjIwMjEtMDktMDJUMDE6MjA6MTla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BaIiwiTW9kaWZpZWRCeSI6Il9MZW5vdm8iLCJJZCI6Ijc5NjYxZDc2LWI1OTgtNGRhYy1iYTlhLTA2Mzg2YzFjNmJmOSIsIk1vZGlmaWVkT24iOiIyMDIxLTA5LTAyVDAyOjQ5OjUwWiIsIlByb2plY3QiOnsiJHJlZiI6IjUifX1dLCJDaXRhdGlvbktleVVwZGF0ZVR5cGUiOjAsIkNvbGxhYm9yYXRvcnMiOltdLCJEb2kiOiIxMC4xMDE2L2ouY29tcGVudnVyYnN5cy4yMDIwLjEwMTQ1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b21wZW52dXJic3lzLjIwMjAuMTAxNDU5IiwiVXJpU3RyaW5nIjoiaHR0cHM6Ly9kb2kub3JnLzEwLjEwMTYvai5jb21wZW52dXJic3lzLjIwMjAuMTAxNDU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1OjI0WiIsIk1vZGlmaWVkQnkiOiJfTGVub3ZvIiwiSWQiOiI4NGFmNTU1MC05YTllLTRhYjktYmU0Zi1lMzJjNThhMzA4MzciLCJNb2RpZmllZE9uIjoiMjAyMS0wOS0wMlQwNjoxNToyNFoiLCJQcm9qZWN0Ijp7IiRyZWYiOiI1In19XSwiT3JnYW5pemF0aW9ucyI6W10sIk90aGVyc0ludm9sdmVkIjpbXSwiUGFnZVJhbmdlIjoiPHNwPlxyXG4gIDxuPjEwMTQ1OTwvbj5cclxuICA8aW4+dHJ1ZTwvaW4+XHJcbiAgPG9zPjEwMTQ1OTwvb3M+XHJcbiAgPHBzPjEwMTQ1OTwvcHM+XHJcbjwvc3A+XHJcbjxvcz4xMDE0NTk8L29zPiIsIlBlcmlvZGljYWwiOnsiJGlkIjoiMT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MTYsIlJhbmdlTGVuZ3RoIjozMy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haIiwiTW9kaWZpZWRCeSI6Il9MZW5vdm8iLCJJZCI6ImJkOTc3ZTUxLTYxZmQtNDQ4NC05NDI4LWUzMzIxNWM4ZDIzZiIsIk1vZGlmaWVkT24iOiIyMDIxLTA5LTAyVDA2OjE3OjI4Wi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WiIsIk1vZGlmaWVkQnkiOiJfTGVub3ZvIiwiSWQiOiJlNDAzNzQ4YS0wOGU0LTQxMWYtYjJlNy03NmRmOTdiY2FjNDgiLCJNb2RpZmllZE9uIjoiMjAyMS0wOS0wMlQwNjoxNzoyOFoiLCJQcm9qZWN0Ijp7IiRyZWYiOiI1In19XSwiQ2l0YXRpb25LZXlVcGRhdGVUeXBlIjowLCJDb2xsYWJvcmF0b3JzIjpbXSwiRG9pIjoiMTAuMTAxNi9qLmNvbXBlbnZ1cmJzeXMuMjAxNy4wNC4wMDI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Y29tcGVudnVyYnN5cy4yMDE3LjA0LjAwMiIsIlVyaVN0cmluZyI6Imh0dHBzOi8vZG9pLm9yZy8xMC4xMDE2L2ouY29tcGVudnVyYnN5cy4yMDE3LjA0LjAw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zoyNVoiLCJNb2RpZmllZEJ5IjoiX0xlbm92byIsIklkIjoiNGQ0ZmZiYzItMzA2ZS00MjliLTk1NzAtMjZhNTcwYTkyM2UyIiwiTW9kaWZpZWRPbiI6IjIwMjEtMDktMDJUMDY6MTc6MjVa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HJlZiI6IjE0In0sIlB1Ymxpc2hlcnMiOltdLCJRdW90YXRpb25zIjpbXS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loiLCJNb2RpZmllZEJ5IjoiX0xlbm92byIsIklkIjoiZTg4OGRjNTItOWNhYi00ZDQxLWE0ZGQtZjg1N2NlMTdkMGZkIiwiTW9kaWZpZWRPbiI6IjIwMjEtMDktMDJUMTQ6MTc6Mzg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Q5LCJSYW5nZUxlbmd0aCI6Mj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WiIsIk1vZGlmaWVkQnkiOiJfTGVub3ZvIiwiSWQiOiJlZjRjZjg2Ni1iMjQ2LTQ0ZDEtOWFiMi01OTMyN2FkMWNjYmUiLCJNb2RpZmllZE9uIjoiMjAyMS0wOS0wMlQwNjoxOTo1M1oiLCJQcm9qZWN0Ijp7IiRyZWYiOiI1In19XSwiQ2l0YXRpb25LZXlVcGRhdGVUeXBlIjowLCJDb2xsYWJvcmF0b3JzIjpbXSwiRG9pIjoiMTAuMTAxNi9qLmNvbXBlbnZ1cmJzeXMuMjAxNy4wNC4wMTM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E2L2ouY29tcGVudnVyYnN5cy4yMDE3LjA0LjAxMyIsIlVyaVN0cmluZyI6Imh0dHBzOi8vZG9pLm9yZy8xMC4xMDE2L2ouY29tcGVudnVyYnN5cy4yMDE3LjA0LjAx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MwYWQwZTJkNy1hMzRmLTQyYTAtOTdjNy02NWNlYjg3NGU2MjAiLCJUZXh0IjoiKEdhbyBldCBhbC4gMjAyMDsgU2hhZml6YWRlaC1Nb2doYWRhbSBldCBhbC4gMjAxNzsgUMOpcmV6LU1vbGluYSBldCBhbC4gMjAxNykiLCJXQUlWZXJzaW9uIjoiNi44LjAuMCJ9}</w:instrText>
          </w:r>
          <w:r w:rsidR="00F9625D">
            <w:rPr>
              <w:noProof/>
              <w:lang w:val="en-US"/>
            </w:rPr>
            <w:fldChar w:fldCharType="separate"/>
          </w:r>
          <w:r w:rsidR="009E5450">
            <w:rPr>
              <w:noProof/>
              <w:lang w:val="en-US"/>
            </w:rPr>
            <w:t>(Gao et al. 2020; Shafizadeh-Moghadam et al. 2017; Pérez-Molina et al. 2017)</w:t>
          </w:r>
          <w:r w:rsidR="00F9625D">
            <w:rPr>
              <w:noProof/>
              <w:lang w:val="en-US"/>
            </w:rPr>
            <w:fldChar w:fldCharType="end"/>
          </w:r>
        </w:sdtContent>
      </w:sdt>
      <w:r w:rsidR="0004752D">
        <w:rPr>
          <w:lang w:val="en-US"/>
        </w:rPr>
        <w:t>.</w:t>
      </w:r>
      <w:r w:rsidR="009308AA">
        <w:rPr>
          <w:lang w:val="en-US"/>
        </w:rPr>
        <w:t xml:space="preserve"> </w:t>
      </w:r>
      <w:r w:rsidR="0060413D">
        <w:rPr>
          <w:lang w:val="en-US"/>
        </w:rPr>
        <w:t>Therefore, t</w:t>
      </w:r>
      <w:r w:rsidR="00AB1052">
        <w:rPr>
          <w:lang w:val="en-US"/>
        </w:rPr>
        <w:t xml:space="preserve">he UNET had learned the inherent </w:t>
      </w:r>
      <w:r w:rsidR="00AB344C">
        <w:rPr>
          <w:lang w:val="en-US"/>
        </w:rPr>
        <w:t xml:space="preserve">patterns of urban expansion </w:t>
      </w:r>
      <w:r w:rsidR="00265CE4">
        <w:rPr>
          <w:lang w:val="en-US"/>
        </w:rPr>
        <w:t>compared to conventional models.</w:t>
      </w:r>
    </w:p>
    <w:p w14:paraId="1A8A2547" w14:textId="418CA237" w:rsidR="001C5EE1" w:rsidRPr="00EC5106"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4</w:t>
      </w:r>
      <w:r w:rsidRPr="00EC5106">
        <w:rPr>
          <w:rFonts w:asciiTheme="minorHAnsi" w:hAnsiTheme="minorHAnsi" w:cstheme="minorHAnsi"/>
          <w:lang w:val="en-US"/>
        </w:rPr>
        <w:t xml:space="preserve"> </w:t>
      </w:r>
      <w:r>
        <w:rPr>
          <w:rFonts w:asciiTheme="minorHAnsi" w:hAnsiTheme="minorHAnsi" w:cstheme="minorHAnsi"/>
          <w:lang w:val="en-US"/>
        </w:rPr>
        <w:t>Limitations and prospects</w:t>
      </w:r>
    </w:p>
    <w:p w14:paraId="28C14BEA" w14:textId="18F05021" w:rsidR="001C5EE1" w:rsidRPr="001C5EE1" w:rsidRDefault="0046619C" w:rsidP="00D71802">
      <w:pPr>
        <w:spacing w:line="276" w:lineRule="auto"/>
        <w:rPr>
          <w:lang w:val="en-US"/>
        </w:rPr>
      </w:pPr>
      <w:r>
        <w:rPr>
          <w:lang w:val="en-US"/>
        </w:rPr>
        <w:t xml:space="preserve">This study </w:t>
      </w:r>
      <w:r w:rsidR="006A69B6">
        <w:rPr>
          <w:lang w:val="en-US"/>
        </w:rPr>
        <w:t>ha</w:t>
      </w:r>
      <w:r w:rsidR="00E91A3A">
        <w:rPr>
          <w:lang w:val="en-US"/>
        </w:rPr>
        <w:t xml:space="preserve">s two limitations. The first one is not including more driving factors in the simulation. </w:t>
      </w:r>
      <w:r w:rsidR="005919B5" w:rsidRPr="005919B5">
        <w:rPr>
          <w:lang w:val="en-US"/>
        </w:rPr>
        <w:t>Accessibility</w:t>
      </w:r>
      <w:r w:rsidR="005919B5">
        <w:rPr>
          <w:lang w:val="en-US"/>
        </w:rPr>
        <w:t xml:space="preserve"> </w:t>
      </w:r>
      <w:r w:rsidR="00611B24">
        <w:rPr>
          <w:lang w:val="en-US"/>
        </w:rPr>
        <w:t xml:space="preserve">variables such as distance to roads and </w:t>
      </w:r>
      <w:r w:rsidR="001466A6">
        <w:rPr>
          <w:lang w:val="en-US"/>
        </w:rPr>
        <w:t xml:space="preserve">railways have </w:t>
      </w:r>
      <w:r w:rsidR="00077718">
        <w:rPr>
          <w:lang w:val="en-US"/>
        </w:rPr>
        <w:t xml:space="preserve">been </w:t>
      </w:r>
      <w:r w:rsidR="00766E55">
        <w:rPr>
          <w:lang w:val="en-US"/>
        </w:rPr>
        <w:t>proven</w:t>
      </w:r>
      <w:r w:rsidR="001466A6">
        <w:rPr>
          <w:lang w:val="en-US"/>
        </w:rPr>
        <w:t xml:space="preserve"> effective </w:t>
      </w:r>
      <w:r w:rsidR="009A62E3">
        <w:rPr>
          <w:lang w:val="en-US"/>
        </w:rPr>
        <w:t>in</w:t>
      </w:r>
      <w:r w:rsidR="001466A6">
        <w:rPr>
          <w:lang w:val="en-US"/>
        </w:rPr>
        <w:t xml:space="preserve"> </w:t>
      </w:r>
      <w:r w:rsidR="00FE45A9">
        <w:rPr>
          <w:lang w:val="en-US"/>
        </w:rPr>
        <w:t>conventional</w:t>
      </w:r>
      <w:r w:rsidR="001466A6">
        <w:rPr>
          <w:lang w:val="en-US"/>
        </w:rPr>
        <w:t xml:space="preserve"> urban </w:t>
      </w:r>
      <w:r w:rsidR="00FE45A9">
        <w:rPr>
          <w:lang w:val="en-US"/>
        </w:rPr>
        <w:t xml:space="preserve">dynamic modelling </w:t>
      </w:r>
      <w:sdt>
        <w:sdtPr>
          <w:rPr>
            <w:lang w:val="en-US"/>
          </w:rPr>
          <w:alias w:val="To edit, see citavi.com/edit"/>
          <w:tag w:val="CitaviPlaceholder#0b6cbc0f-e5ee-4ac9-9230-8283b36072dd"/>
          <w:id w:val="-665012955"/>
          <w:placeholder>
            <w:docPart w:val="DefaultPlaceholder_-1854013440"/>
          </w:placeholder>
        </w:sdtPr>
        <w:sdtEndPr/>
        <w:sdtContent>
          <w:r w:rsidR="00FE45A9">
            <w:rPr>
              <w:noProof/>
              <w:lang w:val="en-US"/>
            </w:rPr>
            <w:fldChar w:fldCharType="begin"/>
          </w:r>
          <w:r w:rsidR="00FE45A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MjQsIlJhbmdlTGVuZ3RoIjoyMi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NaIiwiTW9kaWZpZWRCeSI6Il9MZW5vdm8iLCJJZCI6ImQ5ODM0YWE2LTJkYjQtNDU1OS04OGYwLTg0ZTI3YWIyZTRlYyIsIk1vZGlmaWVkT24iOiIyMDIxLTA5LTAyVDAzOjI2OjQzWi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x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WiIsIk1vZGlmaWVkQnkiOiJfTGVub3ZvIiwiSWQiOiJiNzhkYzMwZS05NTJlLTRhZDQtYWMyZC00ZWJiNGE0YjI1OGYiLCJNb2RpZmllZE9uIjoiMjAyMS0wOS0wMlQwMzoyNjo0NloiLCJQcm9qZWN0Ijp7IiRyZWYiOiI1In19LCJQdWJsaXNoZXJzIjpbXSwiUXVvdGF0aW9ucyI6W10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WiIsIk1vZGlmaWVkQnkiOiJfTGVub3ZvIiwiSWQiOiI1MjRiNmExYy04MTUxLTQzMjQtYWJkYi0yYjk0N2RhYzExZWYiLCJNb2RpZmllZE9uIjoiMjAyMS0wOS0wMlQxMToyNzowNy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M3IiwiQ291bnQiOjEsIlRleHRVbml0cyI6W3siJGlkIjoiMzgiLCJGb250U3R5bGUiOnsiJGlkIjoiMzkiLCJOZXV0cmFsIjp0cnVlfSwiUmVhZGluZ09yZGVyIjoxLCJUZXh0IjoiKFRyaXBhdGh5IGFuZCBLdW1hciAyMDE5OyBWYWxlbmNpYSBldCBhbC4gMjAyMDsgUm9ubmViZXJnZXIgZXQgYWwuIDIwMTUpIn1dfSwiVGFnIjoiQ2l0YXZpUGxhY2Vob2xkZXIjMGI2Y2JjMGYtZTVlZS00YWM5LTkyMzAtODI4M2IzNjA3MmRkIiwiVGV4dCI6IihUcmlwYXRoeSBhbmQgS3VtYXIgMjAxOTsgVmFsZW5jaWEgZXQgYWwuIDIwMjA7IFJvbm5lYmVyZ2VyIGV0IGFsLiAyMDE1KSIsIldBSVZlcnNpb24iOiI2LjguMC4wIn0=}</w:instrText>
          </w:r>
          <w:r w:rsidR="00FE45A9">
            <w:rPr>
              <w:noProof/>
              <w:lang w:val="en-US"/>
            </w:rPr>
            <w:fldChar w:fldCharType="separate"/>
          </w:r>
          <w:r w:rsidR="00FE45A9">
            <w:rPr>
              <w:noProof/>
              <w:lang w:val="en-US"/>
            </w:rPr>
            <w:t>(Tripathy and Kumar 2019; Valencia et al. 2020; Ronneberger et al. 2015)</w:t>
          </w:r>
          <w:r w:rsidR="00FE45A9">
            <w:rPr>
              <w:noProof/>
              <w:lang w:val="en-US"/>
            </w:rPr>
            <w:fldChar w:fldCharType="end"/>
          </w:r>
        </w:sdtContent>
      </w:sdt>
      <w:r w:rsidR="00FE45A9">
        <w:rPr>
          <w:lang w:val="en-US"/>
        </w:rPr>
        <w:t>.</w:t>
      </w:r>
      <w:r w:rsidR="00B13D9B">
        <w:rPr>
          <w:lang w:val="en-US"/>
        </w:rPr>
        <w:t xml:space="preserve"> However, </w:t>
      </w:r>
      <w:r w:rsidR="004B4476">
        <w:rPr>
          <w:lang w:val="en-US"/>
        </w:rPr>
        <w:t>UNET is a pattern</w:t>
      </w:r>
      <w:r w:rsidR="008E5983">
        <w:rPr>
          <w:lang w:val="en-US"/>
        </w:rPr>
        <w:t>-</w:t>
      </w:r>
      <w:r w:rsidR="004B4476">
        <w:rPr>
          <w:lang w:val="en-US"/>
        </w:rPr>
        <w:t>sensitive mode</w:t>
      </w:r>
      <w:r w:rsidR="0019264E">
        <w:rPr>
          <w:lang w:val="en-US"/>
        </w:rPr>
        <w:t xml:space="preserve">l. </w:t>
      </w:r>
      <w:r w:rsidR="00313F16">
        <w:rPr>
          <w:lang w:val="en-US"/>
        </w:rPr>
        <w:t>Distance factors hardly provid</w:t>
      </w:r>
      <w:r w:rsidR="00CB247E">
        <w:rPr>
          <w:lang w:val="en-US"/>
        </w:rPr>
        <w:t>e any useful pattern information</w:t>
      </w:r>
      <w:r w:rsidR="00D051DA">
        <w:rPr>
          <w:lang w:val="en-US"/>
        </w:rPr>
        <w:t xml:space="preserve"> given a 256 </w:t>
      </w:r>
      <w:r w:rsidR="00D051DA" w:rsidRPr="00D051DA">
        <w:rPr>
          <w:rFonts w:cstheme="minorHAnsi"/>
          <w:lang w:val="en-US"/>
        </w:rPr>
        <w:t>×</w:t>
      </w:r>
      <w:r w:rsidR="00D051DA">
        <w:rPr>
          <w:lang w:val="en-US"/>
        </w:rPr>
        <w:t xml:space="preserve"> 256 window</w:t>
      </w:r>
      <w:r w:rsidR="00766E55">
        <w:rPr>
          <w:lang w:val="en-US"/>
        </w:rPr>
        <w:t xml:space="preserve">. </w:t>
      </w:r>
      <w:r w:rsidR="001841FC">
        <w:rPr>
          <w:lang w:val="en-US"/>
        </w:rPr>
        <w:t>Hence,</w:t>
      </w:r>
      <w:r w:rsidR="00CB247E">
        <w:rPr>
          <w:lang w:val="en-US"/>
        </w:rPr>
        <w:t xml:space="preserve"> </w:t>
      </w:r>
      <w:r w:rsidR="00C60564">
        <w:rPr>
          <w:lang w:val="en-US"/>
        </w:rPr>
        <w:t>it was not used in this study</w:t>
      </w:r>
      <w:r w:rsidR="00F32798">
        <w:rPr>
          <w:lang w:val="en-US"/>
        </w:rPr>
        <w:t xml:space="preserve">. The other limitation is </w:t>
      </w:r>
      <w:r w:rsidR="0061337D">
        <w:rPr>
          <w:lang w:val="en-US"/>
        </w:rPr>
        <w:t xml:space="preserve">that UNET </w:t>
      </w:r>
      <w:r w:rsidR="00B4344B">
        <w:rPr>
          <w:lang w:val="en-US"/>
        </w:rPr>
        <w:t>learned the transition</w:t>
      </w:r>
      <w:r w:rsidR="00051A1F">
        <w:rPr>
          <w:lang w:val="en-US"/>
        </w:rPr>
        <w:t xml:space="preserve"> rules automatically</w:t>
      </w:r>
      <w:r w:rsidR="002936DC">
        <w:rPr>
          <w:lang w:val="en-US"/>
        </w:rPr>
        <w:t>,</w:t>
      </w:r>
      <w:r w:rsidR="00051A1F">
        <w:rPr>
          <w:lang w:val="en-US"/>
        </w:rPr>
        <w:t xml:space="preserve"> </w:t>
      </w:r>
      <w:r w:rsidR="002936DC">
        <w:rPr>
          <w:lang w:val="en-US"/>
        </w:rPr>
        <w:t>but t</w:t>
      </w:r>
      <w:r w:rsidR="00D66E73">
        <w:rPr>
          <w:lang w:val="en-US"/>
        </w:rPr>
        <w:t>hese rules were hidden in the three million weights</w:t>
      </w:r>
      <w:r w:rsidR="00E72A2A">
        <w:rPr>
          <w:lang w:val="en-US"/>
        </w:rPr>
        <w:t xml:space="preserve">. Thus, </w:t>
      </w:r>
      <w:r w:rsidR="007270E0">
        <w:rPr>
          <w:lang w:val="en-US"/>
        </w:rPr>
        <w:t xml:space="preserve">its </w:t>
      </w:r>
      <w:r w:rsidR="0093133F">
        <w:rPr>
          <w:lang w:val="en-US"/>
        </w:rPr>
        <w:t xml:space="preserve">application </w:t>
      </w:r>
      <w:r w:rsidR="00E260F5">
        <w:rPr>
          <w:lang w:val="en-US"/>
        </w:rPr>
        <w:t>i</w:t>
      </w:r>
      <w:r w:rsidR="007270E0">
        <w:rPr>
          <w:lang w:val="en-US"/>
        </w:rPr>
        <w:t xml:space="preserve">n </w:t>
      </w:r>
      <w:r w:rsidR="009E6F36">
        <w:rPr>
          <w:lang w:val="en-US"/>
        </w:rPr>
        <w:t xml:space="preserve">planning or </w:t>
      </w:r>
      <w:r w:rsidR="007270E0">
        <w:rPr>
          <w:lang w:val="en-US"/>
        </w:rPr>
        <w:t xml:space="preserve">regulating </w:t>
      </w:r>
      <w:r w:rsidR="00A533FA">
        <w:rPr>
          <w:lang w:val="en-US"/>
        </w:rPr>
        <w:t xml:space="preserve">future urban development </w:t>
      </w:r>
      <w:r w:rsidR="00E72A2A">
        <w:rPr>
          <w:lang w:val="en-US"/>
        </w:rPr>
        <w:t>is hampered</w:t>
      </w:r>
      <w:r w:rsidR="0033537C">
        <w:rPr>
          <w:lang w:val="en-US"/>
        </w:rPr>
        <w:t>.</w:t>
      </w:r>
      <w:r w:rsidR="00736FBC">
        <w:rPr>
          <w:lang w:val="en-US"/>
        </w:rPr>
        <w:t xml:space="preserve"> </w:t>
      </w:r>
      <w:r w:rsidR="00E260F5">
        <w:rPr>
          <w:lang w:val="en-US"/>
        </w:rPr>
        <w:t xml:space="preserve">The following study will explore efficient ways to incorporate </w:t>
      </w:r>
      <w:r w:rsidR="005919B5" w:rsidRPr="005919B5">
        <w:rPr>
          <w:lang w:val="en-US"/>
        </w:rPr>
        <w:t>accessibility</w:t>
      </w:r>
      <w:r w:rsidR="005919B5">
        <w:rPr>
          <w:lang w:val="en-US"/>
        </w:rPr>
        <w:t xml:space="preserve"> </w:t>
      </w:r>
      <w:r w:rsidR="00E260F5">
        <w:rPr>
          <w:lang w:val="en-US"/>
        </w:rPr>
        <w:t>variables to UNET and assimilate</w:t>
      </w:r>
      <w:r w:rsidR="00D31ADB">
        <w:rPr>
          <w:lang w:val="en-US"/>
        </w:rPr>
        <w:t xml:space="preserve"> </w:t>
      </w:r>
      <w:r w:rsidR="00E260F5">
        <w:rPr>
          <w:lang w:val="en-US"/>
        </w:rPr>
        <w:t xml:space="preserve">development plans </w:t>
      </w:r>
      <w:r w:rsidR="00D31ADB">
        <w:rPr>
          <w:lang w:val="en-US"/>
        </w:rPr>
        <w:t>to shape the simulation results.</w:t>
      </w:r>
    </w:p>
    <w:p w14:paraId="2AB2B35E" w14:textId="3624C570" w:rsidR="00451E1D" w:rsidRPr="00EC5106" w:rsidRDefault="00451E1D" w:rsidP="00451E1D">
      <w:pPr>
        <w:pStyle w:val="Heading1"/>
        <w:spacing w:line="276" w:lineRule="auto"/>
        <w:rPr>
          <w:rFonts w:asciiTheme="minorHAnsi" w:hAnsiTheme="minorHAnsi" w:cstheme="minorHAnsi"/>
          <w:lang w:val="en-US"/>
        </w:rPr>
      </w:pPr>
      <w:r>
        <w:rPr>
          <w:rFonts w:asciiTheme="minorHAnsi" w:hAnsiTheme="minorHAnsi" w:cstheme="minorHAnsi"/>
          <w:lang w:val="en-US"/>
        </w:rPr>
        <w:t>5.</w:t>
      </w:r>
      <w:r w:rsidRPr="00EC5106">
        <w:rPr>
          <w:rFonts w:asciiTheme="minorHAnsi" w:hAnsiTheme="minorHAnsi" w:cstheme="minorHAnsi"/>
          <w:lang w:val="en-US"/>
        </w:rPr>
        <w:t xml:space="preserve"> </w:t>
      </w:r>
      <w:r>
        <w:rPr>
          <w:rFonts w:asciiTheme="minorHAnsi" w:hAnsiTheme="minorHAnsi" w:cstheme="minorHAnsi"/>
          <w:lang w:val="en-US"/>
        </w:rPr>
        <w:t>Conclusion</w:t>
      </w:r>
    </w:p>
    <w:p w14:paraId="76AB5D5B" w14:textId="30679F33" w:rsidR="001C5EE1" w:rsidRDefault="00B451F8" w:rsidP="00D71802">
      <w:pPr>
        <w:spacing w:line="276" w:lineRule="auto"/>
        <w:rPr>
          <w:lang w:val="en-US"/>
        </w:rPr>
      </w:pPr>
      <w:r>
        <w:rPr>
          <w:lang w:val="en-US"/>
        </w:rPr>
        <w:t xml:space="preserve">In this study, we </w:t>
      </w:r>
      <w:r w:rsidR="004024C2">
        <w:rPr>
          <w:lang w:val="en-US"/>
        </w:rPr>
        <w:t xml:space="preserve">applied the UNET to </w:t>
      </w:r>
      <w:r w:rsidR="0079519F">
        <w:rPr>
          <w:lang w:val="en-US"/>
        </w:rPr>
        <w:t xml:space="preserve">simulate urban </w:t>
      </w:r>
      <w:r w:rsidR="00FF4A32">
        <w:rPr>
          <w:lang w:val="en-US"/>
        </w:rPr>
        <w:t>development</w:t>
      </w:r>
      <w:r w:rsidR="0079519F">
        <w:rPr>
          <w:lang w:val="en-US"/>
        </w:rPr>
        <w:t xml:space="preserve"> in </w:t>
      </w:r>
      <w:r w:rsidR="00FF4A32">
        <w:rPr>
          <w:lang w:val="en-US"/>
        </w:rPr>
        <w:t xml:space="preserve">76 cities of </w:t>
      </w:r>
      <w:r w:rsidR="0079519F">
        <w:rPr>
          <w:lang w:val="en-US"/>
        </w:rPr>
        <w:t xml:space="preserve">the North China Plain. </w:t>
      </w:r>
      <w:r w:rsidR="00F37B31">
        <w:rPr>
          <w:lang w:val="en-US"/>
        </w:rPr>
        <w:t xml:space="preserve">The AUC, overlay and landscape metrics were </w:t>
      </w:r>
      <w:r w:rsidR="00137EDC">
        <w:rPr>
          <w:lang w:val="en-US"/>
        </w:rPr>
        <w:t xml:space="preserve">used to assess the simulation. </w:t>
      </w:r>
      <w:r w:rsidR="00AB0555">
        <w:rPr>
          <w:lang w:val="en-US"/>
        </w:rPr>
        <w:t>The urban map</w:t>
      </w:r>
      <w:r w:rsidR="007D174C">
        <w:rPr>
          <w:lang w:val="en-US"/>
        </w:rPr>
        <w:t>s</w:t>
      </w:r>
      <w:r w:rsidR="00AB0555">
        <w:rPr>
          <w:lang w:val="en-US"/>
        </w:rPr>
        <w:t xml:space="preserve"> of 1993-1995 and </w:t>
      </w:r>
      <w:r w:rsidR="007D174C">
        <w:rPr>
          <w:lang w:val="en-US"/>
        </w:rPr>
        <w:t xml:space="preserve">2005-2007 were used to </w:t>
      </w:r>
      <w:r w:rsidR="003F201B">
        <w:rPr>
          <w:lang w:val="en-US"/>
        </w:rPr>
        <w:t xml:space="preserve">train a validation model </w:t>
      </w:r>
      <w:r w:rsidR="00016D35">
        <w:rPr>
          <w:lang w:val="en-US"/>
        </w:rPr>
        <w:t>that</w:t>
      </w:r>
      <w:r w:rsidR="003F201B">
        <w:rPr>
          <w:lang w:val="en-US"/>
        </w:rPr>
        <w:t xml:space="preserve"> </w:t>
      </w:r>
      <w:r w:rsidR="00C068D0">
        <w:rPr>
          <w:lang w:val="en-US"/>
        </w:rPr>
        <w:t>create</w:t>
      </w:r>
      <w:r w:rsidR="00016D35">
        <w:rPr>
          <w:lang w:val="en-US"/>
        </w:rPr>
        <w:t>d</w:t>
      </w:r>
      <w:r w:rsidR="00C068D0">
        <w:rPr>
          <w:lang w:val="en-US"/>
        </w:rPr>
        <w:t xml:space="preserve"> a simulated urban map of 2017-2019</w:t>
      </w:r>
      <w:r w:rsidR="007608C7">
        <w:rPr>
          <w:lang w:val="en-US"/>
        </w:rPr>
        <w:t>;</w:t>
      </w:r>
      <w:r w:rsidR="000F3CD1">
        <w:rPr>
          <w:lang w:val="en-US"/>
        </w:rPr>
        <w:t xml:space="preserve"> this map was then </w:t>
      </w:r>
      <w:r w:rsidR="00F82B4B">
        <w:rPr>
          <w:lang w:val="en-US"/>
        </w:rPr>
        <w:t>evaluate</w:t>
      </w:r>
      <w:r w:rsidR="00016D35">
        <w:rPr>
          <w:lang w:val="en-US"/>
        </w:rPr>
        <w:t>d</w:t>
      </w:r>
      <w:r w:rsidR="000F3CD1">
        <w:rPr>
          <w:lang w:val="en-US"/>
        </w:rPr>
        <w:t xml:space="preserve"> </w:t>
      </w:r>
      <w:r w:rsidR="00016D35">
        <w:rPr>
          <w:lang w:val="en-US"/>
        </w:rPr>
        <w:t>against the reference map</w:t>
      </w:r>
      <w:r w:rsidR="00F82B4B">
        <w:rPr>
          <w:lang w:val="en-US"/>
        </w:rPr>
        <w:t xml:space="preserve">. </w:t>
      </w:r>
      <w:r w:rsidR="00374589">
        <w:rPr>
          <w:lang w:val="en-US"/>
        </w:rPr>
        <w:t>The other</w:t>
      </w:r>
      <w:r w:rsidR="00F82B4B">
        <w:rPr>
          <w:lang w:val="en-US"/>
        </w:rPr>
        <w:t xml:space="preserve"> </w:t>
      </w:r>
      <w:r w:rsidR="00DE0603">
        <w:rPr>
          <w:lang w:val="en-US"/>
        </w:rPr>
        <w:t>model</w:t>
      </w:r>
      <w:r w:rsidR="00F133BC">
        <w:rPr>
          <w:lang w:val="en-US"/>
        </w:rPr>
        <w:t xml:space="preserve">, trained </w:t>
      </w:r>
      <w:r w:rsidR="00DE0603">
        <w:rPr>
          <w:lang w:val="en-US"/>
        </w:rPr>
        <w:t>using urban maps of 2005-2007 and 2017-2019</w:t>
      </w:r>
      <w:r w:rsidR="00F133BC">
        <w:rPr>
          <w:lang w:val="en-US"/>
        </w:rPr>
        <w:t>, was used</w:t>
      </w:r>
      <w:r w:rsidR="00DE0603">
        <w:rPr>
          <w:lang w:val="en-US"/>
        </w:rPr>
        <w:t xml:space="preserve"> to project urban</w:t>
      </w:r>
      <w:r w:rsidR="00A356AD">
        <w:rPr>
          <w:lang w:val="en-US"/>
        </w:rPr>
        <w:t xml:space="preserve"> development</w:t>
      </w:r>
      <w:r w:rsidR="00DE0603">
        <w:rPr>
          <w:lang w:val="en-US"/>
        </w:rPr>
        <w:t xml:space="preserve"> to 2030. </w:t>
      </w:r>
    </w:p>
    <w:p w14:paraId="26F33587" w14:textId="3348B07A" w:rsidR="00C966C2" w:rsidRDefault="00C966C2" w:rsidP="00D71802">
      <w:pPr>
        <w:spacing w:line="276" w:lineRule="auto"/>
        <w:rPr>
          <w:lang w:val="en-US"/>
        </w:rPr>
      </w:pPr>
      <w:r>
        <w:rPr>
          <w:lang w:val="en-US"/>
        </w:rPr>
        <w:t>The UNET assimilated</w:t>
      </w:r>
      <w:r w:rsidR="00414CD8">
        <w:rPr>
          <w:lang w:val="en-US"/>
        </w:rPr>
        <w:t xml:space="preserve"> spatial patterns </w:t>
      </w:r>
      <w:r w:rsidR="00665769">
        <w:rPr>
          <w:lang w:val="en-US"/>
        </w:rPr>
        <w:t>of</w:t>
      </w:r>
      <w:r w:rsidR="00414CD8">
        <w:rPr>
          <w:lang w:val="en-US"/>
        </w:rPr>
        <w:t xml:space="preserve"> different levels</w:t>
      </w:r>
      <w:r w:rsidR="00C25C44">
        <w:rPr>
          <w:lang w:val="en-US"/>
        </w:rPr>
        <w:t xml:space="preserve"> that </w:t>
      </w:r>
      <w:r w:rsidR="00383BD4">
        <w:rPr>
          <w:lang w:val="en-US"/>
        </w:rPr>
        <w:t>were</w:t>
      </w:r>
      <w:r w:rsidR="003F0C43">
        <w:rPr>
          <w:lang w:val="en-US"/>
        </w:rPr>
        <w:t xml:space="preserve"> </w:t>
      </w:r>
      <w:r w:rsidR="00C150FB">
        <w:rPr>
          <w:lang w:val="en-US"/>
        </w:rPr>
        <w:t>hard</w:t>
      </w:r>
      <w:r w:rsidR="003F0C43">
        <w:rPr>
          <w:lang w:val="en-US"/>
        </w:rPr>
        <w:t xml:space="preserve"> </w:t>
      </w:r>
      <w:r w:rsidR="00383BD4">
        <w:rPr>
          <w:lang w:val="en-US"/>
        </w:rPr>
        <w:t>to be retrieved using</w:t>
      </w:r>
      <w:r w:rsidR="003F0C43">
        <w:rPr>
          <w:lang w:val="en-US"/>
        </w:rPr>
        <w:t xml:space="preserve"> conventional models</w:t>
      </w:r>
      <w:r w:rsidR="00383BD4">
        <w:rPr>
          <w:lang w:val="en-US"/>
        </w:rPr>
        <w:t xml:space="preserve">. </w:t>
      </w:r>
      <w:r w:rsidR="004472B0">
        <w:rPr>
          <w:lang w:val="en-US"/>
        </w:rPr>
        <w:t xml:space="preserve">The </w:t>
      </w:r>
      <w:r w:rsidR="003F142F">
        <w:rPr>
          <w:lang w:val="en-US"/>
        </w:rPr>
        <w:t>high-level</w:t>
      </w:r>
      <w:r w:rsidR="00794933">
        <w:rPr>
          <w:lang w:val="en-US"/>
        </w:rPr>
        <w:t xml:space="preserve"> spatial features were gradually extracted</w:t>
      </w:r>
      <w:r w:rsidR="001B0403">
        <w:rPr>
          <w:lang w:val="en-US"/>
        </w:rPr>
        <w:t xml:space="preserve"> and then </w:t>
      </w:r>
      <w:r w:rsidR="00522F78">
        <w:rPr>
          <w:lang w:val="en-US"/>
        </w:rPr>
        <w:t xml:space="preserve">refined into </w:t>
      </w:r>
      <w:r w:rsidR="003F142F">
        <w:rPr>
          <w:lang w:val="en-US"/>
        </w:rPr>
        <w:t xml:space="preserve">detailed shapes. </w:t>
      </w:r>
      <w:r w:rsidR="007608C7">
        <w:rPr>
          <w:lang w:val="en-US"/>
        </w:rPr>
        <w:t>The large cities were enclosed with large simulated urban lands in the simulation map</w:t>
      </w:r>
      <w:r w:rsidR="00876D20">
        <w:rPr>
          <w:lang w:val="en-US"/>
        </w:rPr>
        <w:t>s</w:t>
      </w:r>
      <w:r w:rsidR="007608C7">
        <w:rPr>
          <w:lang w:val="en-US"/>
        </w:rPr>
        <w:t>,</w:t>
      </w:r>
      <w:r w:rsidR="00492582">
        <w:rPr>
          <w:lang w:val="en-US"/>
        </w:rPr>
        <w:t xml:space="preserve"> while the smaller villages </w:t>
      </w:r>
      <w:r w:rsidR="00876D20">
        <w:rPr>
          <w:lang w:val="en-US"/>
        </w:rPr>
        <w:t>remained</w:t>
      </w:r>
      <w:r w:rsidR="001F2162">
        <w:rPr>
          <w:lang w:val="en-US"/>
        </w:rPr>
        <w:t xml:space="preserve"> nearly unchanged. The roads were </w:t>
      </w:r>
      <w:r w:rsidR="00A77EB1">
        <w:rPr>
          <w:lang w:val="en-US"/>
        </w:rPr>
        <w:t>extended</w:t>
      </w:r>
      <w:r w:rsidR="008F763A">
        <w:rPr>
          <w:lang w:val="en-US"/>
        </w:rPr>
        <w:t xml:space="preserve"> alongside the persisting road</w:t>
      </w:r>
      <w:r w:rsidR="007608C7">
        <w:rPr>
          <w:lang w:val="en-US"/>
        </w:rPr>
        <w:t>,</w:t>
      </w:r>
      <w:r w:rsidR="008F763A">
        <w:rPr>
          <w:lang w:val="en-US"/>
        </w:rPr>
        <w:t xml:space="preserve"> </w:t>
      </w:r>
      <w:r w:rsidR="00FD2593">
        <w:rPr>
          <w:lang w:val="en-US"/>
        </w:rPr>
        <w:t xml:space="preserve">and the general elongating </w:t>
      </w:r>
      <w:r w:rsidR="00190623">
        <w:rPr>
          <w:lang w:val="en-US"/>
        </w:rPr>
        <w:t xml:space="preserve">development trend was </w:t>
      </w:r>
      <w:r w:rsidR="00A77EB1">
        <w:rPr>
          <w:lang w:val="en-US"/>
        </w:rPr>
        <w:t>capture in the simulation. However</w:t>
      </w:r>
      <w:r w:rsidR="005F09C0">
        <w:rPr>
          <w:lang w:val="en-US"/>
        </w:rPr>
        <w:t xml:space="preserve">, </w:t>
      </w:r>
      <w:r w:rsidR="0007005E">
        <w:rPr>
          <w:lang w:val="en-US"/>
        </w:rPr>
        <w:t xml:space="preserve">the performances of </w:t>
      </w:r>
      <w:r w:rsidR="005F09C0">
        <w:rPr>
          <w:lang w:val="en-US"/>
        </w:rPr>
        <w:t xml:space="preserve">conventional models </w:t>
      </w:r>
      <w:r w:rsidR="00E110DA">
        <w:rPr>
          <w:lang w:val="en-US"/>
        </w:rPr>
        <w:t xml:space="preserve">declined as the neighborhood reached a significantly smaller size </w:t>
      </w:r>
      <w:r w:rsidR="00994455">
        <w:rPr>
          <w:lang w:val="en-US"/>
        </w:rPr>
        <w:t xml:space="preserve">to the UNET, </w:t>
      </w:r>
      <w:r w:rsidR="00F73501">
        <w:rPr>
          <w:lang w:val="en-US"/>
        </w:rPr>
        <w:t>making</w:t>
      </w:r>
      <w:r w:rsidR="00EA6E0A">
        <w:rPr>
          <w:lang w:val="en-US"/>
        </w:rPr>
        <w:t xml:space="preserve"> </w:t>
      </w:r>
      <w:r w:rsidR="002847BD">
        <w:rPr>
          <w:lang w:val="en-US"/>
        </w:rPr>
        <w:t>prox</w:t>
      </w:r>
      <w:r w:rsidR="00414BD0">
        <w:rPr>
          <w:lang w:val="en-US"/>
        </w:rPr>
        <w:t>y variables</w:t>
      </w:r>
      <w:r w:rsidR="002847BD">
        <w:rPr>
          <w:lang w:val="en-US"/>
        </w:rPr>
        <w:t xml:space="preserve"> like</w:t>
      </w:r>
      <w:r w:rsidR="00D57FF4">
        <w:rPr>
          <w:lang w:val="en-US"/>
        </w:rPr>
        <w:t xml:space="preserve"> distances to roads </w:t>
      </w:r>
      <w:r w:rsidR="002847BD">
        <w:rPr>
          <w:lang w:val="en-US"/>
        </w:rPr>
        <w:t xml:space="preserve">be employed </w:t>
      </w:r>
      <w:r w:rsidR="00414BD0">
        <w:rPr>
          <w:lang w:val="en-US"/>
        </w:rPr>
        <w:t>in</w:t>
      </w:r>
      <w:r w:rsidR="00D47FDE">
        <w:rPr>
          <w:lang w:val="en-US"/>
        </w:rPr>
        <w:t xml:space="preserve">stead. </w:t>
      </w:r>
      <w:r w:rsidR="003A0977">
        <w:rPr>
          <w:lang w:val="en-US"/>
        </w:rPr>
        <w:t xml:space="preserve">Moreover, </w:t>
      </w:r>
      <w:r w:rsidR="00112B78">
        <w:rPr>
          <w:lang w:val="en-US"/>
        </w:rPr>
        <w:t xml:space="preserve">the </w:t>
      </w:r>
      <w:r w:rsidR="00D157D1">
        <w:rPr>
          <w:lang w:val="en-US"/>
        </w:rPr>
        <w:t xml:space="preserve">overlay metrics show that the simulated map </w:t>
      </w:r>
      <w:r w:rsidR="00CF45C5">
        <w:rPr>
          <w:lang w:val="en-US"/>
        </w:rPr>
        <w:t>from</w:t>
      </w:r>
      <w:r w:rsidR="00D157D1">
        <w:rPr>
          <w:lang w:val="en-US"/>
        </w:rPr>
        <w:t xml:space="preserve"> UNET </w:t>
      </w:r>
      <w:r w:rsidR="001D56C7">
        <w:rPr>
          <w:lang w:val="en-US"/>
        </w:rPr>
        <w:t xml:space="preserve">achieved similar </w:t>
      </w:r>
      <w:r w:rsidR="001D56C7">
        <w:rPr>
          <w:lang w:val="en-US"/>
        </w:rPr>
        <w:lastRenderedPageBreak/>
        <w:t xml:space="preserve">performance to the </w:t>
      </w:r>
      <w:r w:rsidR="00CF45C5">
        <w:rPr>
          <w:lang w:val="en-US"/>
        </w:rPr>
        <w:t>conventional</w:t>
      </w:r>
      <w:r w:rsidR="001D56C7">
        <w:rPr>
          <w:lang w:val="en-US"/>
        </w:rPr>
        <w:t xml:space="preserve"> models </w:t>
      </w:r>
      <w:r w:rsidR="00CF45C5">
        <w:rPr>
          <w:lang w:val="en-US"/>
        </w:rPr>
        <w:t xml:space="preserve">that went </w:t>
      </w:r>
      <w:r w:rsidR="003E2256">
        <w:rPr>
          <w:lang w:val="en-US"/>
        </w:rPr>
        <w:t>through</w:t>
      </w:r>
      <w:r w:rsidR="00CF45C5">
        <w:rPr>
          <w:lang w:val="en-US"/>
        </w:rPr>
        <w:t xml:space="preserve"> a length </w:t>
      </w:r>
      <w:r w:rsidR="003E2256">
        <w:rPr>
          <w:lang w:val="en-US"/>
        </w:rPr>
        <w:t xml:space="preserve">calibration process. The landscape metrics show that the </w:t>
      </w:r>
      <w:r w:rsidR="00C02ACC">
        <w:rPr>
          <w:lang w:val="en-US"/>
        </w:rPr>
        <w:t>simulation of UNET was well aligned with the reference map spatially.</w:t>
      </w:r>
    </w:p>
    <w:p w14:paraId="7C1395C8" w14:textId="0A334679" w:rsidR="006F428C" w:rsidRPr="001C5EE1" w:rsidRDefault="003B19B9" w:rsidP="00D71802">
      <w:pPr>
        <w:spacing w:line="276" w:lineRule="auto"/>
        <w:rPr>
          <w:lang w:val="en-US"/>
        </w:rPr>
      </w:pPr>
      <w:r>
        <w:rPr>
          <w:lang w:val="en-US"/>
        </w:rPr>
        <w:t>The UNET, using significantly fewer driving factors</w:t>
      </w:r>
      <w:r w:rsidR="00884417">
        <w:rPr>
          <w:lang w:val="en-US"/>
        </w:rPr>
        <w:t xml:space="preserve"> </w:t>
      </w:r>
      <w:r w:rsidR="007608C7">
        <w:rPr>
          <w:lang w:val="en-US"/>
        </w:rPr>
        <w:t xml:space="preserve">than conventional models, learned the inherent patterns of urban development, and automatically retrieved the transition rules in the form of model weights, contributed to the understanding of </w:t>
      </w:r>
      <w:r w:rsidR="00940586">
        <w:rPr>
          <w:lang w:val="en-US"/>
        </w:rPr>
        <w:t xml:space="preserve">the </w:t>
      </w:r>
      <w:r w:rsidR="007608C7">
        <w:rPr>
          <w:lang w:val="en-US"/>
        </w:rPr>
        <w:t>urban dynamic mechanism</w:t>
      </w:r>
      <w:r w:rsidR="00AE536D">
        <w:rPr>
          <w:lang w:val="en-US"/>
        </w:rPr>
        <w:t xml:space="preserve"> and </w:t>
      </w:r>
      <w:r w:rsidR="001D23D0">
        <w:rPr>
          <w:lang w:val="en-US"/>
        </w:rPr>
        <w:t>supplement</w:t>
      </w:r>
      <w:r w:rsidR="00D93871">
        <w:rPr>
          <w:lang w:val="en-US"/>
        </w:rPr>
        <w:t>ed</w:t>
      </w:r>
      <w:r w:rsidR="001D23D0">
        <w:rPr>
          <w:lang w:val="en-US"/>
        </w:rPr>
        <w:t xml:space="preserve"> the </w:t>
      </w:r>
      <w:r w:rsidR="00D93871">
        <w:rPr>
          <w:lang w:val="en-US"/>
        </w:rPr>
        <w:t>CA models with DL technologies.</w:t>
      </w:r>
    </w:p>
    <w:sdt>
      <w:sdtPr>
        <w:rPr>
          <w:rFonts w:asciiTheme="minorHAnsi" w:eastAsiaTheme="minorEastAsia" w:hAnsiTheme="minorHAnsi" w:cstheme="minorBidi"/>
          <w:color w:val="auto"/>
          <w:sz w:val="22"/>
          <w:szCs w:val="22"/>
          <w:lang w:val="en-US"/>
        </w:rPr>
        <w:tag w:val="CitaviBibliography"/>
        <w:id w:val="-1506126765"/>
        <w:placeholder>
          <w:docPart w:val="DefaultPlaceholder_-1854013440"/>
        </w:placeholder>
      </w:sdtPr>
      <w:sdtEndPr/>
      <w:sdtContent>
        <w:p w14:paraId="0AEBA97E" w14:textId="77777777" w:rsidR="009E5450" w:rsidRDefault="00733CB8" w:rsidP="009E5450">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9E5450">
            <w:rPr>
              <w:lang w:val="en-US"/>
            </w:rPr>
            <w:t>Publication bibliography</w:t>
          </w:r>
        </w:p>
        <w:p w14:paraId="46751524" w14:textId="77777777" w:rsidR="009E5450" w:rsidRDefault="009E5450" w:rsidP="009E5450">
          <w:pPr>
            <w:pStyle w:val="CitaviBibliographyEntry"/>
            <w:rPr>
              <w:lang w:val="en-US"/>
            </w:rPr>
          </w:pPr>
          <w:bookmarkStart w:id="17" w:name="_CTVL0017a337143abac4c508232a1a45b4b9278"/>
          <w:r>
            <w:rPr>
              <w:lang w:val="en-US"/>
            </w:rPr>
            <w:t>Carneiro, Murillo G.; Oliveira, Gina M. B. (2013): Synchronous cellular automata-based scheduler initialized by heuristic and modeled by a pseudo-linear neighborhood. In</w:t>
          </w:r>
          <w:bookmarkEnd w:id="17"/>
          <w:r>
            <w:rPr>
              <w:lang w:val="en-US"/>
            </w:rPr>
            <w:t xml:space="preserve"> </w:t>
          </w:r>
          <w:r w:rsidRPr="009E5450">
            <w:rPr>
              <w:i/>
              <w:lang w:val="en-US"/>
            </w:rPr>
            <w:t xml:space="preserve">Nat Comput </w:t>
          </w:r>
          <w:r w:rsidRPr="009E5450">
            <w:rPr>
              <w:lang w:val="en-US"/>
            </w:rPr>
            <w:t>12 (3), pp. 339–351. DOI: 10.1007/s11047-013-9375-8.</w:t>
          </w:r>
        </w:p>
        <w:p w14:paraId="28BFE6A3" w14:textId="77777777" w:rsidR="009E5450" w:rsidRDefault="009E5450" w:rsidP="009E5450">
          <w:pPr>
            <w:pStyle w:val="CitaviBibliographyEntry"/>
            <w:rPr>
              <w:lang w:val="en-US"/>
            </w:rPr>
          </w:pPr>
          <w:bookmarkStart w:id="18" w:name="_CTVL001250dc257982d4e199e188c255ff0a758"/>
          <w:r>
            <w:rPr>
              <w:lang w:val="en-US"/>
            </w:rPr>
            <w:t>Chen, Shurui; Feng, Yongjiu; Tong, Xiaohua; Liu, Song; Xie, Huan; Gao, Chen; Lei, Zhenkun (2020): Modeling ESV losses caused by urban expansion using cellular automata and geographically weighted regression. In</w:t>
          </w:r>
          <w:bookmarkEnd w:id="18"/>
          <w:r>
            <w:rPr>
              <w:lang w:val="en-US"/>
            </w:rPr>
            <w:t xml:space="preserve"> </w:t>
          </w:r>
          <w:r w:rsidRPr="009E5450">
            <w:rPr>
              <w:i/>
              <w:lang w:val="en-US"/>
            </w:rPr>
            <w:t xml:space="preserve">The Science of the total environment </w:t>
          </w:r>
          <w:r w:rsidRPr="009E5450">
            <w:rPr>
              <w:lang w:val="en-US"/>
            </w:rPr>
            <w:t>712, p. 136509. DOI: 10.1016/j.scitotenv.2020.136509.</w:t>
          </w:r>
        </w:p>
        <w:p w14:paraId="5B14E0E1" w14:textId="77777777" w:rsidR="009E5450" w:rsidRDefault="009E5450" w:rsidP="009E5450">
          <w:pPr>
            <w:pStyle w:val="CitaviBibliographyEntry"/>
            <w:rPr>
              <w:lang w:val="en-US"/>
            </w:rPr>
          </w:pPr>
          <w:bookmarkStart w:id="19" w:name="_CTVL001d2f6f0228ca849d0be50cb4e861462f3"/>
          <w:r>
            <w:rPr>
              <w:lang w:val="en-US"/>
            </w:rPr>
            <w:t>Chu, Andrea; Lin, Ying-Chen; Chiueh, Pei-Te (2017): Incorporating the effect of urbanization in measuring climate adaptive capacity. In</w:t>
          </w:r>
          <w:bookmarkEnd w:id="19"/>
          <w:r>
            <w:rPr>
              <w:lang w:val="en-US"/>
            </w:rPr>
            <w:t xml:space="preserve"> </w:t>
          </w:r>
          <w:r w:rsidRPr="009E5450">
            <w:rPr>
              <w:i/>
              <w:lang w:val="en-US"/>
            </w:rPr>
            <w:t xml:space="preserve">Land use policy </w:t>
          </w:r>
          <w:r w:rsidRPr="009E5450">
            <w:rPr>
              <w:lang w:val="en-US"/>
            </w:rPr>
            <w:t>68, pp. 28–38. DOI: 10.1016/j.landusepol.2017.07.019.</w:t>
          </w:r>
        </w:p>
        <w:p w14:paraId="228F3A6F" w14:textId="77777777" w:rsidR="009E5450" w:rsidRDefault="009E5450" w:rsidP="009E5450">
          <w:pPr>
            <w:pStyle w:val="CitaviBibliographyEntry"/>
            <w:rPr>
              <w:lang w:val="en-US"/>
            </w:rPr>
          </w:pPr>
          <w:bookmarkStart w:id="20" w:name="_CTVL0016d8ff9c18d884edeabb3d941d91d49e9"/>
          <w:r>
            <w:rPr>
              <w:lang w:val="en-US"/>
            </w:rPr>
            <w:t>Clarke, Keith C.; Johnson, J. Michael (2020): Calibrating SLEUTH with big data: Projecting California's land use to 2100. In</w:t>
          </w:r>
          <w:bookmarkEnd w:id="20"/>
          <w:r>
            <w:rPr>
              <w:lang w:val="en-US"/>
            </w:rPr>
            <w:t xml:space="preserve"> </w:t>
          </w:r>
          <w:r w:rsidRPr="009E5450">
            <w:rPr>
              <w:i/>
              <w:lang w:val="en-US"/>
            </w:rPr>
            <w:t xml:space="preserve">Computers, Environment and Urban Systems </w:t>
          </w:r>
          <w:r w:rsidRPr="009E5450">
            <w:rPr>
              <w:lang w:val="en-US"/>
            </w:rPr>
            <w:t>83, p. 101525. DOI: 10.1016/j.compenvurbsys.2020.101525.</w:t>
          </w:r>
        </w:p>
        <w:p w14:paraId="2FFA81C0" w14:textId="77777777" w:rsidR="009E5450" w:rsidRDefault="009E5450" w:rsidP="009E5450">
          <w:pPr>
            <w:pStyle w:val="CitaviBibliographyEntry"/>
            <w:rPr>
              <w:lang w:val="en-US"/>
            </w:rPr>
          </w:pPr>
          <w:bookmarkStart w:id="21" w:name="_CTVL001d04deeac93d44887b95f53e551d2b387"/>
          <w:r>
            <w:rPr>
              <w:lang w:val="en-US"/>
            </w:rPr>
            <w:t>Feng, Yongjiu; Tong, Xiaohua (2020): A new cellular automata framework of urban growth modeling by incorporating statistical and heuristic methods. In</w:t>
          </w:r>
          <w:bookmarkEnd w:id="21"/>
          <w:r>
            <w:rPr>
              <w:lang w:val="en-US"/>
            </w:rPr>
            <w:t xml:space="preserve"> </w:t>
          </w:r>
          <w:r w:rsidRPr="009E5450">
            <w:rPr>
              <w:i/>
              <w:lang w:val="en-US"/>
            </w:rPr>
            <w:t xml:space="preserve">International Journal of Geographical Information Science </w:t>
          </w:r>
          <w:r w:rsidRPr="009E5450">
            <w:rPr>
              <w:lang w:val="en-US"/>
            </w:rPr>
            <w:t>34 (1), pp. 74–97. DOI: 10.1080/13658816.2019.1648813.</w:t>
          </w:r>
        </w:p>
        <w:p w14:paraId="547499A5" w14:textId="77777777" w:rsidR="009E5450" w:rsidRDefault="009E5450" w:rsidP="009E5450">
          <w:pPr>
            <w:pStyle w:val="CitaviBibliographyEntry"/>
            <w:rPr>
              <w:lang w:val="en-US"/>
            </w:rPr>
          </w:pPr>
          <w:bookmarkStart w:id="22" w:name="_CTVL001b243a77872a7403b95b094534021f765"/>
          <w:r>
            <w:rPr>
              <w:lang w:val="en-US"/>
            </w:rPr>
            <w:t>Gantumur, Byambakhuu; Wu, Falin; Vandansambuu, Battsengel; Tsegmid, Bazarkhand; Dalaibaatar, Enkhjargal; Zhao, Yan (2020): Spatiotemporal dynamics of urban expansion and its simulation using CA-ANN model in Ulaanbaatar, Mongolia. In</w:t>
          </w:r>
          <w:bookmarkEnd w:id="22"/>
          <w:r>
            <w:rPr>
              <w:lang w:val="en-US"/>
            </w:rPr>
            <w:t xml:space="preserve"> </w:t>
          </w:r>
          <w:r w:rsidRPr="009E5450">
            <w:rPr>
              <w:i/>
              <w:lang w:val="en-US"/>
            </w:rPr>
            <w:t>Geocarto International</w:t>
          </w:r>
          <w:r w:rsidRPr="009E5450">
            <w:rPr>
              <w:lang w:val="en-US"/>
            </w:rPr>
            <w:t>, pp. 1–16. DOI: 10.1080/10106049.2020.1723714.</w:t>
          </w:r>
        </w:p>
        <w:p w14:paraId="39B27FE8" w14:textId="77777777" w:rsidR="009E5450" w:rsidRDefault="009E5450" w:rsidP="009E5450">
          <w:pPr>
            <w:pStyle w:val="CitaviBibliographyEntry"/>
            <w:rPr>
              <w:lang w:val="en-US"/>
            </w:rPr>
          </w:pPr>
          <w:bookmarkStart w:id="23" w:name="_CTVL00123386f699fb54a7ebfd07f5e8de28453"/>
          <w:r>
            <w:rPr>
              <w:lang w:val="en-US"/>
            </w:rPr>
            <w:t>Gao, Chen; Feng, Yongjiu; Tong, Xiaohua; Lei, Zhenkun; Chen, Shurui; Zhai, Shuting (2020): Modeling urban growth using spatially heterogeneous cellular automata models: Comparison of spatial lag, spatial error and GWR. In</w:t>
          </w:r>
          <w:bookmarkEnd w:id="23"/>
          <w:r>
            <w:rPr>
              <w:lang w:val="en-US"/>
            </w:rPr>
            <w:t xml:space="preserve"> </w:t>
          </w:r>
          <w:r w:rsidRPr="009E5450">
            <w:rPr>
              <w:i/>
              <w:lang w:val="en-US"/>
            </w:rPr>
            <w:t xml:space="preserve">Computers, Environment and Urban Systems </w:t>
          </w:r>
          <w:r w:rsidRPr="009E5450">
            <w:rPr>
              <w:lang w:val="en-US"/>
            </w:rPr>
            <w:t>81, p. 101459. DOI: 10.1016/j.compenvurbsys.2020.101459.</w:t>
          </w:r>
        </w:p>
        <w:p w14:paraId="30392001" w14:textId="77777777" w:rsidR="009E5450" w:rsidRDefault="009E5450" w:rsidP="009E5450">
          <w:pPr>
            <w:pStyle w:val="CitaviBibliographyEntry"/>
            <w:rPr>
              <w:lang w:val="en-US"/>
            </w:rPr>
          </w:pPr>
          <w:bookmarkStart w:id="24" w:name="_CTVL0016a2b8fc9301b4477bb8f80cecdf4885d"/>
          <w:r>
            <w:rPr>
              <w:lang w:val="en-US"/>
            </w:rPr>
            <w:t>Goodchild, Michael F. (2004): The Validity and Usefulness of Laws in Geographic Information Science and Geography. In</w:t>
          </w:r>
          <w:bookmarkEnd w:id="24"/>
          <w:r>
            <w:rPr>
              <w:lang w:val="en-US"/>
            </w:rPr>
            <w:t xml:space="preserve"> </w:t>
          </w:r>
          <w:r w:rsidRPr="009E5450">
            <w:rPr>
              <w:i/>
              <w:lang w:val="en-US"/>
            </w:rPr>
            <w:t xml:space="preserve">Annals of the Association of American Geographers </w:t>
          </w:r>
          <w:r w:rsidRPr="009E5450">
            <w:rPr>
              <w:lang w:val="en-US"/>
            </w:rPr>
            <w:t>94 (2), pp. 300–303. DOI: 10.1111/j.1467-8306.2004.09402008.x.</w:t>
          </w:r>
        </w:p>
        <w:p w14:paraId="530AABE9" w14:textId="77777777" w:rsidR="009E5450" w:rsidRDefault="009E5450" w:rsidP="009E5450">
          <w:pPr>
            <w:pStyle w:val="CitaviBibliographyEntry"/>
            <w:rPr>
              <w:lang w:val="en-US"/>
            </w:rPr>
          </w:pPr>
          <w:bookmarkStart w:id="25" w:name="_CTVL001262a848bdfc2419dbb87c5a765ec735e"/>
          <w:r>
            <w:rPr>
              <w:lang w:val="en-US"/>
            </w:rPr>
            <w:t>Gorelick, Noel; Hancher, Matt; Dixon, Mike; Ilyushchenko, Simon; Thau, David; Moore, Rebecca (2017): Google Earth Engine: Planetary-scale geospatial analysis for everyone. In</w:t>
          </w:r>
          <w:bookmarkEnd w:id="25"/>
          <w:r>
            <w:rPr>
              <w:lang w:val="en-US"/>
            </w:rPr>
            <w:t xml:space="preserve"> </w:t>
          </w:r>
          <w:r w:rsidRPr="009E5450">
            <w:rPr>
              <w:i/>
              <w:lang w:val="en-US"/>
            </w:rPr>
            <w:t xml:space="preserve">Remote Sens Environ </w:t>
          </w:r>
          <w:r w:rsidRPr="009E5450">
            <w:rPr>
              <w:lang w:val="en-US"/>
            </w:rPr>
            <w:t>202, pp. 18–27. DOI: 10.1016/j.rse.2017.06.031.</w:t>
          </w:r>
        </w:p>
        <w:p w14:paraId="7A993873" w14:textId="77777777" w:rsidR="009E5450" w:rsidRDefault="009E5450" w:rsidP="009E5450">
          <w:pPr>
            <w:pStyle w:val="CitaviBibliographyEntry"/>
            <w:rPr>
              <w:lang w:val="en-US"/>
            </w:rPr>
          </w:pPr>
          <w:bookmarkStart w:id="26" w:name="_CTVL00186f3cd6dda1f46618e3d364924bc3bba"/>
          <w:r>
            <w:rPr>
              <w:lang w:val="en-US"/>
            </w:rPr>
            <w:t>Kalnay, Eugenia; Cai, Ming (2003): Impact of urbanization and land-use change on climate. In</w:t>
          </w:r>
          <w:bookmarkEnd w:id="26"/>
          <w:r>
            <w:rPr>
              <w:lang w:val="en-US"/>
            </w:rPr>
            <w:t xml:space="preserve"> </w:t>
          </w:r>
          <w:r w:rsidRPr="009E5450">
            <w:rPr>
              <w:i/>
              <w:lang w:val="en-US"/>
            </w:rPr>
            <w:t xml:space="preserve">Nature </w:t>
          </w:r>
          <w:r w:rsidRPr="009E5450">
            <w:rPr>
              <w:lang w:val="en-US"/>
            </w:rPr>
            <w:t>423 (6939), pp. 528–531. DOI: 10.1038/nature01675.</w:t>
          </w:r>
        </w:p>
        <w:p w14:paraId="31BD15E7" w14:textId="77777777" w:rsidR="009E5450" w:rsidRDefault="009E5450" w:rsidP="009E5450">
          <w:pPr>
            <w:pStyle w:val="CitaviBibliographyEntry"/>
            <w:rPr>
              <w:lang w:val="en-US"/>
            </w:rPr>
          </w:pPr>
          <w:bookmarkStart w:id="27" w:name="_CTVL001dd0652f50a84406fa5f6c693c8a42b99"/>
          <w:r>
            <w:rPr>
              <w:lang w:val="en-US"/>
            </w:rPr>
            <w:lastRenderedPageBreak/>
            <w:t>Li, Xuecao; Gong, Peng; Le Yu; Hu, Tengyun (2017): A segment derived patch-based logistic cellular automata for urban growth modeling with heuristic rules. In</w:t>
          </w:r>
          <w:bookmarkEnd w:id="27"/>
          <w:r>
            <w:rPr>
              <w:lang w:val="en-US"/>
            </w:rPr>
            <w:t xml:space="preserve"> </w:t>
          </w:r>
          <w:r w:rsidRPr="009E5450">
            <w:rPr>
              <w:i/>
              <w:lang w:val="en-US"/>
            </w:rPr>
            <w:t xml:space="preserve">Computers, Environment and Urban Systems </w:t>
          </w:r>
          <w:r w:rsidRPr="009E5450">
            <w:rPr>
              <w:lang w:val="en-US"/>
            </w:rPr>
            <w:t>65, pp. 140–149. DOI: 10.1016/j.compenvurbsys.2017.06.001.</w:t>
          </w:r>
        </w:p>
        <w:p w14:paraId="240C9712" w14:textId="77777777" w:rsidR="009E5450" w:rsidRDefault="009E5450" w:rsidP="009E5450">
          <w:pPr>
            <w:pStyle w:val="CitaviBibliographyEntry"/>
            <w:rPr>
              <w:lang w:val="en-US"/>
            </w:rPr>
          </w:pPr>
          <w:bookmarkStart w:id="28" w:name="_CTVL0014b10d7ef8ba14aa18f5efbc2f780b805"/>
          <w:r>
            <w:rPr>
              <w:lang w:val="en-US"/>
            </w:rPr>
            <w:t>Lin, Jingyu; Huang, Jinliang; Prell, Christina; Bryan, Brett A. (2021): Changes in supply and demand mediate the effects of land-use change on freshwater ecosystem services flows. In</w:t>
          </w:r>
          <w:bookmarkEnd w:id="28"/>
          <w:r>
            <w:rPr>
              <w:lang w:val="en-US"/>
            </w:rPr>
            <w:t xml:space="preserve"> </w:t>
          </w:r>
          <w:r w:rsidRPr="009E5450">
            <w:rPr>
              <w:i/>
              <w:lang w:val="en-US"/>
            </w:rPr>
            <w:t xml:space="preserve">The Science of the total environment </w:t>
          </w:r>
          <w:r w:rsidRPr="009E5450">
            <w:rPr>
              <w:lang w:val="en-US"/>
            </w:rPr>
            <w:t>763, p. 143012. DOI: 10.1016/j.scitotenv.2020.143012.</w:t>
          </w:r>
        </w:p>
        <w:p w14:paraId="3A423DC8" w14:textId="77777777" w:rsidR="009E5450" w:rsidRDefault="009E5450" w:rsidP="009E5450">
          <w:pPr>
            <w:pStyle w:val="CitaviBibliographyEntry"/>
            <w:rPr>
              <w:lang w:val="en-US"/>
            </w:rPr>
          </w:pPr>
          <w:bookmarkStart w:id="29" w:name="_CTVL00168b89d630e6d422694d0298cacb194ed"/>
          <w:r>
            <w:rPr>
              <w:lang w:val="en-US"/>
            </w:rPr>
            <w:t>Long, Jonathan; Shelhamer, Evan; Darrell, Trevor (2015): Fully convolutional networks for semantic segmentation, pp. 3431–3440. DOI: 10.1109/CVPR.2015.7298965.</w:t>
          </w:r>
        </w:p>
        <w:p w14:paraId="4C54F2A4" w14:textId="77777777" w:rsidR="009E5450" w:rsidRDefault="009E5450" w:rsidP="009E5450">
          <w:pPr>
            <w:pStyle w:val="CitaviBibliographyEntry"/>
            <w:rPr>
              <w:lang w:val="en-US"/>
            </w:rPr>
          </w:pPr>
          <w:bookmarkStart w:id="30" w:name="_CTVL00108a15b148e534401bad7ec8a7d8a8c9d"/>
          <w:bookmarkEnd w:id="29"/>
          <w:r>
            <w:rPr>
              <w:lang w:val="en-US"/>
            </w:rPr>
            <w:t>Mansour, Shawky; Al-Belushi, Mohammed; Al-Awadhi, Talal (2020): Monitoring land use and land cover changes in the mountainous cities of Oman using GIS and CA-Markov modelling techniques. In</w:t>
          </w:r>
          <w:bookmarkEnd w:id="30"/>
          <w:r>
            <w:rPr>
              <w:lang w:val="en-US"/>
            </w:rPr>
            <w:t xml:space="preserve"> </w:t>
          </w:r>
          <w:r w:rsidRPr="009E5450">
            <w:rPr>
              <w:i/>
              <w:lang w:val="en-US"/>
            </w:rPr>
            <w:t xml:space="preserve">Land use policy </w:t>
          </w:r>
          <w:r w:rsidRPr="009E5450">
            <w:rPr>
              <w:lang w:val="en-US"/>
            </w:rPr>
            <w:t>91, p. 104414. DOI: 10.1016/j.landusepol.2019.104414.</w:t>
          </w:r>
        </w:p>
        <w:p w14:paraId="37798927" w14:textId="77777777" w:rsidR="009E5450" w:rsidRDefault="009E5450" w:rsidP="009E5450">
          <w:pPr>
            <w:pStyle w:val="CitaviBibliographyEntry"/>
            <w:rPr>
              <w:lang w:val="en-US"/>
            </w:rPr>
          </w:pPr>
          <w:bookmarkStart w:id="31" w:name="_CTVL0018e32eb4a56eb4c28a3db3f3e38e41e5e"/>
          <w:r>
            <w:rPr>
              <w:lang w:val="en-US"/>
            </w:rPr>
            <w:t>Mustafa, Ahmed; Cools, Mario; Saadi, Ismaïl; Teller, Jacques (2017): Coupling agent-based, cellular automata and logistic regression into a hybrid urban expansion model (HUEM). In</w:t>
          </w:r>
          <w:bookmarkEnd w:id="31"/>
          <w:r>
            <w:rPr>
              <w:lang w:val="en-US"/>
            </w:rPr>
            <w:t xml:space="preserve"> </w:t>
          </w:r>
          <w:r w:rsidRPr="009E5450">
            <w:rPr>
              <w:i/>
              <w:lang w:val="en-US"/>
            </w:rPr>
            <w:t xml:space="preserve">Land use policy </w:t>
          </w:r>
          <w:r w:rsidRPr="009E5450">
            <w:rPr>
              <w:lang w:val="en-US"/>
            </w:rPr>
            <w:t>69, pp. 529–540. DOI: 10.1016/j.landusepol.2017.10.009.</w:t>
          </w:r>
        </w:p>
        <w:p w14:paraId="1489BEBC" w14:textId="77777777" w:rsidR="009E5450" w:rsidRDefault="009E5450" w:rsidP="009E5450">
          <w:pPr>
            <w:pStyle w:val="CitaviBibliographyEntry"/>
            <w:rPr>
              <w:lang w:val="en-US"/>
            </w:rPr>
          </w:pPr>
          <w:bookmarkStart w:id="32" w:name="_CTVL0017ab775d2874946689e1f319680796ba2"/>
          <w:r>
            <w:rPr>
              <w:lang w:val="en-US"/>
            </w:rPr>
            <w:t>Mustafa, Ahmed; Heppenstall, Alison; Omrani, Hichem; Saadi, Ismaïl; Cools, Mario; Teller, Jacques (2018): Modelling built-up expansion and densification with multinomial logistic regression, cellular automata and genetic algorithm. In</w:t>
          </w:r>
          <w:bookmarkEnd w:id="32"/>
          <w:r>
            <w:rPr>
              <w:lang w:val="en-US"/>
            </w:rPr>
            <w:t xml:space="preserve"> </w:t>
          </w:r>
          <w:r w:rsidRPr="009E5450">
            <w:rPr>
              <w:i/>
              <w:lang w:val="en-US"/>
            </w:rPr>
            <w:t xml:space="preserve">Computers, Environment and Urban Systems </w:t>
          </w:r>
          <w:r w:rsidRPr="009E5450">
            <w:rPr>
              <w:lang w:val="en-US"/>
            </w:rPr>
            <w:t>67, pp. 147–156. DOI: 10.1016/j.compenvurbsys.2017.09.009.</w:t>
          </w:r>
        </w:p>
        <w:p w14:paraId="44153F45" w14:textId="77777777" w:rsidR="009E5450" w:rsidRDefault="009E5450" w:rsidP="009E5450">
          <w:pPr>
            <w:pStyle w:val="CitaviBibliographyEntry"/>
            <w:rPr>
              <w:lang w:val="en-US"/>
            </w:rPr>
          </w:pPr>
          <w:bookmarkStart w:id="33" w:name="_CTVL001ca0984bcf64b4449b1a252bcd87d7636"/>
          <w:r>
            <w:rPr>
              <w:lang w:val="en-US"/>
            </w:rPr>
            <w:t>National Bureau of Statistics of China (2019a): Announcement of the 2019 grain output. Beijing, China. Available online at http://www.gov.cn/xinwen/2019-12/07/content_5459250.htm, checked on 12/20/2020.</w:t>
          </w:r>
        </w:p>
        <w:p w14:paraId="588EACC0" w14:textId="77777777" w:rsidR="009E5450" w:rsidRDefault="009E5450" w:rsidP="009E5450">
          <w:pPr>
            <w:pStyle w:val="CitaviBibliographyEntry"/>
            <w:rPr>
              <w:lang w:val="en-US"/>
            </w:rPr>
          </w:pPr>
          <w:bookmarkStart w:id="34" w:name="_CTVL001c35bf2e7c2534658b4761d0a31513e14"/>
          <w:bookmarkEnd w:id="33"/>
          <w:r>
            <w:rPr>
              <w:lang w:val="en-US"/>
            </w:rPr>
            <w:t>National Bureau of Statistics of China (2019b): China Statistical Yearbook. Beijing, China: China Statistics Press, checked on 11/6/2020.</w:t>
          </w:r>
        </w:p>
        <w:p w14:paraId="18F6A3A0" w14:textId="77777777" w:rsidR="009E5450" w:rsidRDefault="009E5450" w:rsidP="009E5450">
          <w:pPr>
            <w:pStyle w:val="CitaviBibliographyEntry"/>
            <w:rPr>
              <w:lang w:val="en-US"/>
            </w:rPr>
          </w:pPr>
          <w:bookmarkStart w:id="35" w:name="_CTVL001fd60c8239e0a414c8aca35d696548b2f"/>
          <w:bookmarkEnd w:id="34"/>
          <w:r>
            <w:rPr>
              <w:lang w:val="en-US"/>
            </w:rPr>
            <w:t>Peng, Kaifeng; Jiang, Weiguo; Deng, Yue; Liu, Yinghui; Wu, Zhifeng; Chen, Zheng (2020): Simulating wetland changes under different scenarios based on integrating the random forest and CLUE-S models: A case study of Wuhan Urban Agglomeration. In</w:t>
          </w:r>
          <w:bookmarkEnd w:id="35"/>
          <w:r>
            <w:rPr>
              <w:lang w:val="en-US"/>
            </w:rPr>
            <w:t xml:space="preserve"> </w:t>
          </w:r>
          <w:r w:rsidRPr="009E5450">
            <w:rPr>
              <w:i/>
              <w:lang w:val="en-US"/>
            </w:rPr>
            <w:t xml:space="preserve">Ecological Indicators </w:t>
          </w:r>
          <w:r w:rsidRPr="009E5450">
            <w:rPr>
              <w:lang w:val="en-US"/>
            </w:rPr>
            <w:t>117, p. 106671. DOI: 10.1016/j.ecolind.2020.106671.</w:t>
          </w:r>
        </w:p>
        <w:p w14:paraId="0ECD8A2F" w14:textId="77777777" w:rsidR="009E5450" w:rsidRDefault="009E5450" w:rsidP="009E5450">
          <w:pPr>
            <w:pStyle w:val="CitaviBibliographyEntry"/>
            <w:rPr>
              <w:lang w:val="en-US"/>
            </w:rPr>
          </w:pPr>
          <w:bookmarkStart w:id="36" w:name="_CTVL00114278c8f659447319fedeee4c64841c1"/>
          <w:r>
            <w:rPr>
              <w:lang w:val="en-US"/>
            </w:rPr>
            <w:t>Pérez-Molina, Eduardo; Sliuzas, Richard; Flacke, Johannes; Jetten, Victor (2017): Developing a cellular automata model of urban growth to inform spatial policy for flood mitigation: A case study in Kampala, Uganda. In</w:t>
          </w:r>
          <w:bookmarkEnd w:id="36"/>
          <w:r>
            <w:rPr>
              <w:lang w:val="en-US"/>
            </w:rPr>
            <w:t xml:space="preserve"> </w:t>
          </w:r>
          <w:r w:rsidRPr="009E5450">
            <w:rPr>
              <w:i/>
              <w:lang w:val="en-US"/>
            </w:rPr>
            <w:t xml:space="preserve">Computers, Environment and Urban Systems </w:t>
          </w:r>
          <w:r w:rsidRPr="009E5450">
            <w:rPr>
              <w:lang w:val="en-US"/>
            </w:rPr>
            <w:t>65, pp. 53–65. DOI: 10.1016/j.compenvurbsys.2017.04.013.</w:t>
          </w:r>
        </w:p>
        <w:p w14:paraId="5B1FCBB9" w14:textId="77777777" w:rsidR="009E5450" w:rsidRDefault="009E5450" w:rsidP="009E5450">
          <w:pPr>
            <w:pStyle w:val="CitaviBibliographyEntry"/>
            <w:rPr>
              <w:lang w:val="en-US"/>
            </w:rPr>
          </w:pPr>
          <w:bookmarkStart w:id="37" w:name="_CTVL00177fb736feabc425bbba663969c1c7c0b"/>
          <w:r>
            <w:rPr>
              <w:lang w:val="en-US"/>
            </w:rPr>
            <w:t>Pontius, Robert Gilmore; Boersma, Wideke; Castella, Jean-Christophe; Clarke, Keith; Nijs, Ton de; Dietzel, Charles et al. (2008): Comparing the input, output, and validation maps for several models of land change. In</w:t>
          </w:r>
          <w:bookmarkEnd w:id="37"/>
          <w:r>
            <w:rPr>
              <w:lang w:val="en-US"/>
            </w:rPr>
            <w:t xml:space="preserve"> </w:t>
          </w:r>
          <w:r w:rsidRPr="009E5450">
            <w:rPr>
              <w:i/>
              <w:lang w:val="en-US"/>
            </w:rPr>
            <w:t xml:space="preserve">Ann Reg Sci </w:t>
          </w:r>
          <w:r w:rsidRPr="009E5450">
            <w:rPr>
              <w:lang w:val="en-US"/>
            </w:rPr>
            <w:t>42 (1), pp. 11–37. DOI: 10.1007/s00168-007-0138-2.</w:t>
          </w:r>
        </w:p>
        <w:p w14:paraId="1E5ED23E" w14:textId="3C848BFA" w:rsidR="009E5450" w:rsidRDefault="009E5450" w:rsidP="009E5450">
          <w:pPr>
            <w:pStyle w:val="CitaviBibliographyEntry"/>
            <w:rPr>
              <w:lang w:val="en-US"/>
            </w:rPr>
          </w:pPr>
          <w:bookmarkStart w:id="38" w:name="_CTVL00101bdb58274764bc8866451ab53b31ae1"/>
          <w:r>
            <w:rPr>
              <w:lang w:val="en-US"/>
            </w:rPr>
            <w:t xml:space="preserve">Pramanik, Suvamoy; Butsch, Carsten; Punia, Milap (2021): Post-liberal urban dynamics in India – The case of Gurugram, the </w:t>
          </w:r>
          <w:r w:rsidR="004674E5">
            <w:rPr>
              <w:lang w:val="en-US"/>
            </w:rPr>
            <w:t>'</w:t>
          </w:r>
          <w:r>
            <w:rPr>
              <w:lang w:val="en-US"/>
            </w:rPr>
            <w:t>Millennium City</w:t>
          </w:r>
          <w:r w:rsidR="004674E5">
            <w:rPr>
              <w:lang w:val="en-US"/>
            </w:rPr>
            <w:t>'</w:t>
          </w:r>
          <w:r>
            <w:rPr>
              <w:lang w:val="en-US"/>
            </w:rPr>
            <w:t>. In</w:t>
          </w:r>
          <w:bookmarkEnd w:id="38"/>
          <w:r>
            <w:rPr>
              <w:lang w:val="en-US"/>
            </w:rPr>
            <w:t xml:space="preserve"> </w:t>
          </w:r>
          <w:r w:rsidRPr="009E5450">
            <w:rPr>
              <w:i/>
              <w:lang w:val="en-US"/>
            </w:rPr>
            <w:t xml:space="preserve">Remote Sensing Applications: Society and Environment </w:t>
          </w:r>
          <w:r w:rsidRPr="009E5450">
            <w:rPr>
              <w:lang w:val="en-US"/>
            </w:rPr>
            <w:t>22, p. 100504. DOI: 10.1016/j.rsase.2021.100504.</w:t>
          </w:r>
        </w:p>
        <w:p w14:paraId="52EBE219" w14:textId="77777777" w:rsidR="009E5450" w:rsidRDefault="009E5450" w:rsidP="009E5450">
          <w:pPr>
            <w:pStyle w:val="CitaviBibliographyEntry"/>
            <w:rPr>
              <w:lang w:val="en-US"/>
            </w:rPr>
          </w:pPr>
          <w:bookmarkStart w:id="39" w:name="_CTVL001ca3c0fc420ad44beb1fc28d39f985e3f"/>
          <w:r>
            <w:rPr>
              <w:lang w:val="en-US"/>
            </w:rPr>
            <w:t>Prayitno, Gunawan (2020): Land-use prediction in Pandaan District pasuruan regency. In</w:t>
          </w:r>
          <w:bookmarkEnd w:id="39"/>
          <w:r>
            <w:rPr>
              <w:lang w:val="en-US"/>
            </w:rPr>
            <w:t xml:space="preserve"> </w:t>
          </w:r>
          <w:r w:rsidRPr="009E5450">
            <w:rPr>
              <w:i/>
              <w:lang w:val="en-US"/>
            </w:rPr>
            <w:t xml:space="preserve">GEOMATE </w:t>
          </w:r>
          <w:r w:rsidRPr="009E5450">
            <w:rPr>
              <w:lang w:val="en-US"/>
            </w:rPr>
            <w:t>18 (65). DOI: 10.21660/2020.65.41738.</w:t>
          </w:r>
        </w:p>
        <w:p w14:paraId="26B1D054" w14:textId="77777777" w:rsidR="009E5450" w:rsidRDefault="009E5450" w:rsidP="009E5450">
          <w:pPr>
            <w:pStyle w:val="CitaviBibliographyEntry"/>
            <w:rPr>
              <w:lang w:val="en-US"/>
            </w:rPr>
          </w:pPr>
          <w:bookmarkStart w:id="40" w:name="_CTVL0012e6899c2b8314eada7bea47d177d6f36"/>
          <w:r>
            <w:rPr>
              <w:lang w:val="en-US"/>
            </w:rPr>
            <w:t xml:space="preserve">Qian, Yuehui; Xing, Weiran; Guan, Xuefeng; Yang, Tingting; Wu, Huayi (2020): Coupling cellular automata with area partitioning and spatiotemporal convolution for dynamic land use change </w:t>
          </w:r>
          <w:r>
            <w:rPr>
              <w:lang w:val="en-US"/>
            </w:rPr>
            <w:lastRenderedPageBreak/>
            <w:t>simulation. In</w:t>
          </w:r>
          <w:bookmarkEnd w:id="40"/>
          <w:r>
            <w:rPr>
              <w:lang w:val="en-US"/>
            </w:rPr>
            <w:t xml:space="preserve"> </w:t>
          </w:r>
          <w:r w:rsidRPr="009E5450">
            <w:rPr>
              <w:i/>
              <w:lang w:val="en-US"/>
            </w:rPr>
            <w:t xml:space="preserve">The Science of the total environment </w:t>
          </w:r>
          <w:r w:rsidRPr="009E5450">
            <w:rPr>
              <w:lang w:val="en-US"/>
            </w:rPr>
            <w:t>722, p. 137738. DOI: 10.1016/j.scitotenv.2020.137738.</w:t>
          </w:r>
        </w:p>
        <w:p w14:paraId="593FCE90" w14:textId="77777777" w:rsidR="009E5450" w:rsidRDefault="009E5450" w:rsidP="009E5450">
          <w:pPr>
            <w:pStyle w:val="CitaviBibliographyEntry"/>
            <w:rPr>
              <w:lang w:val="en-US"/>
            </w:rPr>
          </w:pPr>
          <w:bookmarkStart w:id="41" w:name="_CTVL0011c44bb79eed8497bb3885d6ea8d58e4e"/>
          <w:r>
            <w:rPr>
              <w:lang w:val="en-US"/>
            </w:rPr>
            <w:t>Qiu, Tong; Song, Conghe; Zhang, Yulong; Liu, Hongsheng; Vose, James M. (2020): Urbanization and climate change jointly shift land surface phenology in the northern mid-latitude large cities. In</w:t>
          </w:r>
          <w:bookmarkEnd w:id="41"/>
          <w:r>
            <w:rPr>
              <w:lang w:val="en-US"/>
            </w:rPr>
            <w:t xml:space="preserve"> </w:t>
          </w:r>
          <w:r w:rsidRPr="009E5450">
            <w:rPr>
              <w:i/>
              <w:lang w:val="en-US"/>
            </w:rPr>
            <w:t xml:space="preserve">Remote Sensing of Environment </w:t>
          </w:r>
          <w:r w:rsidRPr="009E5450">
            <w:rPr>
              <w:lang w:val="en-US"/>
            </w:rPr>
            <w:t>236, p. 111477. DOI: 10.1016/j.rse.2019.111477.</w:t>
          </w:r>
        </w:p>
        <w:p w14:paraId="0BBED017" w14:textId="77777777" w:rsidR="009E5450" w:rsidRDefault="009E5450" w:rsidP="009E5450">
          <w:pPr>
            <w:pStyle w:val="CitaviBibliographyEntry"/>
            <w:rPr>
              <w:lang w:val="en-US"/>
            </w:rPr>
          </w:pPr>
          <w:bookmarkStart w:id="42" w:name="_CTVL001853f172ed5d24724b70849cecd312490"/>
          <w:r>
            <w:rPr>
              <w:lang w:val="en-US"/>
            </w:rPr>
            <w:t>Qiu, Xin (2020): China 40 years infrastructure construction. Singapore: Springer (Research series on the Chinese dream and China's development path, 2363-6866).</w:t>
          </w:r>
        </w:p>
        <w:p w14:paraId="2931225F" w14:textId="77777777" w:rsidR="009E5450" w:rsidRDefault="009E5450" w:rsidP="009E5450">
          <w:pPr>
            <w:pStyle w:val="CitaviBibliographyEntry"/>
            <w:rPr>
              <w:lang w:val="en-US"/>
            </w:rPr>
          </w:pPr>
          <w:bookmarkStart w:id="43" w:name="_CTVL00182ddfddeb0da4c408dbdf9e51c213a17"/>
          <w:bookmarkEnd w:id="42"/>
          <w:r>
            <w:rPr>
              <w:lang w:val="en-US"/>
            </w:rPr>
            <w:t>Ronneberger, Olaf; Fischer, Philipp; Brox, Thomas (2015): U-Net: Convolutional Networks for Biomedical Image Segmentation 9351, pp. 234–241. DOI: 10.1007/978-3-319-24574-4_28.</w:t>
          </w:r>
        </w:p>
        <w:p w14:paraId="00C7D78D" w14:textId="77777777" w:rsidR="009E5450" w:rsidRDefault="009E5450" w:rsidP="009E5450">
          <w:pPr>
            <w:pStyle w:val="CitaviBibliographyEntry"/>
            <w:rPr>
              <w:lang w:val="en-US"/>
            </w:rPr>
          </w:pPr>
          <w:bookmarkStart w:id="44" w:name="_CTVL001cb8c8558228a425e88a0ff5b82d0ccde"/>
          <w:bookmarkEnd w:id="43"/>
          <w:r>
            <w:rPr>
              <w:lang w:val="en-US"/>
            </w:rPr>
            <w:t>Roodposhti, Majid Shadman; Hewitt, Richard J.; Bryan, Brett A. (2020): Towards automatic calibration of neighbourhood influence in cellular automata land-use models. In</w:t>
          </w:r>
          <w:bookmarkEnd w:id="44"/>
          <w:r>
            <w:rPr>
              <w:lang w:val="en-US"/>
            </w:rPr>
            <w:t xml:space="preserve"> </w:t>
          </w:r>
          <w:r w:rsidRPr="009E5450">
            <w:rPr>
              <w:i/>
              <w:lang w:val="en-US"/>
            </w:rPr>
            <w:t xml:space="preserve">Computers, Environment and Urban Systems </w:t>
          </w:r>
          <w:r w:rsidRPr="009E5450">
            <w:rPr>
              <w:lang w:val="en-US"/>
            </w:rPr>
            <w:t>79, p. 101416. DOI: 10.1016/j.compenvurbsys.2019.101416.</w:t>
          </w:r>
        </w:p>
        <w:p w14:paraId="45B300EF" w14:textId="77777777" w:rsidR="009E5450" w:rsidRDefault="009E5450" w:rsidP="009E5450">
          <w:pPr>
            <w:pStyle w:val="CitaviBibliographyEntry"/>
            <w:rPr>
              <w:lang w:val="en-US"/>
            </w:rPr>
          </w:pPr>
          <w:bookmarkStart w:id="45" w:name="_CTVL00191229b48dff64de6acc761328b2ced8f"/>
          <w:r>
            <w:rPr>
              <w:lang w:val="en-US"/>
            </w:rPr>
            <w:t>Ruiz Hernandez, Ivan Elias; Shi, Wenzhong (2018): A Random Forests classification method for urban land-use mapping integrating spatial metrics and texture analysis. In</w:t>
          </w:r>
          <w:bookmarkEnd w:id="45"/>
          <w:r>
            <w:rPr>
              <w:lang w:val="en-US"/>
            </w:rPr>
            <w:t xml:space="preserve"> </w:t>
          </w:r>
          <w:r w:rsidRPr="009E5450">
            <w:rPr>
              <w:i/>
              <w:lang w:val="en-US"/>
            </w:rPr>
            <w:t xml:space="preserve">International Journal of Remote Sensing </w:t>
          </w:r>
          <w:r w:rsidRPr="009E5450">
            <w:rPr>
              <w:lang w:val="en-US"/>
            </w:rPr>
            <w:t>39 (4), pp. 1175–1198. DOI: 10.1080/01431161.2017.1395968.</w:t>
          </w:r>
        </w:p>
        <w:p w14:paraId="1F471C37" w14:textId="77777777" w:rsidR="009E5450" w:rsidRDefault="009E5450" w:rsidP="009E5450">
          <w:pPr>
            <w:pStyle w:val="CitaviBibliographyEntry"/>
            <w:rPr>
              <w:lang w:val="en-US"/>
            </w:rPr>
          </w:pPr>
          <w:bookmarkStart w:id="46" w:name="_CTVL001e888dc529cab4d41a4ddf857ce17d0fd"/>
          <w:r>
            <w:rPr>
              <w:lang w:val="en-US"/>
            </w:rPr>
            <w:t>Shafizadeh-Moghadam, Hossein; Asghari, Ali; Tayyebi, Amin; Taleai, Mohammad (2017): Coupling machine learning, tree-based and statistical models with cellular automata to simulate urban growth. In</w:t>
          </w:r>
          <w:bookmarkEnd w:id="46"/>
          <w:r>
            <w:rPr>
              <w:lang w:val="en-US"/>
            </w:rPr>
            <w:t xml:space="preserve"> </w:t>
          </w:r>
          <w:r w:rsidRPr="009E5450">
            <w:rPr>
              <w:i/>
              <w:lang w:val="en-US"/>
            </w:rPr>
            <w:t xml:space="preserve">Computers, Environment and Urban Systems </w:t>
          </w:r>
          <w:r w:rsidRPr="009E5450">
            <w:rPr>
              <w:lang w:val="en-US"/>
            </w:rPr>
            <w:t>64, pp. 297–308. DOI: 10.1016/j.compenvurbsys.2017.04.002.</w:t>
          </w:r>
        </w:p>
        <w:p w14:paraId="7193E19C" w14:textId="77777777" w:rsidR="009E5450" w:rsidRDefault="009E5450" w:rsidP="009E5450">
          <w:pPr>
            <w:pStyle w:val="CitaviBibliographyEntry"/>
            <w:rPr>
              <w:lang w:val="en-US"/>
            </w:rPr>
          </w:pPr>
          <w:bookmarkStart w:id="47" w:name="_CTVL00135fceb15d3d546dda082e42e1e30f594"/>
          <w:r>
            <w:rPr>
              <w:lang w:val="en-US"/>
            </w:rPr>
            <w:t>Tobler, W. R. (1970): A Computer Movie Simulating Urban Growth in the Detroit Region. In</w:t>
          </w:r>
          <w:bookmarkEnd w:id="47"/>
          <w:r>
            <w:rPr>
              <w:lang w:val="en-US"/>
            </w:rPr>
            <w:t xml:space="preserve"> </w:t>
          </w:r>
          <w:r w:rsidRPr="009E5450">
            <w:rPr>
              <w:i/>
              <w:lang w:val="en-US"/>
            </w:rPr>
            <w:t xml:space="preserve">Economic Geography </w:t>
          </w:r>
          <w:r w:rsidRPr="009E5450">
            <w:rPr>
              <w:lang w:val="en-US"/>
            </w:rPr>
            <w:t>46, p. 234. DOI: 10.2307/143141.</w:t>
          </w:r>
        </w:p>
        <w:p w14:paraId="2C205F5B" w14:textId="77777777" w:rsidR="009E5450" w:rsidRDefault="009E5450" w:rsidP="009E5450">
          <w:pPr>
            <w:pStyle w:val="CitaviBibliographyEntry"/>
            <w:rPr>
              <w:lang w:val="en-US"/>
            </w:rPr>
          </w:pPr>
          <w:bookmarkStart w:id="48" w:name="_CTVL0011d1dec32c2fc49e0904b17978060ca38"/>
          <w:r>
            <w:rPr>
              <w:lang w:val="en-US"/>
            </w:rPr>
            <w:t>Tong, Xiaohua; Feng, Yongjiu (2020): A review of assessment methods for cellular automata models of land-use change and urban growth. In</w:t>
          </w:r>
          <w:bookmarkEnd w:id="48"/>
          <w:r>
            <w:rPr>
              <w:lang w:val="en-US"/>
            </w:rPr>
            <w:t xml:space="preserve"> </w:t>
          </w:r>
          <w:r w:rsidRPr="009E5450">
            <w:rPr>
              <w:i/>
              <w:lang w:val="en-US"/>
            </w:rPr>
            <w:t xml:space="preserve">International Journal of Geographical Information Science </w:t>
          </w:r>
          <w:r w:rsidRPr="009E5450">
            <w:rPr>
              <w:lang w:val="en-US"/>
            </w:rPr>
            <w:t>34 (5), pp. 866–898. DOI: 10.1080/13658816.2019.1684499.</w:t>
          </w:r>
        </w:p>
        <w:p w14:paraId="415F7DD7" w14:textId="77777777" w:rsidR="009E5450" w:rsidRDefault="009E5450" w:rsidP="009E5450">
          <w:pPr>
            <w:pStyle w:val="CitaviBibliographyEntry"/>
            <w:rPr>
              <w:lang w:val="en-US"/>
            </w:rPr>
          </w:pPr>
          <w:bookmarkStart w:id="49" w:name="_CTVL001bac0905f8eb74a3c911374d735fa7ece"/>
          <w:r>
            <w:rPr>
              <w:lang w:val="en-US"/>
            </w:rPr>
            <w:t>Tripathy, Pratyush; Kumar, Amit (2019): Monitoring and modelling spatio-temporal urban growth of Delhi using Cellular Automata and geoinformatics. In</w:t>
          </w:r>
          <w:bookmarkEnd w:id="49"/>
          <w:r>
            <w:rPr>
              <w:lang w:val="en-US"/>
            </w:rPr>
            <w:t xml:space="preserve"> </w:t>
          </w:r>
          <w:r w:rsidRPr="009E5450">
            <w:rPr>
              <w:i/>
              <w:lang w:val="en-US"/>
            </w:rPr>
            <w:t xml:space="preserve">Cities </w:t>
          </w:r>
          <w:r w:rsidRPr="009E5450">
            <w:rPr>
              <w:lang w:val="en-US"/>
            </w:rPr>
            <w:t>90, pp. 52–63. DOI: 10.1016/j.cities.2019.01.021.</w:t>
          </w:r>
        </w:p>
        <w:p w14:paraId="3B805452" w14:textId="77777777" w:rsidR="009E5450" w:rsidRDefault="009E5450" w:rsidP="009E5450">
          <w:pPr>
            <w:pStyle w:val="CitaviBibliographyEntry"/>
            <w:rPr>
              <w:lang w:val="en-US"/>
            </w:rPr>
          </w:pPr>
          <w:bookmarkStart w:id="50" w:name="_CTVL001716235ed94ef475094339459c88ab095"/>
          <w:r>
            <w:rPr>
              <w:lang w:val="en-US"/>
            </w:rPr>
            <w:t>Tzaninis, Yannis; Mandler, Tait; Kaika, Maria; Keil, Roger (2021): Moving urban political ecology beyond the 'urbanization of nature'. In</w:t>
          </w:r>
          <w:bookmarkEnd w:id="50"/>
          <w:r>
            <w:rPr>
              <w:lang w:val="en-US"/>
            </w:rPr>
            <w:t xml:space="preserve"> </w:t>
          </w:r>
          <w:r w:rsidRPr="009E5450">
            <w:rPr>
              <w:i/>
              <w:lang w:val="en-US"/>
            </w:rPr>
            <w:t xml:space="preserve">Progress in human geography </w:t>
          </w:r>
          <w:r w:rsidRPr="009E5450">
            <w:rPr>
              <w:lang w:val="en-US"/>
            </w:rPr>
            <w:t>45 (2), pp. 229–252. DOI: 10.1177/0309132520903350.</w:t>
          </w:r>
        </w:p>
        <w:p w14:paraId="69F33433" w14:textId="77777777" w:rsidR="009E5450" w:rsidRDefault="009E5450" w:rsidP="009E5450">
          <w:pPr>
            <w:pStyle w:val="CitaviBibliographyEntry"/>
            <w:rPr>
              <w:lang w:val="en-US"/>
            </w:rPr>
          </w:pPr>
          <w:bookmarkStart w:id="51" w:name="_CTVL001524b6a1c81514324abdb2b947dac11ef"/>
          <w:r>
            <w:rPr>
              <w:lang w:val="en-US"/>
            </w:rPr>
            <w:t>Valencia, Victor H.; Levin, Gregor; Hansen, Henning Sten (2020): Modelling the spatial extent of urban growth using a cellular automata-based model: a case study for Quito, Ecuador. In</w:t>
          </w:r>
          <w:bookmarkEnd w:id="51"/>
          <w:r>
            <w:rPr>
              <w:lang w:val="en-US"/>
            </w:rPr>
            <w:t xml:space="preserve"> </w:t>
          </w:r>
          <w:r w:rsidRPr="009E5450">
            <w:rPr>
              <w:i/>
              <w:lang w:val="en-US"/>
            </w:rPr>
            <w:t xml:space="preserve">Geografisk Tidsskrift-Danish Journal of Geography </w:t>
          </w:r>
          <w:r w:rsidRPr="009E5450">
            <w:rPr>
              <w:lang w:val="en-US"/>
            </w:rPr>
            <w:t>120 (2), pp. 156–173. DOI: 10.1080/00167223.2020.1823867.</w:t>
          </w:r>
        </w:p>
        <w:p w14:paraId="1C5A1AAF" w14:textId="77777777" w:rsidR="009E5450" w:rsidRDefault="009E5450" w:rsidP="009E5450">
          <w:pPr>
            <w:pStyle w:val="CitaviBibliographyEntry"/>
            <w:rPr>
              <w:lang w:val="en-US"/>
            </w:rPr>
          </w:pPr>
          <w:bookmarkStart w:id="52" w:name="_CTVL0014a8a36f12df6438d9e586bc4273e1f5a"/>
          <w:r>
            <w:rPr>
              <w:lang w:val="en-US"/>
            </w:rPr>
            <w:t>Wang, Haijun; Guo, Jiaqi; Zhang, Bin; Zeng, Haoran (2021a): Simulating urban land growth by incorporating historical information into a cellular automata model. In</w:t>
          </w:r>
          <w:bookmarkEnd w:id="52"/>
          <w:r>
            <w:rPr>
              <w:lang w:val="en-US"/>
            </w:rPr>
            <w:t xml:space="preserve"> </w:t>
          </w:r>
          <w:r w:rsidRPr="009E5450">
            <w:rPr>
              <w:i/>
              <w:lang w:val="en-US"/>
            </w:rPr>
            <w:t xml:space="preserve">Landscape and Urban Planning </w:t>
          </w:r>
          <w:r w:rsidRPr="009E5450">
            <w:rPr>
              <w:lang w:val="en-US"/>
            </w:rPr>
            <w:t>214, p. 104168. DOI: 10.1016/j.landurbplan.2021.104168.</w:t>
          </w:r>
        </w:p>
        <w:p w14:paraId="7B077654" w14:textId="77777777" w:rsidR="009E5450" w:rsidRDefault="009E5450" w:rsidP="009E5450">
          <w:pPr>
            <w:pStyle w:val="CitaviBibliographyEntry"/>
            <w:rPr>
              <w:lang w:val="en-US"/>
            </w:rPr>
          </w:pPr>
          <w:bookmarkStart w:id="53" w:name="_CTVL001260e6eb4777d4861a6ac630e36e7160d"/>
          <w:r>
            <w:rPr>
              <w:lang w:val="en-US"/>
            </w:rPr>
            <w:t>Wang, Jinzhu; Hadjikakou, Michalis; Bryan, Brett A. (2021b): Consistent, accurate, high resolution, long time-series mapping of built-up land in the North China Plain. In</w:t>
          </w:r>
          <w:bookmarkEnd w:id="53"/>
          <w:r>
            <w:rPr>
              <w:lang w:val="en-US"/>
            </w:rPr>
            <w:t xml:space="preserve"> </w:t>
          </w:r>
          <w:r w:rsidRPr="009E5450">
            <w:rPr>
              <w:i/>
              <w:lang w:val="en-US"/>
            </w:rPr>
            <w:t>GIScience &amp; Remote Sensing</w:t>
          </w:r>
          <w:r w:rsidRPr="009E5450">
            <w:rPr>
              <w:lang w:val="en-US"/>
            </w:rPr>
            <w:t>, pp. 1–17. DOI: 10.1080/15481603.2021.1948275.</w:t>
          </w:r>
        </w:p>
        <w:p w14:paraId="14F5C384" w14:textId="77777777" w:rsidR="009E5450" w:rsidRDefault="009E5450" w:rsidP="009E5450">
          <w:pPr>
            <w:pStyle w:val="CitaviBibliographyEntry"/>
            <w:rPr>
              <w:lang w:val="en-US"/>
            </w:rPr>
          </w:pPr>
          <w:bookmarkStart w:id="54" w:name="_CTVL001cd24708f3dea4a0b9cd81874668bf6c6"/>
          <w:r>
            <w:rPr>
              <w:lang w:val="en-US"/>
            </w:rPr>
            <w:t>Wang, Rong; Feng, Yongjiu; Wei, Yongliang; Tong, Xiaohua; Zhai, Shuting; Zhou, Yilun; Wu, Peiqi (2021c): A comparison of proximity and accessibility drivers in simulating dynamic urban growth. In</w:t>
          </w:r>
          <w:bookmarkEnd w:id="54"/>
          <w:r>
            <w:rPr>
              <w:lang w:val="en-US"/>
            </w:rPr>
            <w:t xml:space="preserve"> </w:t>
          </w:r>
          <w:r w:rsidRPr="009E5450">
            <w:rPr>
              <w:i/>
              <w:lang w:val="en-US"/>
            </w:rPr>
            <w:t xml:space="preserve">Transactions in GIS </w:t>
          </w:r>
          <w:r w:rsidRPr="009E5450">
            <w:rPr>
              <w:lang w:val="en-US"/>
            </w:rPr>
            <w:t>25 (2), pp. 923–947. DOI: 10.1111/tgis.12707.</w:t>
          </w:r>
        </w:p>
        <w:p w14:paraId="4B3F2A06" w14:textId="77777777" w:rsidR="009E5450" w:rsidRDefault="009E5450" w:rsidP="009E5450">
          <w:pPr>
            <w:pStyle w:val="CitaviBibliographyEntry"/>
            <w:rPr>
              <w:lang w:val="en-US"/>
            </w:rPr>
          </w:pPr>
          <w:bookmarkStart w:id="55" w:name="_CTVL0019619eedebde64338a1171575c432152c"/>
          <w:r>
            <w:rPr>
              <w:lang w:val="en-US"/>
            </w:rPr>
            <w:lastRenderedPageBreak/>
            <w:t>Xia, Chang; Zhang, Bin (2021): Exploring the effects of partitioned transition rules upon urban growth simulation in a megacity region: a comparative study of cellular automata-based models in the Greater Wuhan Area. In</w:t>
          </w:r>
          <w:bookmarkEnd w:id="55"/>
          <w:r>
            <w:rPr>
              <w:lang w:val="en-US"/>
            </w:rPr>
            <w:t xml:space="preserve"> </w:t>
          </w:r>
          <w:r w:rsidRPr="009E5450">
            <w:rPr>
              <w:i/>
              <w:lang w:val="en-US"/>
            </w:rPr>
            <w:t>GIScience &amp; Remote Sensing</w:t>
          </w:r>
          <w:r w:rsidRPr="009E5450">
            <w:rPr>
              <w:lang w:val="en-US"/>
            </w:rPr>
            <w:t>, pp. 1–24. DOI: 10.1080/15481603.2021.1933714.</w:t>
          </w:r>
        </w:p>
        <w:p w14:paraId="7213CA6B" w14:textId="77777777" w:rsidR="009E5450" w:rsidRDefault="009E5450" w:rsidP="009E5450">
          <w:pPr>
            <w:pStyle w:val="CitaviBibliographyEntry"/>
            <w:rPr>
              <w:lang w:val="en-US"/>
            </w:rPr>
          </w:pPr>
          <w:bookmarkStart w:id="56" w:name="_CTVL001c5af400da2fd45718639781b57c8b886"/>
          <w:r>
            <w:rPr>
              <w:lang w:val="en-US"/>
            </w:rPr>
            <w:t>Xing, Weiran; Qian, Yuehui; Guan, Xuefeng; Yang, Tingting; Wu, Huayi (2020): A novel cellular automata model integrated with deep learning for dynamic spatio-temporal land use change simulation. In</w:t>
          </w:r>
          <w:bookmarkEnd w:id="56"/>
          <w:r>
            <w:rPr>
              <w:lang w:val="en-US"/>
            </w:rPr>
            <w:t xml:space="preserve"> </w:t>
          </w:r>
          <w:r w:rsidRPr="009E5450">
            <w:rPr>
              <w:i/>
              <w:lang w:val="en-US"/>
            </w:rPr>
            <w:t xml:space="preserve">Computers &amp; Geosciences </w:t>
          </w:r>
          <w:r w:rsidRPr="009E5450">
            <w:rPr>
              <w:lang w:val="en-US"/>
            </w:rPr>
            <w:t>137, p. 104430. DOI: 10.1016/j.cageo.2020.104430.</w:t>
          </w:r>
        </w:p>
        <w:p w14:paraId="760E06DD" w14:textId="77777777" w:rsidR="009E5450" w:rsidRDefault="009E5450" w:rsidP="009E5450">
          <w:pPr>
            <w:pStyle w:val="CitaviBibliographyEntry"/>
            <w:rPr>
              <w:lang w:val="en-US"/>
            </w:rPr>
          </w:pPr>
          <w:bookmarkStart w:id="57" w:name="_CTVL00103677faf018e49f98ef4a539c0b154f4"/>
          <w:r>
            <w:rPr>
              <w:lang w:val="en-US"/>
            </w:rPr>
            <w:t>Yu, Jingyan; Hagen-Zanker, Alex; Santitissadeekorn, Naratip; Hughes, Susan (2021): Calibration of cellular automata urban growth models from urban genesis onwards - a novel application of Markov chain Monte Carlo approximate Bayesian computation. In</w:t>
          </w:r>
          <w:bookmarkEnd w:id="57"/>
          <w:r>
            <w:rPr>
              <w:lang w:val="en-US"/>
            </w:rPr>
            <w:t xml:space="preserve"> </w:t>
          </w:r>
          <w:r w:rsidRPr="009E5450">
            <w:rPr>
              <w:i/>
              <w:lang w:val="en-US"/>
            </w:rPr>
            <w:t xml:space="preserve">Computers, Environment and Urban Systems </w:t>
          </w:r>
          <w:r w:rsidRPr="009E5450">
            <w:rPr>
              <w:lang w:val="en-US"/>
            </w:rPr>
            <w:t>90, p. 101689. DOI: 10.1016/j.compenvurbsys.2021.101689.</w:t>
          </w:r>
        </w:p>
        <w:p w14:paraId="3555E095" w14:textId="77777777" w:rsidR="009E5450" w:rsidRDefault="009E5450" w:rsidP="009E5450">
          <w:pPr>
            <w:pStyle w:val="CitaviBibliographyEntry"/>
            <w:rPr>
              <w:lang w:val="en-US"/>
            </w:rPr>
          </w:pPr>
          <w:bookmarkStart w:id="58" w:name="_CTVL00187d124666e7348b5873c8c3570f858ca"/>
          <w:r>
            <w:rPr>
              <w:lang w:val="en-US"/>
            </w:rPr>
            <w:t>Yue, Huanbi; He, Chunyang; Huang, Qingxu; Yin, Dan; Bryan, Brett A. (2020): Stronger policy required to substantially reduce deaths from PM2.5 pollution in China. In</w:t>
          </w:r>
          <w:bookmarkEnd w:id="58"/>
          <w:r>
            <w:rPr>
              <w:lang w:val="en-US"/>
            </w:rPr>
            <w:t xml:space="preserve"> </w:t>
          </w:r>
          <w:r w:rsidRPr="009E5450">
            <w:rPr>
              <w:i/>
              <w:lang w:val="en-US"/>
            </w:rPr>
            <w:t xml:space="preserve">Nature communications </w:t>
          </w:r>
          <w:r w:rsidRPr="009E5450">
            <w:rPr>
              <w:lang w:val="en-US"/>
            </w:rPr>
            <w:t>11 (1), p. 1462. DOI: 10.1038/s41467-020-15319-4.</w:t>
          </w:r>
        </w:p>
        <w:p w14:paraId="0B971408" w14:textId="2AD6855E" w:rsidR="00733CB8" w:rsidRDefault="009E5450" w:rsidP="009E5450">
          <w:pPr>
            <w:pStyle w:val="CitaviBibliographyEntry"/>
            <w:rPr>
              <w:lang w:val="en-US"/>
            </w:rPr>
          </w:pPr>
          <w:bookmarkStart w:id="59" w:name="_CTVL0011b5c730b15de401fba503c218fa2026f"/>
          <w:r>
            <w:rPr>
              <w:lang w:val="en-US"/>
            </w:rPr>
            <w:t>Zhai, Yaqian; Yao, Yao; Guan, Qingfeng; Liang, Xun; Li, Xia; Pan, Yongting et al. (2020): Simulating urban land use change by integrating a convolutional neural network with vector-based cellular automata. In</w:t>
          </w:r>
          <w:bookmarkEnd w:id="59"/>
          <w:r>
            <w:rPr>
              <w:lang w:val="en-US"/>
            </w:rPr>
            <w:t xml:space="preserve"> </w:t>
          </w:r>
          <w:r w:rsidRPr="009E5450">
            <w:rPr>
              <w:i/>
              <w:lang w:val="en-US"/>
            </w:rPr>
            <w:t xml:space="preserve">International Journal of Geographical Information Science </w:t>
          </w:r>
          <w:r w:rsidRPr="009E5450">
            <w:rPr>
              <w:lang w:val="en-US"/>
            </w:rPr>
            <w:t>34 (7), pp. 1475–1499. DOI: 10.1080/13658816.2020.1711915.</w:t>
          </w:r>
          <w:r w:rsidR="00733CB8">
            <w:rPr>
              <w:lang w:val="en-US"/>
            </w:rPr>
            <w:fldChar w:fldCharType="end"/>
          </w:r>
        </w:p>
      </w:sdtContent>
    </w:sdt>
    <w:p w14:paraId="1725FB93" w14:textId="52F6E638" w:rsidR="00733CB8" w:rsidRPr="009E67B1" w:rsidRDefault="00733CB8" w:rsidP="00D71802">
      <w:pPr>
        <w:spacing w:line="276" w:lineRule="auto"/>
        <w:rPr>
          <w:lang w:val="en-US"/>
        </w:rPr>
      </w:pPr>
    </w:p>
    <w:sectPr w:rsidR="00733CB8" w:rsidRPr="009E67B1">
      <w:headerReference w:type="even" r:id="rId111"/>
      <w:headerReference w:type="default" r:id="rId112"/>
      <w:footerReference w:type="even" r:id="rId113"/>
      <w:footerReference w:type="default" r:id="rId114"/>
      <w:headerReference w:type="first" r:id="rId115"/>
      <w:footerReference w:type="first" r:id="rId1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18F62A" w14:textId="77777777" w:rsidR="00914AD4" w:rsidRDefault="00914AD4" w:rsidP="00357C66">
      <w:pPr>
        <w:spacing w:after="0" w:line="240" w:lineRule="auto"/>
      </w:pPr>
      <w:r>
        <w:separator/>
      </w:r>
    </w:p>
  </w:endnote>
  <w:endnote w:type="continuationSeparator" w:id="0">
    <w:p w14:paraId="27020486" w14:textId="77777777" w:rsidR="00914AD4" w:rsidRDefault="00914AD4" w:rsidP="00357C66">
      <w:pPr>
        <w:spacing w:after="0" w:line="240" w:lineRule="auto"/>
      </w:pPr>
      <w:r>
        <w:continuationSeparator/>
      </w:r>
    </w:p>
  </w:endnote>
  <w:endnote w:type="continuationNotice" w:id="1">
    <w:p w14:paraId="63EA7490" w14:textId="77777777" w:rsidR="006F6292" w:rsidRDefault="006F629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45345E" w14:textId="0B10C0EC" w:rsidR="00357C66" w:rsidRDefault="00357C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0A2FC6" w14:textId="6A681D40" w:rsidR="00357C66" w:rsidRDefault="00357C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345635" w14:textId="3BEB2C79" w:rsidR="00357C66" w:rsidRDefault="00357C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701114" w14:textId="77777777" w:rsidR="00914AD4" w:rsidRDefault="00914AD4" w:rsidP="00357C66">
      <w:pPr>
        <w:spacing w:after="0" w:line="240" w:lineRule="auto"/>
      </w:pPr>
      <w:r>
        <w:separator/>
      </w:r>
    </w:p>
  </w:footnote>
  <w:footnote w:type="continuationSeparator" w:id="0">
    <w:p w14:paraId="4BE9731C" w14:textId="77777777" w:rsidR="00914AD4" w:rsidRDefault="00914AD4" w:rsidP="00357C66">
      <w:pPr>
        <w:spacing w:after="0" w:line="240" w:lineRule="auto"/>
      </w:pPr>
      <w:r>
        <w:continuationSeparator/>
      </w:r>
    </w:p>
  </w:footnote>
  <w:footnote w:type="continuationNotice" w:id="1">
    <w:p w14:paraId="0607C83D" w14:textId="77777777" w:rsidR="006F6292" w:rsidRDefault="006F629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F198BC" w14:textId="77777777" w:rsidR="00357C66" w:rsidRDefault="00357C6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AC0E93" w14:textId="77777777" w:rsidR="00357C66" w:rsidRDefault="00357C6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BC29DC" w14:textId="77777777" w:rsidR="00357C66" w:rsidRDefault="00357C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kwNqsFABQvvFAtAAAA"/>
  </w:docVars>
  <w:rsids>
    <w:rsidRoot w:val="00375AEC"/>
    <w:rsid w:val="00000277"/>
    <w:rsid w:val="000010E9"/>
    <w:rsid w:val="000015AA"/>
    <w:rsid w:val="00001E24"/>
    <w:rsid w:val="00002D70"/>
    <w:rsid w:val="000038A3"/>
    <w:rsid w:val="00005136"/>
    <w:rsid w:val="00006ABE"/>
    <w:rsid w:val="00006B83"/>
    <w:rsid w:val="000074FD"/>
    <w:rsid w:val="00007605"/>
    <w:rsid w:val="000108B7"/>
    <w:rsid w:val="00011074"/>
    <w:rsid w:val="00011404"/>
    <w:rsid w:val="00012EB9"/>
    <w:rsid w:val="00013702"/>
    <w:rsid w:val="00015B8B"/>
    <w:rsid w:val="00016D35"/>
    <w:rsid w:val="00021B7D"/>
    <w:rsid w:val="00022208"/>
    <w:rsid w:val="00022489"/>
    <w:rsid w:val="00023C12"/>
    <w:rsid w:val="00023F3A"/>
    <w:rsid w:val="0002582E"/>
    <w:rsid w:val="00025871"/>
    <w:rsid w:val="000314CE"/>
    <w:rsid w:val="0003265C"/>
    <w:rsid w:val="0003736B"/>
    <w:rsid w:val="00037664"/>
    <w:rsid w:val="000407A0"/>
    <w:rsid w:val="000409C0"/>
    <w:rsid w:val="000409F8"/>
    <w:rsid w:val="00040BF9"/>
    <w:rsid w:val="00041A66"/>
    <w:rsid w:val="00041D91"/>
    <w:rsid w:val="000421BE"/>
    <w:rsid w:val="0004752D"/>
    <w:rsid w:val="00047CDE"/>
    <w:rsid w:val="00051547"/>
    <w:rsid w:val="00051A1F"/>
    <w:rsid w:val="0005246D"/>
    <w:rsid w:val="000536BC"/>
    <w:rsid w:val="0005377E"/>
    <w:rsid w:val="00055E0F"/>
    <w:rsid w:val="00057673"/>
    <w:rsid w:val="000578C3"/>
    <w:rsid w:val="000578F9"/>
    <w:rsid w:val="00060A2E"/>
    <w:rsid w:val="00061250"/>
    <w:rsid w:val="00061289"/>
    <w:rsid w:val="0006265B"/>
    <w:rsid w:val="000630DC"/>
    <w:rsid w:val="00063368"/>
    <w:rsid w:val="0007005E"/>
    <w:rsid w:val="00071631"/>
    <w:rsid w:val="00071C32"/>
    <w:rsid w:val="00074D39"/>
    <w:rsid w:val="000755CC"/>
    <w:rsid w:val="00076FCF"/>
    <w:rsid w:val="00077630"/>
    <w:rsid w:val="00077718"/>
    <w:rsid w:val="00077AEA"/>
    <w:rsid w:val="00080972"/>
    <w:rsid w:val="0008391C"/>
    <w:rsid w:val="0008447D"/>
    <w:rsid w:val="00084A75"/>
    <w:rsid w:val="000873E0"/>
    <w:rsid w:val="00090621"/>
    <w:rsid w:val="00090E88"/>
    <w:rsid w:val="000915B8"/>
    <w:rsid w:val="000917FB"/>
    <w:rsid w:val="000927D0"/>
    <w:rsid w:val="00092EC2"/>
    <w:rsid w:val="0009541B"/>
    <w:rsid w:val="0009600B"/>
    <w:rsid w:val="000A05D7"/>
    <w:rsid w:val="000A0742"/>
    <w:rsid w:val="000A1B5E"/>
    <w:rsid w:val="000A1D97"/>
    <w:rsid w:val="000A3A99"/>
    <w:rsid w:val="000A3F1D"/>
    <w:rsid w:val="000A4285"/>
    <w:rsid w:val="000A554C"/>
    <w:rsid w:val="000A6040"/>
    <w:rsid w:val="000A6F5A"/>
    <w:rsid w:val="000A7B26"/>
    <w:rsid w:val="000B1943"/>
    <w:rsid w:val="000B37C5"/>
    <w:rsid w:val="000B3ADC"/>
    <w:rsid w:val="000B4BAD"/>
    <w:rsid w:val="000B4D75"/>
    <w:rsid w:val="000B5D37"/>
    <w:rsid w:val="000B5F65"/>
    <w:rsid w:val="000B6963"/>
    <w:rsid w:val="000B7A2E"/>
    <w:rsid w:val="000C07E2"/>
    <w:rsid w:val="000C1D41"/>
    <w:rsid w:val="000C590E"/>
    <w:rsid w:val="000D53A4"/>
    <w:rsid w:val="000D6395"/>
    <w:rsid w:val="000D7460"/>
    <w:rsid w:val="000D7506"/>
    <w:rsid w:val="000D7614"/>
    <w:rsid w:val="000E1B46"/>
    <w:rsid w:val="000E2B5D"/>
    <w:rsid w:val="000E45C4"/>
    <w:rsid w:val="000E4C75"/>
    <w:rsid w:val="000E545F"/>
    <w:rsid w:val="000E546E"/>
    <w:rsid w:val="000E5A8C"/>
    <w:rsid w:val="000E791E"/>
    <w:rsid w:val="000E7A65"/>
    <w:rsid w:val="000E7B8F"/>
    <w:rsid w:val="000F0101"/>
    <w:rsid w:val="000F10D5"/>
    <w:rsid w:val="000F31E8"/>
    <w:rsid w:val="000F3791"/>
    <w:rsid w:val="000F3CD1"/>
    <w:rsid w:val="000F52F1"/>
    <w:rsid w:val="000F53F4"/>
    <w:rsid w:val="000F6450"/>
    <w:rsid w:val="000F6783"/>
    <w:rsid w:val="001017A4"/>
    <w:rsid w:val="00105515"/>
    <w:rsid w:val="00106EAD"/>
    <w:rsid w:val="00110884"/>
    <w:rsid w:val="00111370"/>
    <w:rsid w:val="00112B78"/>
    <w:rsid w:val="0011389C"/>
    <w:rsid w:val="00113A68"/>
    <w:rsid w:val="00113E49"/>
    <w:rsid w:val="00114624"/>
    <w:rsid w:val="001165CE"/>
    <w:rsid w:val="00117C0A"/>
    <w:rsid w:val="0012033C"/>
    <w:rsid w:val="00121792"/>
    <w:rsid w:val="00121B64"/>
    <w:rsid w:val="0012221C"/>
    <w:rsid w:val="001244D2"/>
    <w:rsid w:val="00125C19"/>
    <w:rsid w:val="00126AF5"/>
    <w:rsid w:val="00126D2F"/>
    <w:rsid w:val="00126E54"/>
    <w:rsid w:val="00126EB9"/>
    <w:rsid w:val="00127ABA"/>
    <w:rsid w:val="001311AE"/>
    <w:rsid w:val="00131BB5"/>
    <w:rsid w:val="00134507"/>
    <w:rsid w:val="00134FE6"/>
    <w:rsid w:val="001364B8"/>
    <w:rsid w:val="00137EDC"/>
    <w:rsid w:val="00141BE6"/>
    <w:rsid w:val="0014430C"/>
    <w:rsid w:val="0014607C"/>
    <w:rsid w:val="001466A6"/>
    <w:rsid w:val="00147273"/>
    <w:rsid w:val="001473B8"/>
    <w:rsid w:val="001478CD"/>
    <w:rsid w:val="00150A90"/>
    <w:rsid w:val="001512AE"/>
    <w:rsid w:val="00151F28"/>
    <w:rsid w:val="00153630"/>
    <w:rsid w:val="001536D0"/>
    <w:rsid w:val="00153AD3"/>
    <w:rsid w:val="001543DC"/>
    <w:rsid w:val="00154F56"/>
    <w:rsid w:val="001614C8"/>
    <w:rsid w:val="00161A95"/>
    <w:rsid w:val="00162E73"/>
    <w:rsid w:val="001631A3"/>
    <w:rsid w:val="001642A6"/>
    <w:rsid w:val="001656A5"/>
    <w:rsid w:val="00165F50"/>
    <w:rsid w:val="00166E9C"/>
    <w:rsid w:val="001675B4"/>
    <w:rsid w:val="001678C4"/>
    <w:rsid w:val="00170E7E"/>
    <w:rsid w:val="001734AA"/>
    <w:rsid w:val="00173575"/>
    <w:rsid w:val="00174778"/>
    <w:rsid w:val="0017496D"/>
    <w:rsid w:val="0017504C"/>
    <w:rsid w:val="00175B1E"/>
    <w:rsid w:val="00176309"/>
    <w:rsid w:val="00176634"/>
    <w:rsid w:val="0017681F"/>
    <w:rsid w:val="0017685D"/>
    <w:rsid w:val="001802D0"/>
    <w:rsid w:val="001827DF"/>
    <w:rsid w:val="00183136"/>
    <w:rsid w:val="001841FC"/>
    <w:rsid w:val="00190623"/>
    <w:rsid w:val="0019190F"/>
    <w:rsid w:val="0019264E"/>
    <w:rsid w:val="00193404"/>
    <w:rsid w:val="00193466"/>
    <w:rsid w:val="0019456F"/>
    <w:rsid w:val="001957CF"/>
    <w:rsid w:val="00196940"/>
    <w:rsid w:val="0019756A"/>
    <w:rsid w:val="00197872"/>
    <w:rsid w:val="001A073A"/>
    <w:rsid w:val="001A099A"/>
    <w:rsid w:val="001A1FD7"/>
    <w:rsid w:val="001A2576"/>
    <w:rsid w:val="001A2C4C"/>
    <w:rsid w:val="001A4309"/>
    <w:rsid w:val="001A48BB"/>
    <w:rsid w:val="001A5F3A"/>
    <w:rsid w:val="001A6C8C"/>
    <w:rsid w:val="001B0403"/>
    <w:rsid w:val="001B07F5"/>
    <w:rsid w:val="001B15B9"/>
    <w:rsid w:val="001B1F0A"/>
    <w:rsid w:val="001B2050"/>
    <w:rsid w:val="001B52EC"/>
    <w:rsid w:val="001B544F"/>
    <w:rsid w:val="001B7630"/>
    <w:rsid w:val="001C1197"/>
    <w:rsid w:val="001C2CFF"/>
    <w:rsid w:val="001C574F"/>
    <w:rsid w:val="001C5EE1"/>
    <w:rsid w:val="001C67E6"/>
    <w:rsid w:val="001D021C"/>
    <w:rsid w:val="001D16A7"/>
    <w:rsid w:val="001D1C68"/>
    <w:rsid w:val="001D1DDF"/>
    <w:rsid w:val="001D23D0"/>
    <w:rsid w:val="001D53CE"/>
    <w:rsid w:val="001D56C7"/>
    <w:rsid w:val="001D70A2"/>
    <w:rsid w:val="001E0638"/>
    <w:rsid w:val="001E0F01"/>
    <w:rsid w:val="001E106F"/>
    <w:rsid w:val="001E2A47"/>
    <w:rsid w:val="001E2E33"/>
    <w:rsid w:val="001E3977"/>
    <w:rsid w:val="001E5873"/>
    <w:rsid w:val="001E6776"/>
    <w:rsid w:val="001F02C4"/>
    <w:rsid w:val="001F0CC3"/>
    <w:rsid w:val="001F0E18"/>
    <w:rsid w:val="001F0ED3"/>
    <w:rsid w:val="001F2162"/>
    <w:rsid w:val="001F38AC"/>
    <w:rsid w:val="001F6453"/>
    <w:rsid w:val="001F7584"/>
    <w:rsid w:val="00200050"/>
    <w:rsid w:val="00200194"/>
    <w:rsid w:val="00200E6C"/>
    <w:rsid w:val="002012F8"/>
    <w:rsid w:val="002018C6"/>
    <w:rsid w:val="00201EA7"/>
    <w:rsid w:val="002022C0"/>
    <w:rsid w:val="00203FE8"/>
    <w:rsid w:val="002058E5"/>
    <w:rsid w:val="00205D3A"/>
    <w:rsid w:val="00206E7C"/>
    <w:rsid w:val="00207D8B"/>
    <w:rsid w:val="0021104E"/>
    <w:rsid w:val="00213A43"/>
    <w:rsid w:val="0021467E"/>
    <w:rsid w:val="00217BEE"/>
    <w:rsid w:val="00220910"/>
    <w:rsid w:val="00220E40"/>
    <w:rsid w:val="00222023"/>
    <w:rsid w:val="00222CBF"/>
    <w:rsid w:val="00222E6F"/>
    <w:rsid w:val="0022366A"/>
    <w:rsid w:val="002247D8"/>
    <w:rsid w:val="002261CC"/>
    <w:rsid w:val="00226E1C"/>
    <w:rsid w:val="00227FC8"/>
    <w:rsid w:val="00230F5A"/>
    <w:rsid w:val="00231D13"/>
    <w:rsid w:val="00235AB8"/>
    <w:rsid w:val="00235C73"/>
    <w:rsid w:val="00237D15"/>
    <w:rsid w:val="00240249"/>
    <w:rsid w:val="002418D3"/>
    <w:rsid w:val="00241DB8"/>
    <w:rsid w:val="002420B5"/>
    <w:rsid w:val="00242E89"/>
    <w:rsid w:val="002436F4"/>
    <w:rsid w:val="00243701"/>
    <w:rsid w:val="00243848"/>
    <w:rsid w:val="00243C38"/>
    <w:rsid w:val="00244755"/>
    <w:rsid w:val="00245AC6"/>
    <w:rsid w:val="002475B1"/>
    <w:rsid w:val="00251856"/>
    <w:rsid w:val="00251E05"/>
    <w:rsid w:val="00254765"/>
    <w:rsid w:val="00256BE8"/>
    <w:rsid w:val="00257C53"/>
    <w:rsid w:val="00261695"/>
    <w:rsid w:val="00262F95"/>
    <w:rsid w:val="00263109"/>
    <w:rsid w:val="002640D8"/>
    <w:rsid w:val="0026429F"/>
    <w:rsid w:val="00264F7E"/>
    <w:rsid w:val="00265C57"/>
    <w:rsid w:val="00265CE4"/>
    <w:rsid w:val="00270024"/>
    <w:rsid w:val="002718D4"/>
    <w:rsid w:val="0027245C"/>
    <w:rsid w:val="002730EE"/>
    <w:rsid w:val="002733B7"/>
    <w:rsid w:val="002734C5"/>
    <w:rsid w:val="00273B4D"/>
    <w:rsid w:val="00275AC6"/>
    <w:rsid w:val="00275DF0"/>
    <w:rsid w:val="002760B4"/>
    <w:rsid w:val="00277ED1"/>
    <w:rsid w:val="0028131F"/>
    <w:rsid w:val="002814C2"/>
    <w:rsid w:val="00281E59"/>
    <w:rsid w:val="0028356F"/>
    <w:rsid w:val="00283B80"/>
    <w:rsid w:val="002843B9"/>
    <w:rsid w:val="002844BC"/>
    <w:rsid w:val="002847BD"/>
    <w:rsid w:val="002858C8"/>
    <w:rsid w:val="00285F3C"/>
    <w:rsid w:val="00290B19"/>
    <w:rsid w:val="002936DC"/>
    <w:rsid w:val="002963FD"/>
    <w:rsid w:val="002976D6"/>
    <w:rsid w:val="002A22E4"/>
    <w:rsid w:val="002A2915"/>
    <w:rsid w:val="002A467F"/>
    <w:rsid w:val="002A48A7"/>
    <w:rsid w:val="002A4A02"/>
    <w:rsid w:val="002A4AF0"/>
    <w:rsid w:val="002A52ED"/>
    <w:rsid w:val="002A5A65"/>
    <w:rsid w:val="002A62B9"/>
    <w:rsid w:val="002A645D"/>
    <w:rsid w:val="002A667E"/>
    <w:rsid w:val="002A6D8E"/>
    <w:rsid w:val="002B051C"/>
    <w:rsid w:val="002B2051"/>
    <w:rsid w:val="002B2D01"/>
    <w:rsid w:val="002B48CC"/>
    <w:rsid w:val="002B6785"/>
    <w:rsid w:val="002B68A8"/>
    <w:rsid w:val="002C2039"/>
    <w:rsid w:val="002C4FFA"/>
    <w:rsid w:val="002C7F06"/>
    <w:rsid w:val="002D0475"/>
    <w:rsid w:val="002D1AE3"/>
    <w:rsid w:val="002D2FEF"/>
    <w:rsid w:val="002D409E"/>
    <w:rsid w:val="002D5203"/>
    <w:rsid w:val="002D5C0E"/>
    <w:rsid w:val="002D66A5"/>
    <w:rsid w:val="002D711E"/>
    <w:rsid w:val="002D7ED5"/>
    <w:rsid w:val="002E12C9"/>
    <w:rsid w:val="002E3CD5"/>
    <w:rsid w:val="002E5708"/>
    <w:rsid w:val="002E6DCF"/>
    <w:rsid w:val="002F0807"/>
    <w:rsid w:val="002F1602"/>
    <w:rsid w:val="002F26D8"/>
    <w:rsid w:val="002F303D"/>
    <w:rsid w:val="002F3261"/>
    <w:rsid w:val="002F452E"/>
    <w:rsid w:val="002F4B00"/>
    <w:rsid w:val="002F5EF3"/>
    <w:rsid w:val="002F5F6E"/>
    <w:rsid w:val="002F7BFC"/>
    <w:rsid w:val="002F7EB8"/>
    <w:rsid w:val="003012B8"/>
    <w:rsid w:val="00301787"/>
    <w:rsid w:val="00302731"/>
    <w:rsid w:val="00304861"/>
    <w:rsid w:val="00304B4E"/>
    <w:rsid w:val="00305AA2"/>
    <w:rsid w:val="00305EF2"/>
    <w:rsid w:val="00307739"/>
    <w:rsid w:val="00307B87"/>
    <w:rsid w:val="00310A01"/>
    <w:rsid w:val="00312CBC"/>
    <w:rsid w:val="0031313C"/>
    <w:rsid w:val="00313DF4"/>
    <w:rsid w:val="00313F16"/>
    <w:rsid w:val="00316058"/>
    <w:rsid w:val="0031643A"/>
    <w:rsid w:val="00317902"/>
    <w:rsid w:val="00317D49"/>
    <w:rsid w:val="0032013A"/>
    <w:rsid w:val="00322F81"/>
    <w:rsid w:val="0032463A"/>
    <w:rsid w:val="00325962"/>
    <w:rsid w:val="00325B4D"/>
    <w:rsid w:val="00325FED"/>
    <w:rsid w:val="003267B9"/>
    <w:rsid w:val="0033110A"/>
    <w:rsid w:val="00331918"/>
    <w:rsid w:val="0033192A"/>
    <w:rsid w:val="00331B6E"/>
    <w:rsid w:val="00331FB9"/>
    <w:rsid w:val="003326D7"/>
    <w:rsid w:val="0033376E"/>
    <w:rsid w:val="00333A57"/>
    <w:rsid w:val="00333C67"/>
    <w:rsid w:val="00334EE0"/>
    <w:rsid w:val="0033537C"/>
    <w:rsid w:val="00335D94"/>
    <w:rsid w:val="00337F87"/>
    <w:rsid w:val="00342815"/>
    <w:rsid w:val="00344098"/>
    <w:rsid w:val="003451DE"/>
    <w:rsid w:val="00346485"/>
    <w:rsid w:val="00347C0A"/>
    <w:rsid w:val="00347E32"/>
    <w:rsid w:val="0035029A"/>
    <w:rsid w:val="00351D6F"/>
    <w:rsid w:val="00351F0F"/>
    <w:rsid w:val="00352949"/>
    <w:rsid w:val="003534FB"/>
    <w:rsid w:val="0035374A"/>
    <w:rsid w:val="00353F8C"/>
    <w:rsid w:val="003552F2"/>
    <w:rsid w:val="003575B2"/>
    <w:rsid w:val="00357C66"/>
    <w:rsid w:val="003619D8"/>
    <w:rsid w:val="00363929"/>
    <w:rsid w:val="00364311"/>
    <w:rsid w:val="003675B8"/>
    <w:rsid w:val="0037035C"/>
    <w:rsid w:val="00372009"/>
    <w:rsid w:val="00372E8D"/>
    <w:rsid w:val="003740AE"/>
    <w:rsid w:val="00374589"/>
    <w:rsid w:val="003751EE"/>
    <w:rsid w:val="00375AEC"/>
    <w:rsid w:val="00375F88"/>
    <w:rsid w:val="00376A48"/>
    <w:rsid w:val="00377899"/>
    <w:rsid w:val="00377C2D"/>
    <w:rsid w:val="003811F2"/>
    <w:rsid w:val="003839CA"/>
    <w:rsid w:val="00383BD4"/>
    <w:rsid w:val="003840FC"/>
    <w:rsid w:val="003862DA"/>
    <w:rsid w:val="00386545"/>
    <w:rsid w:val="00386DA3"/>
    <w:rsid w:val="0039096C"/>
    <w:rsid w:val="00390A3F"/>
    <w:rsid w:val="0039120E"/>
    <w:rsid w:val="00391CE5"/>
    <w:rsid w:val="00393FA2"/>
    <w:rsid w:val="00394A6D"/>
    <w:rsid w:val="0039673B"/>
    <w:rsid w:val="003970AA"/>
    <w:rsid w:val="003A07BD"/>
    <w:rsid w:val="003A0977"/>
    <w:rsid w:val="003A3E0F"/>
    <w:rsid w:val="003A5070"/>
    <w:rsid w:val="003A53D8"/>
    <w:rsid w:val="003B02B0"/>
    <w:rsid w:val="003B0B2C"/>
    <w:rsid w:val="003B19B9"/>
    <w:rsid w:val="003B25FA"/>
    <w:rsid w:val="003B3401"/>
    <w:rsid w:val="003B38B1"/>
    <w:rsid w:val="003B66AA"/>
    <w:rsid w:val="003C035E"/>
    <w:rsid w:val="003C0400"/>
    <w:rsid w:val="003C229E"/>
    <w:rsid w:val="003C2DE3"/>
    <w:rsid w:val="003C32D0"/>
    <w:rsid w:val="003C4084"/>
    <w:rsid w:val="003C5864"/>
    <w:rsid w:val="003C5D66"/>
    <w:rsid w:val="003C64F5"/>
    <w:rsid w:val="003D1F5B"/>
    <w:rsid w:val="003D2AE2"/>
    <w:rsid w:val="003D2B79"/>
    <w:rsid w:val="003D2BE3"/>
    <w:rsid w:val="003D3493"/>
    <w:rsid w:val="003D4894"/>
    <w:rsid w:val="003D4FFB"/>
    <w:rsid w:val="003E0727"/>
    <w:rsid w:val="003E0E60"/>
    <w:rsid w:val="003E14EE"/>
    <w:rsid w:val="003E1FCE"/>
    <w:rsid w:val="003E2256"/>
    <w:rsid w:val="003E2C0B"/>
    <w:rsid w:val="003E52CE"/>
    <w:rsid w:val="003E5918"/>
    <w:rsid w:val="003E6A91"/>
    <w:rsid w:val="003E7D36"/>
    <w:rsid w:val="003F09B4"/>
    <w:rsid w:val="003F0B1D"/>
    <w:rsid w:val="003F0C43"/>
    <w:rsid w:val="003F142F"/>
    <w:rsid w:val="003F201B"/>
    <w:rsid w:val="003F2D61"/>
    <w:rsid w:val="003F48AA"/>
    <w:rsid w:val="003F493C"/>
    <w:rsid w:val="003F5EDB"/>
    <w:rsid w:val="003F5F5F"/>
    <w:rsid w:val="003F5F75"/>
    <w:rsid w:val="003F6BB6"/>
    <w:rsid w:val="003F7EE4"/>
    <w:rsid w:val="00400349"/>
    <w:rsid w:val="004014F7"/>
    <w:rsid w:val="004024C2"/>
    <w:rsid w:val="00405107"/>
    <w:rsid w:val="0040581A"/>
    <w:rsid w:val="00406B83"/>
    <w:rsid w:val="00407DF4"/>
    <w:rsid w:val="004100E6"/>
    <w:rsid w:val="00411809"/>
    <w:rsid w:val="00414BD0"/>
    <w:rsid w:val="00414CD8"/>
    <w:rsid w:val="004168BD"/>
    <w:rsid w:val="00417B81"/>
    <w:rsid w:val="0042047E"/>
    <w:rsid w:val="0042128C"/>
    <w:rsid w:val="0042202C"/>
    <w:rsid w:val="00422236"/>
    <w:rsid w:val="00423B90"/>
    <w:rsid w:val="00425DA2"/>
    <w:rsid w:val="00426D32"/>
    <w:rsid w:val="00427117"/>
    <w:rsid w:val="00430B50"/>
    <w:rsid w:val="0043146D"/>
    <w:rsid w:val="00431580"/>
    <w:rsid w:val="00432432"/>
    <w:rsid w:val="0043327C"/>
    <w:rsid w:val="00433F3B"/>
    <w:rsid w:val="0043568E"/>
    <w:rsid w:val="00435B6F"/>
    <w:rsid w:val="00436805"/>
    <w:rsid w:val="004404C0"/>
    <w:rsid w:val="00442639"/>
    <w:rsid w:val="00442F47"/>
    <w:rsid w:val="00443223"/>
    <w:rsid w:val="004432B8"/>
    <w:rsid w:val="00443B39"/>
    <w:rsid w:val="004457CA"/>
    <w:rsid w:val="00447134"/>
    <w:rsid w:val="004472B0"/>
    <w:rsid w:val="00450D56"/>
    <w:rsid w:val="004510F8"/>
    <w:rsid w:val="00451916"/>
    <w:rsid w:val="00451E1D"/>
    <w:rsid w:val="0045357A"/>
    <w:rsid w:val="00454260"/>
    <w:rsid w:val="00454758"/>
    <w:rsid w:val="0045520F"/>
    <w:rsid w:val="0045532F"/>
    <w:rsid w:val="00455648"/>
    <w:rsid w:val="00457231"/>
    <w:rsid w:val="00461608"/>
    <w:rsid w:val="00461BD9"/>
    <w:rsid w:val="004620DB"/>
    <w:rsid w:val="0046275A"/>
    <w:rsid w:val="00462BEA"/>
    <w:rsid w:val="004635D3"/>
    <w:rsid w:val="00463863"/>
    <w:rsid w:val="00464330"/>
    <w:rsid w:val="00464615"/>
    <w:rsid w:val="00465108"/>
    <w:rsid w:val="0046619C"/>
    <w:rsid w:val="00466215"/>
    <w:rsid w:val="004672D0"/>
    <w:rsid w:val="004674E5"/>
    <w:rsid w:val="00467619"/>
    <w:rsid w:val="00467E4A"/>
    <w:rsid w:val="00470838"/>
    <w:rsid w:val="00472320"/>
    <w:rsid w:val="00473045"/>
    <w:rsid w:val="00473934"/>
    <w:rsid w:val="00475485"/>
    <w:rsid w:val="00475C11"/>
    <w:rsid w:val="004770BA"/>
    <w:rsid w:val="00477EF4"/>
    <w:rsid w:val="00481A18"/>
    <w:rsid w:val="004824C1"/>
    <w:rsid w:val="004835AE"/>
    <w:rsid w:val="00483666"/>
    <w:rsid w:val="00485B2D"/>
    <w:rsid w:val="00485C40"/>
    <w:rsid w:val="0049011F"/>
    <w:rsid w:val="0049101E"/>
    <w:rsid w:val="00491497"/>
    <w:rsid w:val="00492582"/>
    <w:rsid w:val="004939E9"/>
    <w:rsid w:val="0049617F"/>
    <w:rsid w:val="004A21BF"/>
    <w:rsid w:val="004A2A22"/>
    <w:rsid w:val="004A3CC1"/>
    <w:rsid w:val="004A3DDC"/>
    <w:rsid w:val="004A4F5D"/>
    <w:rsid w:val="004A4FD7"/>
    <w:rsid w:val="004A5945"/>
    <w:rsid w:val="004A62AA"/>
    <w:rsid w:val="004A6C26"/>
    <w:rsid w:val="004A7BDA"/>
    <w:rsid w:val="004B270D"/>
    <w:rsid w:val="004B397E"/>
    <w:rsid w:val="004B3FFF"/>
    <w:rsid w:val="004B4384"/>
    <w:rsid w:val="004B4476"/>
    <w:rsid w:val="004B4529"/>
    <w:rsid w:val="004B4ABB"/>
    <w:rsid w:val="004B4FEF"/>
    <w:rsid w:val="004B5208"/>
    <w:rsid w:val="004B5581"/>
    <w:rsid w:val="004B5ADC"/>
    <w:rsid w:val="004B6132"/>
    <w:rsid w:val="004B763F"/>
    <w:rsid w:val="004C0128"/>
    <w:rsid w:val="004C03AE"/>
    <w:rsid w:val="004C159C"/>
    <w:rsid w:val="004C16E7"/>
    <w:rsid w:val="004C20BA"/>
    <w:rsid w:val="004C31BB"/>
    <w:rsid w:val="004C4F7B"/>
    <w:rsid w:val="004C5506"/>
    <w:rsid w:val="004C6AA1"/>
    <w:rsid w:val="004C7AF7"/>
    <w:rsid w:val="004D0628"/>
    <w:rsid w:val="004D0FB1"/>
    <w:rsid w:val="004D7294"/>
    <w:rsid w:val="004D7FD4"/>
    <w:rsid w:val="004E1682"/>
    <w:rsid w:val="004E252D"/>
    <w:rsid w:val="004E45F9"/>
    <w:rsid w:val="004E4969"/>
    <w:rsid w:val="004E6411"/>
    <w:rsid w:val="004E6FC3"/>
    <w:rsid w:val="004E7045"/>
    <w:rsid w:val="004E7FDD"/>
    <w:rsid w:val="004F0BA3"/>
    <w:rsid w:val="004F1B26"/>
    <w:rsid w:val="004F36E3"/>
    <w:rsid w:val="004F3A3A"/>
    <w:rsid w:val="004F6B3B"/>
    <w:rsid w:val="004F7557"/>
    <w:rsid w:val="005008F0"/>
    <w:rsid w:val="00500B6A"/>
    <w:rsid w:val="005010C9"/>
    <w:rsid w:val="005011C0"/>
    <w:rsid w:val="0050440D"/>
    <w:rsid w:val="00504803"/>
    <w:rsid w:val="00504BBB"/>
    <w:rsid w:val="00504FF4"/>
    <w:rsid w:val="00505681"/>
    <w:rsid w:val="00505E4A"/>
    <w:rsid w:val="005118B0"/>
    <w:rsid w:val="00511B30"/>
    <w:rsid w:val="00511F6A"/>
    <w:rsid w:val="0051208E"/>
    <w:rsid w:val="00512206"/>
    <w:rsid w:val="00512B8B"/>
    <w:rsid w:val="00513936"/>
    <w:rsid w:val="005144BF"/>
    <w:rsid w:val="00514997"/>
    <w:rsid w:val="00515278"/>
    <w:rsid w:val="00515403"/>
    <w:rsid w:val="00515D3A"/>
    <w:rsid w:val="00516910"/>
    <w:rsid w:val="00516A8E"/>
    <w:rsid w:val="00520028"/>
    <w:rsid w:val="00520464"/>
    <w:rsid w:val="0052136B"/>
    <w:rsid w:val="005220A2"/>
    <w:rsid w:val="005221CD"/>
    <w:rsid w:val="00522C54"/>
    <w:rsid w:val="00522F78"/>
    <w:rsid w:val="00523D6B"/>
    <w:rsid w:val="00525E89"/>
    <w:rsid w:val="00525F6C"/>
    <w:rsid w:val="00526776"/>
    <w:rsid w:val="00527A2D"/>
    <w:rsid w:val="00530B6E"/>
    <w:rsid w:val="00531735"/>
    <w:rsid w:val="00533D63"/>
    <w:rsid w:val="00536EAD"/>
    <w:rsid w:val="00540CBB"/>
    <w:rsid w:val="0054276E"/>
    <w:rsid w:val="00544CB0"/>
    <w:rsid w:val="00551BDA"/>
    <w:rsid w:val="00552A2A"/>
    <w:rsid w:val="00554620"/>
    <w:rsid w:val="005560D0"/>
    <w:rsid w:val="0055615F"/>
    <w:rsid w:val="005571CA"/>
    <w:rsid w:val="00557831"/>
    <w:rsid w:val="005618B0"/>
    <w:rsid w:val="00562D56"/>
    <w:rsid w:val="00563A2B"/>
    <w:rsid w:val="00563C6C"/>
    <w:rsid w:val="005649DC"/>
    <w:rsid w:val="00564AF5"/>
    <w:rsid w:val="00572119"/>
    <w:rsid w:val="00572760"/>
    <w:rsid w:val="00575ADD"/>
    <w:rsid w:val="005773CE"/>
    <w:rsid w:val="0058025D"/>
    <w:rsid w:val="005802AA"/>
    <w:rsid w:val="00580944"/>
    <w:rsid w:val="005821F7"/>
    <w:rsid w:val="00584F9A"/>
    <w:rsid w:val="005851AF"/>
    <w:rsid w:val="005852CD"/>
    <w:rsid w:val="00585439"/>
    <w:rsid w:val="00585BE8"/>
    <w:rsid w:val="00586165"/>
    <w:rsid w:val="00586918"/>
    <w:rsid w:val="005919B5"/>
    <w:rsid w:val="005925C0"/>
    <w:rsid w:val="00594E13"/>
    <w:rsid w:val="00597043"/>
    <w:rsid w:val="005A0DD9"/>
    <w:rsid w:val="005A177E"/>
    <w:rsid w:val="005A23C4"/>
    <w:rsid w:val="005A2F45"/>
    <w:rsid w:val="005A383B"/>
    <w:rsid w:val="005A590E"/>
    <w:rsid w:val="005A79D7"/>
    <w:rsid w:val="005A7A5D"/>
    <w:rsid w:val="005B16BB"/>
    <w:rsid w:val="005B25F5"/>
    <w:rsid w:val="005B296F"/>
    <w:rsid w:val="005B581A"/>
    <w:rsid w:val="005B618D"/>
    <w:rsid w:val="005C07C3"/>
    <w:rsid w:val="005C215E"/>
    <w:rsid w:val="005C3702"/>
    <w:rsid w:val="005C385B"/>
    <w:rsid w:val="005C44D7"/>
    <w:rsid w:val="005C4691"/>
    <w:rsid w:val="005C6BCE"/>
    <w:rsid w:val="005C7505"/>
    <w:rsid w:val="005D09BB"/>
    <w:rsid w:val="005D24E7"/>
    <w:rsid w:val="005D3B74"/>
    <w:rsid w:val="005D3DAC"/>
    <w:rsid w:val="005D79B7"/>
    <w:rsid w:val="005D7F2F"/>
    <w:rsid w:val="005E2984"/>
    <w:rsid w:val="005E4AA6"/>
    <w:rsid w:val="005E509B"/>
    <w:rsid w:val="005E537A"/>
    <w:rsid w:val="005E6379"/>
    <w:rsid w:val="005E6C41"/>
    <w:rsid w:val="005E6CD5"/>
    <w:rsid w:val="005E7508"/>
    <w:rsid w:val="005E7975"/>
    <w:rsid w:val="005F09C0"/>
    <w:rsid w:val="005F172A"/>
    <w:rsid w:val="005F18B0"/>
    <w:rsid w:val="005F18E3"/>
    <w:rsid w:val="005F2524"/>
    <w:rsid w:val="005F2693"/>
    <w:rsid w:val="005F3806"/>
    <w:rsid w:val="005F3B54"/>
    <w:rsid w:val="005F3FBB"/>
    <w:rsid w:val="005F583C"/>
    <w:rsid w:val="005F675B"/>
    <w:rsid w:val="005F69EE"/>
    <w:rsid w:val="005F6B31"/>
    <w:rsid w:val="005F7298"/>
    <w:rsid w:val="005F72EC"/>
    <w:rsid w:val="0060102D"/>
    <w:rsid w:val="006015A1"/>
    <w:rsid w:val="0060413D"/>
    <w:rsid w:val="006049AA"/>
    <w:rsid w:val="0060588A"/>
    <w:rsid w:val="00607818"/>
    <w:rsid w:val="006104F0"/>
    <w:rsid w:val="00611727"/>
    <w:rsid w:val="00611B24"/>
    <w:rsid w:val="00613155"/>
    <w:rsid w:val="0061337D"/>
    <w:rsid w:val="00614813"/>
    <w:rsid w:val="00615B33"/>
    <w:rsid w:val="0061673F"/>
    <w:rsid w:val="00616CBD"/>
    <w:rsid w:val="00616FA7"/>
    <w:rsid w:val="006173C1"/>
    <w:rsid w:val="0062379F"/>
    <w:rsid w:val="00623A73"/>
    <w:rsid w:val="00624995"/>
    <w:rsid w:val="00625C38"/>
    <w:rsid w:val="00627751"/>
    <w:rsid w:val="006277C5"/>
    <w:rsid w:val="006300BA"/>
    <w:rsid w:val="006326CC"/>
    <w:rsid w:val="00635042"/>
    <w:rsid w:val="006352F8"/>
    <w:rsid w:val="00635E63"/>
    <w:rsid w:val="00637176"/>
    <w:rsid w:val="00637F93"/>
    <w:rsid w:val="00640EB0"/>
    <w:rsid w:val="00640F0F"/>
    <w:rsid w:val="00641F77"/>
    <w:rsid w:val="00642A3A"/>
    <w:rsid w:val="00642AC0"/>
    <w:rsid w:val="00643005"/>
    <w:rsid w:val="00643B33"/>
    <w:rsid w:val="00643F91"/>
    <w:rsid w:val="00643FB2"/>
    <w:rsid w:val="00645FBA"/>
    <w:rsid w:val="00646992"/>
    <w:rsid w:val="0064755D"/>
    <w:rsid w:val="00647ABD"/>
    <w:rsid w:val="00647C93"/>
    <w:rsid w:val="00647F63"/>
    <w:rsid w:val="00650CFA"/>
    <w:rsid w:val="0065251D"/>
    <w:rsid w:val="006525BE"/>
    <w:rsid w:val="00652B90"/>
    <w:rsid w:val="00652D08"/>
    <w:rsid w:val="00652DCB"/>
    <w:rsid w:val="00652E5A"/>
    <w:rsid w:val="006541F3"/>
    <w:rsid w:val="00660A51"/>
    <w:rsid w:val="0066180E"/>
    <w:rsid w:val="00662839"/>
    <w:rsid w:val="00664A65"/>
    <w:rsid w:val="00665511"/>
    <w:rsid w:val="00665769"/>
    <w:rsid w:val="0066734B"/>
    <w:rsid w:val="00671F15"/>
    <w:rsid w:val="00672652"/>
    <w:rsid w:val="00674CA2"/>
    <w:rsid w:val="00676B0A"/>
    <w:rsid w:val="00676BE9"/>
    <w:rsid w:val="00676ED9"/>
    <w:rsid w:val="00677294"/>
    <w:rsid w:val="00680F82"/>
    <w:rsid w:val="0068143E"/>
    <w:rsid w:val="00681B0D"/>
    <w:rsid w:val="006833AB"/>
    <w:rsid w:val="006835D0"/>
    <w:rsid w:val="0068402E"/>
    <w:rsid w:val="00691AA1"/>
    <w:rsid w:val="00692C04"/>
    <w:rsid w:val="00692F39"/>
    <w:rsid w:val="00693550"/>
    <w:rsid w:val="00694EFF"/>
    <w:rsid w:val="006973DE"/>
    <w:rsid w:val="006978AE"/>
    <w:rsid w:val="006A16A7"/>
    <w:rsid w:val="006A24BA"/>
    <w:rsid w:val="006A410B"/>
    <w:rsid w:val="006A69B6"/>
    <w:rsid w:val="006A7CA8"/>
    <w:rsid w:val="006A7FCB"/>
    <w:rsid w:val="006B011A"/>
    <w:rsid w:val="006B0581"/>
    <w:rsid w:val="006B293B"/>
    <w:rsid w:val="006B2D28"/>
    <w:rsid w:val="006B6D9F"/>
    <w:rsid w:val="006B795B"/>
    <w:rsid w:val="006B7D48"/>
    <w:rsid w:val="006C01C6"/>
    <w:rsid w:val="006C210D"/>
    <w:rsid w:val="006C23EF"/>
    <w:rsid w:val="006C33F9"/>
    <w:rsid w:val="006C3A66"/>
    <w:rsid w:val="006C4512"/>
    <w:rsid w:val="006C4E0C"/>
    <w:rsid w:val="006C5194"/>
    <w:rsid w:val="006C594B"/>
    <w:rsid w:val="006C5A76"/>
    <w:rsid w:val="006C5C10"/>
    <w:rsid w:val="006C7D17"/>
    <w:rsid w:val="006D0AC6"/>
    <w:rsid w:val="006D0B71"/>
    <w:rsid w:val="006D0B8A"/>
    <w:rsid w:val="006D123D"/>
    <w:rsid w:val="006D3453"/>
    <w:rsid w:val="006D5126"/>
    <w:rsid w:val="006D70FB"/>
    <w:rsid w:val="006E25FD"/>
    <w:rsid w:val="006E31FD"/>
    <w:rsid w:val="006E55AC"/>
    <w:rsid w:val="006E7918"/>
    <w:rsid w:val="006F087C"/>
    <w:rsid w:val="006F110E"/>
    <w:rsid w:val="006F146A"/>
    <w:rsid w:val="006F1B10"/>
    <w:rsid w:val="006F285D"/>
    <w:rsid w:val="006F428C"/>
    <w:rsid w:val="006F5731"/>
    <w:rsid w:val="006F5982"/>
    <w:rsid w:val="006F6292"/>
    <w:rsid w:val="0070322D"/>
    <w:rsid w:val="007059E6"/>
    <w:rsid w:val="00706F42"/>
    <w:rsid w:val="00711656"/>
    <w:rsid w:val="00712374"/>
    <w:rsid w:val="007139CC"/>
    <w:rsid w:val="007143CF"/>
    <w:rsid w:val="00714728"/>
    <w:rsid w:val="00717499"/>
    <w:rsid w:val="00717E12"/>
    <w:rsid w:val="007200F8"/>
    <w:rsid w:val="00720172"/>
    <w:rsid w:val="0072064A"/>
    <w:rsid w:val="007210DF"/>
    <w:rsid w:val="007215C7"/>
    <w:rsid w:val="007216D2"/>
    <w:rsid w:val="007216F2"/>
    <w:rsid w:val="00722240"/>
    <w:rsid w:val="007231E8"/>
    <w:rsid w:val="00723401"/>
    <w:rsid w:val="00723C69"/>
    <w:rsid w:val="007241C4"/>
    <w:rsid w:val="007255A9"/>
    <w:rsid w:val="00725D61"/>
    <w:rsid w:val="00726B68"/>
    <w:rsid w:val="007270E0"/>
    <w:rsid w:val="007273AA"/>
    <w:rsid w:val="00727D7C"/>
    <w:rsid w:val="00730BE8"/>
    <w:rsid w:val="00730C50"/>
    <w:rsid w:val="00731CC3"/>
    <w:rsid w:val="00733CB8"/>
    <w:rsid w:val="00733D57"/>
    <w:rsid w:val="0073509D"/>
    <w:rsid w:val="00736FBC"/>
    <w:rsid w:val="00740CAC"/>
    <w:rsid w:val="00740FAE"/>
    <w:rsid w:val="00741505"/>
    <w:rsid w:val="00741506"/>
    <w:rsid w:val="007426FC"/>
    <w:rsid w:val="007445FA"/>
    <w:rsid w:val="00744652"/>
    <w:rsid w:val="0074465A"/>
    <w:rsid w:val="007449D5"/>
    <w:rsid w:val="007461BF"/>
    <w:rsid w:val="00746B7A"/>
    <w:rsid w:val="007504EA"/>
    <w:rsid w:val="00750FDE"/>
    <w:rsid w:val="007533EF"/>
    <w:rsid w:val="00753D76"/>
    <w:rsid w:val="00755A01"/>
    <w:rsid w:val="00756F1C"/>
    <w:rsid w:val="007608C7"/>
    <w:rsid w:val="00760CCE"/>
    <w:rsid w:val="00761F96"/>
    <w:rsid w:val="007625E7"/>
    <w:rsid w:val="00763613"/>
    <w:rsid w:val="00763914"/>
    <w:rsid w:val="00763B87"/>
    <w:rsid w:val="00764484"/>
    <w:rsid w:val="007646C5"/>
    <w:rsid w:val="00764DD5"/>
    <w:rsid w:val="00766E55"/>
    <w:rsid w:val="0077027F"/>
    <w:rsid w:val="00770C4D"/>
    <w:rsid w:val="00770FFF"/>
    <w:rsid w:val="00771268"/>
    <w:rsid w:val="00771D0A"/>
    <w:rsid w:val="007741C5"/>
    <w:rsid w:val="00775B14"/>
    <w:rsid w:val="00775E73"/>
    <w:rsid w:val="00777C4E"/>
    <w:rsid w:val="00780F6E"/>
    <w:rsid w:val="00783C62"/>
    <w:rsid w:val="00784D09"/>
    <w:rsid w:val="00786512"/>
    <w:rsid w:val="007869CA"/>
    <w:rsid w:val="00786A61"/>
    <w:rsid w:val="00787A32"/>
    <w:rsid w:val="00791990"/>
    <w:rsid w:val="007925B9"/>
    <w:rsid w:val="00792923"/>
    <w:rsid w:val="00794933"/>
    <w:rsid w:val="007949C1"/>
    <w:rsid w:val="00794E92"/>
    <w:rsid w:val="0079519F"/>
    <w:rsid w:val="007966D4"/>
    <w:rsid w:val="007979C7"/>
    <w:rsid w:val="007A12C6"/>
    <w:rsid w:val="007A194F"/>
    <w:rsid w:val="007A1AAA"/>
    <w:rsid w:val="007A23BF"/>
    <w:rsid w:val="007A2F63"/>
    <w:rsid w:val="007A4034"/>
    <w:rsid w:val="007A7765"/>
    <w:rsid w:val="007B1591"/>
    <w:rsid w:val="007B1AA0"/>
    <w:rsid w:val="007B2A59"/>
    <w:rsid w:val="007B2AAC"/>
    <w:rsid w:val="007B467A"/>
    <w:rsid w:val="007B49EF"/>
    <w:rsid w:val="007B4F33"/>
    <w:rsid w:val="007B797B"/>
    <w:rsid w:val="007B7FDB"/>
    <w:rsid w:val="007C080C"/>
    <w:rsid w:val="007C09EA"/>
    <w:rsid w:val="007C1B06"/>
    <w:rsid w:val="007C1DD5"/>
    <w:rsid w:val="007C21E9"/>
    <w:rsid w:val="007C23B4"/>
    <w:rsid w:val="007C348F"/>
    <w:rsid w:val="007C41F3"/>
    <w:rsid w:val="007C47A0"/>
    <w:rsid w:val="007C4CBE"/>
    <w:rsid w:val="007C4E2F"/>
    <w:rsid w:val="007C506A"/>
    <w:rsid w:val="007C6E97"/>
    <w:rsid w:val="007D0596"/>
    <w:rsid w:val="007D0E6C"/>
    <w:rsid w:val="007D160E"/>
    <w:rsid w:val="007D174C"/>
    <w:rsid w:val="007D20E6"/>
    <w:rsid w:val="007D31AD"/>
    <w:rsid w:val="007D4323"/>
    <w:rsid w:val="007D695E"/>
    <w:rsid w:val="007D6B4F"/>
    <w:rsid w:val="007E048B"/>
    <w:rsid w:val="007E19F1"/>
    <w:rsid w:val="007E2730"/>
    <w:rsid w:val="007E56E3"/>
    <w:rsid w:val="007E5B9F"/>
    <w:rsid w:val="007E7874"/>
    <w:rsid w:val="007F20C3"/>
    <w:rsid w:val="007F2212"/>
    <w:rsid w:val="007F313F"/>
    <w:rsid w:val="007F3EF5"/>
    <w:rsid w:val="007F3FEA"/>
    <w:rsid w:val="007F4641"/>
    <w:rsid w:val="007F5A19"/>
    <w:rsid w:val="007F698C"/>
    <w:rsid w:val="007F69E5"/>
    <w:rsid w:val="007F7406"/>
    <w:rsid w:val="007F7C6A"/>
    <w:rsid w:val="008014A3"/>
    <w:rsid w:val="00801CE2"/>
    <w:rsid w:val="00802815"/>
    <w:rsid w:val="0080329F"/>
    <w:rsid w:val="00803837"/>
    <w:rsid w:val="008079E5"/>
    <w:rsid w:val="00807B9A"/>
    <w:rsid w:val="008108C6"/>
    <w:rsid w:val="00812FC6"/>
    <w:rsid w:val="00814A7F"/>
    <w:rsid w:val="00814E63"/>
    <w:rsid w:val="00815593"/>
    <w:rsid w:val="00816013"/>
    <w:rsid w:val="00817B4C"/>
    <w:rsid w:val="008211D2"/>
    <w:rsid w:val="0082250C"/>
    <w:rsid w:val="00823275"/>
    <w:rsid w:val="00825319"/>
    <w:rsid w:val="00825D73"/>
    <w:rsid w:val="00825EEB"/>
    <w:rsid w:val="00826695"/>
    <w:rsid w:val="0082718A"/>
    <w:rsid w:val="0083009C"/>
    <w:rsid w:val="00832472"/>
    <w:rsid w:val="0083255C"/>
    <w:rsid w:val="00833203"/>
    <w:rsid w:val="00834CB0"/>
    <w:rsid w:val="00836FFE"/>
    <w:rsid w:val="00837EDC"/>
    <w:rsid w:val="008423FC"/>
    <w:rsid w:val="00844190"/>
    <w:rsid w:val="0084566B"/>
    <w:rsid w:val="008461B0"/>
    <w:rsid w:val="00846A16"/>
    <w:rsid w:val="00850187"/>
    <w:rsid w:val="00850291"/>
    <w:rsid w:val="00850309"/>
    <w:rsid w:val="0085063F"/>
    <w:rsid w:val="008512FF"/>
    <w:rsid w:val="008513B6"/>
    <w:rsid w:val="008515C0"/>
    <w:rsid w:val="00852DC5"/>
    <w:rsid w:val="0085354E"/>
    <w:rsid w:val="00853CC6"/>
    <w:rsid w:val="00853D73"/>
    <w:rsid w:val="00855314"/>
    <w:rsid w:val="0085575A"/>
    <w:rsid w:val="0085680B"/>
    <w:rsid w:val="00861349"/>
    <w:rsid w:val="00862E26"/>
    <w:rsid w:val="00864B17"/>
    <w:rsid w:val="00865E76"/>
    <w:rsid w:val="0086767C"/>
    <w:rsid w:val="00870737"/>
    <w:rsid w:val="00871C13"/>
    <w:rsid w:val="00872198"/>
    <w:rsid w:val="00874EC4"/>
    <w:rsid w:val="008757F8"/>
    <w:rsid w:val="0087633E"/>
    <w:rsid w:val="00876D20"/>
    <w:rsid w:val="00880B35"/>
    <w:rsid w:val="0088126E"/>
    <w:rsid w:val="0088224D"/>
    <w:rsid w:val="00882691"/>
    <w:rsid w:val="00882D87"/>
    <w:rsid w:val="00883275"/>
    <w:rsid w:val="008839AC"/>
    <w:rsid w:val="00884417"/>
    <w:rsid w:val="008874FE"/>
    <w:rsid w:val="00887AAA"/>
    <w:rsid w:val="00890467"/>
    <w:rsid w:val="008907AA"/>
    <w:rsid w:val="00891261"/>
    <w:rsid w:val="0089453C"/>
    <w:rsid w:val="008946F0"/>
    <w:rsid w:val="00896FEC"/>
    <w:rsid w:val="008A0A0B"/>
    <w:rsid w:val="008A16DE"/>
    <w:rsid w:val="008A2EE7"/>
    <w:rsid w:val="008A3A0B"/>
    <w:rsid w:val="008A3C21"/>
    <w:rsid w:val="008A5BB9"/>
    <w:rsid w:val="008A6D44"/>
    <w:rsid w:val="008A6D4D"/>
    <w:rsid w:val="008A721F"/>
    <w:rsid w:val="008A7D79"/>
    <w:rsid w:val="008B0A46"/>
    <w:rsid w:val="008B0B92"/>
    <w:rsid w:val="008B1BF9"/>
    <w:rsid w:val="008B4181"/>
    <w:rsid w:val="008B4210"/>
    <w:rsid w:val="008B4BCB"/>
    <w:rsid w:val="008B4EB6"/>
    <w:rsid w:val="008B5E8A"/>
    <w:rsid w:val="008B6D41"/>
    <w:rsid w:val="008B77F0"/>
    <w:rsid w:val="008C0AAE"/>
    <w:rsid w:val="008C105A"/>
    <w:rsid w:val="008C1D65"/>
    <w:rsid w:val="008C219A"/>
    <w:rsid w:val="008C26C5"/>
    <w:rsid w:val="008C780B"/>
    <w:rsid w:val="008D00C0"/>
    <w:rsid w:val="008D11E5"/>
    <w:rsid w:val="008D132D"/>
    <w:rsid w:val="008D4D1A"/>
    <w:rsid w:val="008D653A"/>
    <w:rsid w:val="008D7B19"/>
    <w:rsid w:val="008D7D20"/>
    <w:rsid w:val="008E0238"/>
    <w:rsid w:val="008E08A6"/>
    <w:rsid w:val="008E14BA"/>
    <w:rsid w:val="008E183E"/>
    <w:rsid w:val="008E2CB4"/>
    <w:rsid w:val="008E3864"/>
    <w:rsid w:val="008E5983"/>
    <w:rsid w:val="008E5A24"/>
    <w:rsid w:val="008F00DF"/>
    <w:rsid w:val="008F11D9"/>
    <w:rsid w:val="008F11FE"/>
    <w:rsid w:val="008F2069"/>
    <w:rsid w:val="008F2632"/>
    <w:rsid w:val="008F3135"/>
    <w:rsid w:val="008F390F"/>
    <w:rsid w:val="008F5524"/>
    <w:rsid w:val="008F58DD"/>
    <w:rsid w:val="008F72C9"/>
    <w:rsid w:val="008F763A"/>
    <w:rsid w:val="008F7729"/>
    <w:rsid w:val="008F78E4"/>
    <w:rsid w:val="00902F22"/>
    <w:rsid w:val="00903312"/>
    <w:rsid w:val="00904559"/>
    <w:rsid w:val="0090459F"/>
    <w:rsid w:val="00904F29"/>
    <w:rsid w:val="009054CF"/>
    <w:rsid w:val="0091103D"/>
    <w:rsid w:val="00911623"/>
    <w:rsid w:val="00912120"/>
    <w:rsid w:val="00914AD4"/>
    <w:rsid w:val="009153E7"/>
    <w:rsid w:val="00915AC6"/>
    <w:rsid w:val="00915D14"/>
    <w:rsid w:val="00916E1C"/>
    <w:rsid w:val="009177F9"/>
    <w:rsid w:val="0091798F"/>
    <w:rsid w:val="00920205"/>
    <w:rsid w:val="0092042E"/>
    <w:rsid w:val="00920438"/>
    <w:rsid w:val="009216A4"/>
    <w:rsid w:val="00923295"/>
    <w:rsid w:val="0092357C"/>
    <w:rsid w:val="009255F5"/>
    <w:rsid w:val="00925C3E"/>
    <w:rsid w:val="00926603"/>
    <w:rsid w:val="00927FAC"/>
    <w:rsid w:val="009308AA"/>
    <w:rsid w:val="0093133F"/>
    <w:rsid w:val="00933EFB"/>
    <w:rsid w:val="00935408"/>
    <w:rsid w:val="00935436"/>
    <w:rsid w:val="00936B5B"/>
    <w:rsid w:val="00936BA5"/>
    <w:rsid w:val="00940586"/>
    <w:rsid w:val="00940632"/>
    <w:rsid w:val="00941437"/>
    <w:rsid w:val="009415AD"/>
    <w:rsid w:val="00943396"/>
    <w:rsid w:val="009433E7"/>
    <w:rsid w:val="00946564"/>
    <w:rsid w:val="00946764"/>
    <w:rsid w:val="00946C3E"/>
    <w:rsid w:val="0094798B"/>
    <w:rsid w:val="00947CE9"/>
    <w:rsid w:val="00950737"/>
    <w:rsid w:val="00951923"/>
    <w:rsid w:val="00960212"/>
    <w:rsid w:val="00960DCE"/>
    <w:rsid w:val="00960E4A"/>
    <w:rsid w:val="00960EF3"/>
    <w:rsid w:val="00961343"/>
    <w:rsid w:val="0096232D"/>
    <w:rsid w:val="009630D6"/>
    <w:rsid w:val="0096333F"/>
    <w:rsid w:val="00966998"/>
    <w:rsid w:val="00967B3A"/>
    <w:rsid w:val="00970D78"/>
    <w:rsid w:val="00970D9F"/>
    <w:rsid w:val="00971C8F"/>
    <w:rsid w:val="00971E2A"/>
    <w:rsid w:val="009739EB"/>
    <w:rsid w:val="0097464C"/>
    <w:rsid w:val="00974CF7"/>
    <w:rsid w:val="00976F5E"/>
    <w:rsid w:val="00977050"/>
    <w:rsid w:val="00977724"/>
    <w:rsid w:val="00977D08"/>
    <w:rsid w:val="00981D27"/>
    <w:rsid w:val="00982E18"/>
    <w:rsid w:val="009850DD"/>
    <w:rsid w:val="00985864"/>
    <w:rsid w:val="00986327"/>
    <w:rsid w:val="0098723A"/>
    <w:rsid w:val="00990B18"/>
    <w:rsid w:val="009926F7"/>
    <w:rsid w:val="009940B0"/>
    <w:rsid w:val="00994403"/>
    <w:rsid w:val="00994455"/>
    <w:rsid w:val="00994C3B"/>
    <w:rsid w:val="00997299"/>
    <w:rsid w:val="00997CC1"/>
    <w:rsid w:val="009A0FE6"/>
    <w:rsid w:val="009A17EA"/>
    <w:rsid w:val="009A278D"/>
    <w:rsid w:val="009A2FD1"/>
    <w:rsid w:val="009A4D56"/>
    <w:rsid w:val="009A53E6"/>
    <w:rsid w:val="009A5E47"/>
    <w:rsid w:val="009A61A8"/>
    <w:rsid w:val="009A62E3"/>
    <w:rsid w:val="009B08F1"/>
    <w:rsid w:val="009B0BBF"/>
    <w:rsid w:val="009B0C88"/>
    <w:rsid w:val="009B21FB"/>
    <w:rsid w:val="009B374E"/>
    <w:rsid w:val="009B4E7C"/>
    <w:rsid w:val="009B6A5A"/>
    <w:rsid w:val="009C021C"/>
    <w:rsid w:val="009C028C"/>
    <w:rsid w:val="009C0359"/>
    <w:rsid w:val="009C21EE"/>
    <w:rsid w:val="009C43E8"/>
    <w:rsid w:val="009C4F2F"/>
    <w:rsid w:val="009C6053"/>
    <w:rsid w:val="009C7037"/>
    <w:rsid w:val="009C73B6"/>
    <w:rsid w:val="009C7D21"/>
    <w:rsid w:val="009D0C96"/>
    <w:rsid w:val="009D0F2E"/>
    <w:rsid w:val="009D10BB"/>
    <w:rsid w:val="009D4234"/>
    <w:rsid w:val="009D575B"/>
    <w:rsid w:val="009D5874"/>
    <w:rsid w:val="009D6D2B"/>
    <w:rsid w:val="009D700A"/>
    <w:rsid w:val="009E1F1A"/>
    <w:rsid w:val="009E3CCD"/>
    <w:rsid w:val="009E3EE4"/>
    <w:rsid w:val="009E435C"/>
    <w:rsid w:val="009E437C"/>
    <w:rsid w:val="009E4C20"/>
    <w:rsid w:val="009E4CC5"/>
    <w:rsid w:val="009E5450"/>
    <w:rsid w:val="009E598F"/>
    <w:rsid w:val="009E67B1"/>
    <w:rsid w:val="009E6B88"/>
    <w:rsid w:val="009E6F36"/>
    <w:rsid w:val="009E7436"/>
    <w:rsid w:val="009E771E"/>
    <w:rsid w:val="009E7AF5"/>
    <w:rsid w:val="009F1F92"/>
    <w:rsid w:val="009F2399"/>
    <w:rsid w:val="009F5F85"/>
    <w:rsid w:val="009F6637"/>
    <w:rsid w:val="009F6756"/>
    <w:rsid w:val="00A001A5"/>
    <w:rsid w:val="00A00A73"/>
    <w:rsid w:val="00A00BBF"/>
    <w:rsid w:val="00A01948"/>
    <w:rsid w:val="00A02223"/>
    <w:rsid w:val="00A041D5"/>
    <w:rsid w:val="00A049B9"/>
    <w:rsid w:val="00A06389"/>
    <w:rsid w:val="00A07BEA"/>
    <w:rsid w:val="00A12AB0"/>
    <w:rsid w:val="00A13554"/>
    <w:rsid w:val="00A14867"/>
    <w:rsid w:val="00A15FEB"/>
    <w:rsid w:val="00A16749"/>
    <w:rsid w:val="00A16D11"/>
    <w:rsid w:val="00A2503A"/>
    <w:rsid w:val="00A26BD0"/>
    <w:rsid w:val="00A30AF1"/>
    <w:rsid w:val="00A334D2"/>
    <w:rsid w:val="00A356AD"/>
    <w:rsid w:val="00A35717"/>
    <w:rsid w:val="00A35DAF"/>
    <w:rsid w:val="00A36040"/>
    <w:rsid w:val="00A3608F"/>
    <w:rsid w:val="00A363C9"/>
    <w:rsid w:val="00A36BB3"/>
    <w:rsid w:val="00A37926"/>
    <w:rsid w:val="00A403A9"/>
    <w:rsid w:val="00A406F5"/>
    <w:rsid w:val="00A40F58"/>
    <w:rsid w:val="00A4160E"/>
    <w:rsid w:val="00A42294"/>
    <w:rsid w:val="00A42E04"/>
    <w:rsid w:val="00A45F29"/>
    <w:rsid w:val="00A46A52"/>
    <w:rsid w:val="00A470D1"/>
    <w:rsid w:val="00A47C3A"/>
    <w:rsid w:val="00A50329"/>
    <w:rsid w:val="00A50534"/>
    <w:rsid w:val="00A5058A"/>
    <w:rsid w:val="00A50CD1"/>
    <w:rsid w:val="00A516C7"/>
    <w:rsid w:val="00A53052"/>
    <w:rsid w:val="00A533FA"/>
    <w:rsid w:val="00A54222"/>
    <w:rsid w:val="00A55DCF"/>
    <w:rsid w:val="00A5610E"/>
    <w:rsid w:val="00A60B0A"/>
    <w:rsid w:val="00A614A0"/>
    <w:rsid w:val="00A623BA"/>
    <w:rsid w:val="00A65740"/>
    <w:rsid w:val="00A65814"/>
    <w:rsid w:val="00A6699C"/>
    <w:rsid w:val="00A67092"/>
    <w:rsid w:val="00A67345"/>
    <w:rsid w:val="00A70D19"/>
    <w:rsid w:val="00A72594"/>
    <w:rsid w:val="00A727DD"/>
    <w:rsid w:val="00A73ADA"/>
    <w:rsid w:val="00A7541C"/>
    <w:rsid w:val="00A7613C"/>
    <w:rsid w:val="00A767C5"/>
    <w:rsid w:val="00A76CE2"/>
    <w:rsid w:val="00A77EB1"/>
    <w:rsid w:val="00A80062"/>
    <w:rsid w:val="00A81667"/>
    <w:rsid w:val="00A816D9"/>
    <w:rsid w:val="00A82831"/>
    <w:rsid w:val="00A840E6"/>
    <w:rsid w:val="00A84C1D"/>
    <w:rsid w:val="00A85F9F"/>
    <w:rsid w:val="00A86DAF"/>
    <w:rsid w:val="00A86DFF"/>
    <w:rsid w:val="00A87A2D"/>
    <w:rsid w:val="00A87F01"/>
    <w:rsid w:val="00A90AF0"/>
    <w:rsid w:val="00A921E7"/>
    <w:rsid w:val="00A92B91"/>
    <w:rsid w:val="00A92E82"/>
    <w:rsid w:val="00A93CAD"/>
    <w:rsid w:val="00A9634F"/>
    <w:rsid w:val="00AA15F0"/>
    <w:rsid w:val="00AA1EB8"/>
    <w:rsid w:val="00AA2752"/>
    <w:rsid w:val="00AA2EFD"/>
    <w:rsid w:val="00AA3BAC"/>
    <w:rsid w:val="00AA4F5F"/>
    <w:rsid w:val="00AA512E"/>
    <w:rsid w:val="00AA51B8"/>
    <w:rsid w:val="00AA657A"/>
    <w:rsid w:val="00AA68E5"/>
    <w:rsid w:val="00AB0555"/>
    <w:rsid w:val="00AB0992"/>
    <w:rsid w:val="00AB1052"/>
    <w:rsid w:val="00AB344C"/>
    <w:rsid w:val="00AB3800"/>
    <w:rsid w:val="00AB3D2C"/>
    <w:rsid w:val="00AB4BCC"/>
    <w:rsid w:val="00AB4CCA"/>
    <w:rsid w:val="00AB6395"/>
    <w:rsid w:val="00AB7CA8"/>
    <w:rsid w:val="00AB7FAC"/>
    <w:rsid w:val="00AC0633"/>
    <w:rsid w:val="00AC0D23"/>
    <w:rsid w:val="00AC18F5"/>
    <w:rsid w:val="00AC1A24"/>
    <w:rsid w:val="00AC1BE4"/>
    <w:rsid w:val="00AC1CAD"/>
    <w:rsid w:val="00AC3B0C"/>
    <w:rsid w:val="00AC598B"/>
    <w:rsid w:val="00AC628C"/>
    <w:rsid w:val="00AC68E1"/>
    <w:rsid w:val="00AC7170"/>
    <w:rsid w:val="00AC7B8B"/>
    <w:rsid w:val="00AC7FBE"/>
    <w:rsid w:val="00AD1655"/>
    <w:rsid w:val="00AD1EF9"/>
    <w:rsid w:val="00AD4EE4"/>
    <w:rsid w:val="00AE0AD1"/>
    <w:rsid w:val="00AE1B05"/>
    <w:rsid w:val="00AE2EE9"/>
    <w:rsid w:val="00AE343E"/>
    <w:rsid w:val="00AE536D"/>
    <w:rsid w:val="00AE6056"/>
    <w:rsid w:val="00AE61DA"/>
    <w:rsid w:val="00AE71FB"/>
    <w:rsid w:val="00AF050A"/>
    <w:rsid w:val="00AF3677"/>
    <w:rsid w:val="00AF3B38"/>
    <w:rsid w:val="00AF417E"/>
    <w:rsid w:val="00AF4C1B"/>
    <w:rsid w:val="00AF56B1"/>
    <w:rsid w:val="00AF5AE5"/>
    <w:rsid w:val="00AF5AF6"/>
    <w:rsid w:val="00AF619B"/>
    <w:rsid w:val="00AF63B3"/>
    <w:rsid w:val="00AF7367"/>
    <w:rsid w:val="00AF74DA"/>
    <w:rsid w:val="00AF77C3"/>
    <w:rsid w:val="00AF7C75"/>
    <w:rsid w:val="00AF7FF2"/>
    <w:rsid w:val="00B00232"/>
    <w:rsid w:val="00B01009"/>
    <w:rsid w:val="00B016BD"/>
    <w:rsid w:val="00B03CDD"/>
    <w:rsid w:val="00B0414E"/>
    <w:rsid w:val="00B043C9"/>
    <w:rsid w:val="00B04560"/>
    <w:rsid w:val="00B04A1A"/>
    <w:rsid w:val="00B05AF5"/>
    <w:rsid w:val="00B05F95"/>
    <w:rsid w:val="00B06409"/>
    <w:rsid w:val="00B067A8"/>
    <w:rsid w:val="00B06D89"/>
    <w:rsid w:val="00B07103"/>
    <w:rsid w:val="00B07C4C"/>
    <w:rsid w:val="00B1205C"/>
    <w:rsid w:val="00B127D3"/>
    <w:rsid w:val="00B13BD7"/>
    <w:rsid w:val="00B13D9B"/>
    <w:rsid w:val="00B140A4"/>
    <w:rsid w:val="00B1473F"/>
    <w:rsid w:val="00B171E4"/>
    <w:rsid w:val="00B17B46"/>
    <w:rsid w:val="00B2086C"/>
    <w:rsid w:val="00B20E81"/>
    <w:rsid w:val="00B22FC2"/>
    <w:rsid w:val="00B24127"/>
    <w:rsid w:val="00B24D2C"/>
    <w:rsid w:val="00B25D55"/>
    <w:rsid w:val="00B25FC9"/>
    <w:rsid w:val="00B25FF9"/>
    <w:rsid w:val="00B26D02"/>
    <w:rsid w:val="00B312AD"/>
    <w:rsid w:val="00B3240B"/>
    <w:rsid w:val="00B32A54"/>
    <w:rsid w:val="00B33CC3"/>
    <w:rsid w:val="00B34B2F"/>
    <w:rsid w:val="00B34CFB"/>
    <w:rsid w:val="00B34EB9"/>
    <w:rsid w:val="00B355EC"/>
    <w:rsid w:val="00B41815"/>
    <w:rsid w:val="00B41D1E"/>
    <w:rsid w:val="00B41F34"/>
    <w:rsid w:val="00B4203C"/>
    <w:rsid w:val="00B43350"/>
    <w:rsid w:val="00B4344B"/>
    <w:rsid w:val="00B44FD8"/>
    <w:rsid w:val="00B451F8"/>
    <w:rsid w:val="00B4579D"/>
    <w:rsid w:val="00B45A09"/>
    <w:rsid w:val="00B45EF5"/>
    <w:rsid w:val="00B463CF"/>
    <w:rsid w:val="00B50740"/>
    <w:rsid w:val="00B532D9"/>
    <w:rsid w:val="00B53BB3"/>
    <w:rsid w:val="00B53D86"/>
    <w:rsid w:val="00B565CD"/>
    <w:rsid w:val="00B56B1F"/>
    <w:rsid w:val="00B601D5"/>
    <w:rsid w:val="00B612CF"/>
    <w:rsid w:val="00B6187F"/>
    <w:rsid w:val="00B624C2"/>
    <w:rsid w:val="00B62E9C"/>
    <w:rsid w:val="00B6372F"/>
    <w:rsid w:val="00B64AB0"/>
    <w:rsid w:val="00B6704A"/>
    <w:rsid w:val="00B67BBD"/>
    <w:rsid w:val="00B71EF8"/>
    <w:rsid w:val="00B73C89"/>
    <w:rsid w:val="00B746B7"/>
    <w:rsid w:val="00B7638E"/>
    <w:rsid w:val="00B76DEC"/>
    <w:rsid w:val="00B8166D"/>
    <w:rsid w:val="00B82C63"/>
    <w:rsid w:val="00B830F3"/>
    <w:rsid w:val="00B831EF"/>
    <w:rsid w:val="00B835A4"/>
    <w:rsid w:val="00B86B36"/>
    <w:rsid w:val="00B875E0"/>
    <w:rsid w:val="00B87F04"/>
    <w:rsid w:val="00B90E13"/>
    <w:rsid w:val="00B91000"/>
    <w:rsid w:val="00B91EE0"/>
    <w:rsid w:val="00B925B7"/>
    <w:rsid w:val="00B92B7E"/>
    <w:rsid w:val="00B93304"/>
    <w:rsid w:val="00B94096"/>
    <w:rsid w:val="00B9496D"/>
    <w:rsid w:val="00B96B38"/>
    <w:rsid w:val="00BA038F"/>
    <w:rsid w:val="00BA0E9B"/>
    <w:rsid w:val="00BA2B6E"/>
    <w:rsid w:val="00BA4480"/>
    <w:rsid w:val="00BA5A73"/>
    <w:rsid w:val="00BA5C73"/>
    <w:rsid w:val="00BA6EE7"/>
    <w:rsid w:val="00BA7AF4"/>
    <w:rsid w:val="00BB19E7"/>
    <w:rsid w:val="00BB22AE"/>
    <w:rsid w:val="00BB4793"/>
    <w:rsid w:val="00BB49F4"/>
    <w:rsid w:val="00BB6839"/>
    <w:rsid w:val="00BB6B01"/>
    <w:rsid w:val="00BB7351"/>
    <w:rsid w:val="00BB7759"/>
    <w:rsid w:val="00BC0336"/>
    <w:rsid w:val="00BC0D24"/>
    <w:rsid w:val="00BC3232"/>
    <w:rsid w:val="00BC3734"/>
    <w:rsid w:val="00BC5ACC"/>
    <w:rsid w:val="00BC61FC"/>
    <w:rsid w:val="00BC731F"/>
    <w:rsid w:val="00BC76ED"/>
    <w:rsid w:val="00BC7F05"/>
    <w:rsid w:val="00BC7FDD"/>
    <w:rsid w:val="00BD1D6D"/>
    <w:rsid w:val="00BD3E1B"/>
    <w:rsid w:val="00BD6912"/>
    <w:rsid w:val="00BD6B53"/>
    <w:rsid w:val="00BD7C8A"/>
    <w:rsid w:val="00BE1226"/>
    <w:rsid w:val="00BE310D"/>
    <w:rsid w:val="00BE6E5A"/>
    <w:rsid w:val="00BE72C8"/>
    <w:rsid w:val="00BF0EC5"/>
    <w:rsid w:val="00BF34F9"/>
    <w:rsid w:val="00BF4BCD"/>
    <w:rsid w:val="00BF60F9"/>
    <w:rsid w:val="00BF66AE"/>
    <w:rsid w:val="00BF6E00"/>
    <w:rsid w:val="00BF74B4"/>
    <w:rsid w:val="00C002B6"/>
    <w:rsid w:val="00C01868"/>
    <w:rsid w:val="00C029FC"/>
    <w:rsid w:val="00C02ACC"/>
    <w:rsid w:val="00C02BA8"/>
    <w:rsid w:val="00C03F2F"/>
    <w:rsid w:val="00C04673"/>
    <w:rsid w:val="00C068D0"/>
    <w:rsid w:val="00C11911"/>
    <w:rsid w:val="00C119DC"/>
    <w:rsid w:val="00C11A18"/>
    <w:rsid w:val="00C13E18"/>
    <w:rsid w:val="00C14220"/>
    <w:rsid w:val="00C150FB"/>
    <w:rsid w:val="00C15E71"/>
    <w:rsid w:val="00C177E2"/>
    <w:rsid w:val="00C179DA"/>
    <w:rsid w:val="00C20968"/>
    <w:rsid w:val="00C20BB9"/>
    <w:rsid w:val="00C2211E"/>
    <w:rsid w:val="00C22817"/>
    <w:rsid w:val="00C249F9"/>
    <w:rsid w:val="00C24AF9"/>
    <w:rsid w:val="00C25C44"/>
    <w:rsid w:val="00C26AB5"/>
    <w:rsid w:val="00C27DC3"/>
    <w:rsid w:val="00C30741"/>
    <w:rsid w:val="00C31307"/>
    <w:rsid w:val="00C34C1F"/>
    <w:rsid w:val="00C35A6F"/>
    <w:rsid w:val="00C3672F"/>
    <w:rsid w:val="00C4081B"/>
    <w:rsid w:val="00C422CF"/>
    <w:rsid w:val="00C428C6"/>
    <w:rsid w:val="00C446D7"/>
    <w:rsid w:val="00C44984"/>
    <w:rsid w:val="00C45041"/>
    <w:rsid w:val="00C45E92"/>
    <w:rsid w:val="00C46E87"/>
    <w:rsid w:val="00C509BF"/>
    <w:rsid w:val="00C52424"/>
    <w:rsid w:val="00C53C3F"/>
    <w:rsid w:val="00C53F02"/>
    <w:rsid w:val="00C5507E"/>
    <w:rsid w:val="00C55C81"/>
    <w:rsid w:val="00C564DA"/>
    <w:rsid w:val="00C573E7"/>
    <w:rsid w:val="00C5791C"/>
    <w:rsid w:val="00C57EA6"/>
    <w:rsid w:val="00C60564"/>
    <w:rsid w:val="00C60D6B"/>
    <w:rsid w:val="00C61442"/>
    <w:rsid w:val="00C61A17"/>
    <w:rsid w:val="00C61C9B"/>
    <w:rsid w:val="00C61FAB"/>
    <w:rsid w:val="00C6368B"/>
    <w:rsid w:val="00C6368E"/>
    <w:rsid w:val="00C657C9"/>
    <w:rsid w:val="00C7043D"/>
    <w:rsid w:val="00C71C24"/>
    <w:rsid w:val="00C73A20"/>
    <w:rsid w:val="00C750B0"/>
    <w:rsid w:val="00C75DF6"/>
    <w:rsid w:val="00C76C65"/>
    <w:rsid w:val="00C7737F"/>
    <w:rsid w:val="00C80AA3"/>
    <w:rsid w:val="00C82CA2"/>
    <w:rsid w:val="00C83BF1"/>
    <w:rsid w:val="00C85E6B"/>
    <w:rsid w:val="00C85F26"/>
    <w:rsid w:val="00C87877"/>
    <w:rsid w:val="00C87BC1"/>
    <w:rsid w:val="00C9078A"/>
    <w:rsid w:val="00C90928"/>
    <w:rsid w:val="00C9171F"/>
    <w:rsid w:val="00C91A41"/>
    <w:rsid w:val="00C94D84"/>
    <w:rsid w:val="00C94F84"/>
    <w:rsid w:val="00C95452"/>
    <w:rsid w:val="00C966C2"/>
    <w:rsid w:val="00CA0880"/>
    <w:rsid w:val="00CA13FC"/>
    <w:rsid w:val="00CA1A0E"/>
    <w:rsid w:val="00CA3844"/>
    <w:rsid w:val="00CA4AE6"/>
    <w:rsid w:val="00CA5C07"/>
    <w:rsid w:val="00CA7857"/>
    <w:rsid w:val="00CB247E"/>
    <w:rsid w:val="00CB2A71"/>
    <w:rsid w:val="00CB5C21"/>
    <w:rsid w:val="00CB7D11"/>
    <w:rsid w:val="00CC0B26"/>
    <w:rsid w:val="00CC0CA9"/>
    <w:rsid w:val="00CC0F87"/>
    <w:rsid w:val="00CC1DBE"/>
    <w:rsid w:val="00CC21A7"/>
    <w:rsid w:val="00CC2823"/>
    <w:rsid w:val="00CC2C34"/>
    <w:rsid w:val="00CC38D4"/>
    <w:rsid w:val="00CC4AAE"/>
    <w:rsid w:val="00CC68E7"/>
    <w:rsid w:val="00CC6A0A"/>
    <w:rsid w:val="00CC6B53"/>
    <w:rsid w:val="00CC6C27"/>
    <w:rsid w:val="00CC6D75"/>
    <w:rsid w:val="00CD11B7"/>
    <w:rsid w:val="00CD15A0"/>
    <w:rsid w:val="00CD1ADB"/>
    <w:rsid w:val="00CD1F9C"/>
    <w:rsid w:val="00CD5B60"/>
    <w:rsid w:val="00CD7175"/>
    <w:rsid w:val="00CE02E7"/>
    <w:rsid w:val="00CE0320"/>
    <w:rsid w:val="00CE1D87"/>
    <w:rsid w:val="00CE282A"/>
    <w:rsid w:val="00CE2931"/>
    <w:rsid w:val="00CE2F9D"/>
    <w:rsid w:val="00CE34A8"/>
    <w:rsid w:val="00CE5250"/>
    <w:rsid w:val="00CE7A4D"/>
    <w:rsid w:val="00CE7C85"/>
    <w:rsid w:val="00CE7E38"/>
    <w:rsid w:val="00CF0193"/>
    <w:rsid w:val="00CF0B40"/>
    <w:rsid w:val="00CF29ED"/>
    <w:rsid w:val="00CF3F64"/>
    <w:rsid w:val="00CF419C"/>
    <w:rsid w:val="00CF45C5"/>
    <w:rsid w:val="00CF63F7"/>
    <w:rsid w:val="00CF7CD5"/>
    <w:rsid w:val="00D00C08"/>
    <w:rsid w:val="00D00FBC"/>
    <w:rsid w:val="00D01BB4"/>
    <w:rsid w:val="00D01BB7"/>
    <w:rsid w:val="00D02256"/>
    <w:rsid w:val="00D03952"/>
    <w:rsid w:val="00D046FE"/>
    <w:rsid w:val="00D051DA"/>
    <w:rsid w:val="00D0547A"/>
    <w:rsid w:val="00D05532"/>
    <w:rsid w:val="00D066F3"/>
    <w:rsid w:val="00D07478"/>
    <w:rsid w:val="00D102E7"/>
    <w:rsid w:val="00D10F92"/>
    <w:rsid w:val="00D11AE2"/>
    <w:rsid w:val="00D12E73"/>
    <w:rsid w:val="00D1391C"/>
    <w:rsid w:val="00D139F2"/>
    <w:rsid w:val="00D1579F"/>
    <w:rsid w:val="00D157D1"/>
    <w:rsid w:val="00D1788D"/>
    <w:rsid w:val="00D203C5"/>
    <w:rsid w:val="00D20A92"/>
    <w:rsid w:val="00D22AF6"/>
    <w:rsid w:val="00D25541"/>
    <w:rsid w:val="00D262DA"/>
    <w:rsid w:val="00D26A96"/>
    <w:rsid w:val="00D26D38"/>
    <w:rsid w:val="00D30525"/>
    <w:rsid w:val="00D31ADB"/>
    <w:rsid w:val="00D3222E"/>
    <w:rsid w:val="00D334A5"/>
    <w:rsid w:val="00D34411"/>
    <w:rsid w:val="00D35370"/>
    <w:rsid w:val="00D35BB0"/>
    <w:rsid w:val="00D376F5"/>
    <w:rsid w:val="00D405FE"/>
    <w:rsid w:val="00D42361"/>
    <w:rsid w:val="00D4256A"/>
    <w:rsid w:val="00D42B83"/>
    <w:rsid w:val="00D42EFE"/>
    <w:rsid w:val="00D43807"/>
    <w:rsid w:val="00D4673E"/>
    <w:rsid w:val="00D47FDE"/>
    <w:rsid w:val="00D50560"/>
    <w:rsid w:val="00D50865"/>
    <w:rsid w:val="00D52CA0"/>
    <w:rsid w:val="00D538A0"/>
    <w:rsid w:val="00D553BF"/>
    <w:rsid w:val="00D55956"/>
    <w:rsid w:val="00D57032"/>
    <w:rsid w:val="00D57CBE"/>
    <w:rsid w:val="00D57FF4"/>
    <w:rsid w:val="00D60C95"/>
    <w:rsid w:val="00D62C45"/>
    <w:rsid w:val="00D63A69"/>
    <w:rsid w:val="00D645BF"/>
    <w:rsid w:val="00D65DA8"/>
    <w:rsid w:val="00D668E7"/>
    <w:rsid w:val="00D6695B"/>
    <w:rsid w:val="00D66E73"/>
    <w:rsid w:val="00D67B92"/>
    <w:rsid w:val="00D70AB4"/>
    <w:rsid w:val="00D70CF5"/>
    <w:rsid w:val="00D71228"/>
    <w:rsid w:val="00D71802"/>
    <w:rsid w:val="00D72193"/>
    <w:rsid w:val="00D72914"/>
    <w:rsid w:val="00D72972"/>
    <w:rsid w:val="00D731E5"/>
    <w:rsid w:val="00D73386"/>
    <w:rsid w:val="00D75075"/>
    <w:rsid w:val="00D752E9"/>
    <w:rsid w:val="00D762C7"/>
    <w:rsid w:val="00D764C3"/>
    <w:rsid w:val="00D77430"/>
    <w:rsid w:val="00D8132A"/>
    <w:rsid w:val="00D82B67"/>
    <w:rsid w:val="00D84888"/>
    <w:rsid w:val="00D84A01"/>
    <w:rsid w:val="00D84C96"/>
    <w:rsid w:val="00D85CD8"/>
    <w:rsid w:val="00D86115"/>
    <w:rsid w:val="00D8626B"/>
    <w:rsid w:val="00D8655E"/>
    <w:rsid w:val="00D91E63"/>
    <w:rsid w:val="00D93242"/>
    <w:rsid w:val="00D93871"/>
    <w:rsid w:val="00D94AC9"/>
    <w:rsid w:val="00D95072"/>
    <w:rsid w:val="00D95336"/>
    <w:rsid w:val="00D9540E"/>
    <w:rsid w:val="00D95A8B"/>
    <w:rsid w:val="00D978F2"/>
    <w:rsid w:val="00DA1347"/>
    <w:rsid w:val="00DA15CC"/>
    <w:rsid w:val="00DA27CA"/>
    <w:rsid w:val="00DA305A"/>
    <w:rsid w:val="00DA3B18"/>
    <w:rsid w:val="00DA5E99"/>
    <w:rsid w:val="00DA6845"/>
    <w:rsid w:val="00DB01FE"/>
    <w:rsid w:val="00DB05F4"/>
    <w:rsid w:val="00DB0C74"/>
    <w:rsid w:val="00DB125D"/>
    <w:rsid w:val="00DB176F"/>
    <w:rsid w:val="00DB3C9A"/>
    <w:rsid w:val="00DB4FFE"/>
    <w:rsid w:val="00DB5C50"/>
    <w:rsid w:val="00DB75A0"/>
    <w:rsid w:val="00DB7736"/>
    <w:rsid w:val="00DB7978"/>
    <w:rsid w:val="00DC0EC9"/>
    <w:rsid w:val="00DC18BC"/>
    <w:rsid w:val="00DC20B0"/>
    <w:rsid w:val="00DC5048"/>
    <w:rsid w:val="00DC6B44"/>
    <w:rsid w:val="00DD16AD"/>
    <w:rsid w:val="00DD2DBD"/>
    <w:rsid w:val="00DD438B"/>
    <w:rsid w:val="00DD4401"/>
    <w:rsid w:val="00DD459C"/>
    <w:rsid w:val="00DD57D2"/>
    <w:rsid w:val="00DD7A50"/>
    <w:rsid w:val="00DD7C1C"/>
    <w:rsid w:val="00DE001F"/>
    <w:rsid w:val="00DE0603"/>
    <w:rsid w:val="00DE0E39"/>
    <w:rsid w:val="00DE2235"/>
    <w:rsid w:val="00DE6FDA"/>
    <w:rsid w:val="00DF11A9"/>
    <w:rsid w:val="00DF2939"/>
    <w:rsid w:val="00DF2A46"/>
    <w:rsid w:val="00DF42D8"/>
    <w:rsid w:val="00DF4DBA"/>
    <w:rsid w:val="00DF6051"/>
    <w:rsid w:val="00DF6139"/>
    <w:rsid w:val="00DF6DC1"/>
    <w:rsid w:val="00DF7677"/>
    <w:rsid w:val="00DF7AD4"/>
    <w:rsid w:val="00E005B0"/>
    <w:rsid w:val="00E00866"/>
    <w:rsid w:val="00E0253F"/>
    <w:rsid w:val="00E02CD6"/>
    <w:rsid w:val="00E02E69"/>
    <w:rsid w:val="00E04C5D"/>
    <w:rsid w:val="00E05C70"/>
    <w:rsid w:val="00E05C72"/>
    <w:rsid w:val="00E061A3"/>
    <w:rsid w:val="00E06424"/>
    <w:rsid w:val="00E06AE7"/>
    <w:rsid w:val="00E07251"/>
    <w:rsid w:val="00E07E62"/>
    <w:rsid w:val="00E106CB"/>
    <w:rsid w:val="00E10CC0"/>
    <w:rsid w:val="00E110DA"/>
    <w:rsid w:val="00E11FB6"/>
    <w:rsid w:val="00E120D9"/>
    <w:rsid w:val="00E13261"/>
    <w:rsid w:val="00E143B8"/>
    <w:rsid w:val="00E14BD3"/>
    <w:rsid w:val="00E165D3"/>
    <w:rsid w:val="00E16C8E"/>
    <w:rsid w:val="00E23F58"/>
    <w:rsid w:val="00E260F5"/>
    <w:rsid w:val="00E263D1"/>
    <w:rsid w:val="00E264F5"/>
    <w:rsid w:val="00E27210"/>
    <w:rsid w:val="00E272B4"/>
    <w:rsid w:val="00E27421"/>
    <w:rsid w:val="00E2752A"/>
    <w:rsid w:val="00E27A45"/>
    <w:rsid w:val="00E3091C"/>
    <w:rsid w:val="00E316BA"/>
    <w:rsid w:val="00E31B04"/>
    <w:rsid w:val="00E338E2"/>
    <w:rsid w:val="00E33F0A"/>
    <w:rsid w:val="00E3507F"/>
    <w:rsid w:val="00E35176"/>
    <w:rsid w:val="00E40872"/>
    <w:rsid w:val="00E41B81"/>
    <w:rsid w:val="00E41B8F"/>
    <w:rsid w:val="00E431A0"/>
    <w:rsid w:val="00E43C0E"/>
    <w:rsid w:val="00E45FCC"/>
    <w:rsid w:val="00E46914"/>
    <w:rsid w:val="00E46F70"/>
    <w:rsid w:val="00E47094"/>
    <w:rsid w:val="00E473BE"/>
    <w:rsid w:val="00E47B7B"/>
    <w:rsid w:val="00E47EC9"/>
    <w:rsid w:val="00E5089E"/>
    <w:rsid w:val="00E50B6A"/>
    <w:rsid w:val="00E5172A"/>
    <w:rsid w:val="00E53541"/>
    <w:rsid w:val="00E53692"/>
    <w:rsid w:val="00E55746"/>
    <w:rsid w:val="00E5713C"/>
    <w:rsid w:val="00E57785"/>
    <w:rsid w:val="00E60DD0"/>
    <w:rsid w:val="00E63595"/>
    <w:rsid w:val="00E63921"/>
    <w:rsid w:val="00E650EB"/>
    <w:rsid w:val="00E723CC"/>
    <w:rsid w:val="00E729CD"/>
    <w:rsid w:val="00E72A2A"/>
    <w:rsid w:val="00E731A4"/>
    <w:rsid w:val="00E733D5"/>
    <w:rsid w:val="00E73A04"/>
    <w:rsid w:val="00E749E0"/>
    <w:rsid w:val="00E75D3A"/>
    <w:rsid w:val="00E8112C"/>
    <w:rsid w:val="00E821E6"/>
    <w:rsid w:val="00E822ED"/>
    <w:rsid w:val="00E844C6"/>
    <w:rsid w:val="00E845D2"/>
    <w:rsid w:val="00E84CE5"/>
    <w:rsid w:val="00E8629F"/>
    <w:rsid w:val="00E87753"/>
    <w:rsid w:val="00E9016C"/>
    <w:rsid w:val="00E9031D"/>
    <w:rsid w:val="00E9035C"/>
    <w:rsid w:val="00E9080A"/>
    <w:rsid w:val="00E90BEB"/>
    <w:rsid w:val="00E90DE9"/>
    <w:rsid w:val="00E91350"/>
    <w:rsid w:val="00E917CD"/>
    <w:rsid w:val="00E91A3A"/>
    <w:rsid w:val="00E91BAD"/>
    <w:rsid w:val="00E92F0B"/>
    <w:rsid w:val="00E94D1D"/>
    <w:rsid w:val="00E94F39"/>
    <w:rsid w:val="00E9560D"/>
    <w:rsid w:val="00E96C81"/>
    <w:rsid w:val="00E970F7"/>
    <w:rsid w:val="00EA1491"/>
    <w:rsid w:val="00EA21C2"/>
    <w:rsid w:val="00EA2C5F"/>
    <w:rsid w:val="00EA392F"/>
    <w:rsid w:val="00EA4DF2"/>
    <w:rsid w:val="00EA5CB9"/>
    <w:rsid w:val="00EA6A97"/>
    <w:rsid w:val="00EA6E0A"/>
    <w:rsid w:val="00EB1E8D"/>
    <w:rsid w:val="00EB24B1"/>
    <w:rsid w:val="00EB586F"/>
    <w:rsid w:val="00EB7F1C"/>
    <w:rsid w:val="00EC07BE"/>
    <w:rsid w:val="00EC0964"/>
    <w:rsid w:val="00EC0E3A"/>
    <w:rsid w:val="00EC0EF0"/>
    <w:rsid w:val="00EC11C8"/>
    <w:rsid w:val="00EC16B7"/>
    <w:rsid w:val="00EC2144"/>
    <w:rsid w:val="00EC2306"/>
    <w:rsid w:val="00EC251E"/>
    <w:rsid w:val="00EC30E8"/>
    <w:rsid w:val="00EC402C"/>
    <w:rsid w:val="00EC48E3"/>
    <w:rsid w:val="00EC5106"/>
    <w:rsid w:val="00EC617D"/>
    <w:rsid w:val="00EC6C6F"/>
    <w:rsid w:val="00EC702A"/>
    <w:rsid w:val="00EC7C82"/>
    <w:rsid w:val="00ED0C12"/>
    <w:rsid w:val="00ED0F73"/>
    <w:rsid w:val="00ED1326"/>
    <w:rsid w:val="00ED1E9E"/>
    <w:rsid w:val="00ED20FD"/>
    <w:rsid w:val="00ED3378"/>
    <w:rsid w:val="00ED42EA"/>
    <w:rsid w:val="00ED4535"/>
    <w:rsid w:val="00ED4BCD"/>
    <w:rsid w:val="00ED5FD7"/>
    <w:rsid w:val="00ED6707"/>
    <w:rsid w:val="00ED746E"/>
    <w:rsid w:val="00ED791A"/>
    <w:rsid w:val="00ED7B13"/>
    <w:rsid w:val="00EE1C7C"/>
    <w:rsid w:val="00EE21D2"/>
    <w:rsid w:val="00EE2A41"/>
    <w:rsid w:val="00EE445E"/>
    <w:rsid w:val="00EE4875"/>
    <w:rsid w:val="00EE69FC"/>
    <w:rsid w:val="00EE6F47"/>
    <w:rsid w:val="00EF0E91"/>
    <w:rsid w:val="00EF16B4"/>
    <w:rsid w:val="00EF1B1A"/>
    <w:rsid w:val="00EF2DD2"/>
    <w:rsid w:val="00EF3346"/>
    <w:rsid w:val="00F011B5"/>
    <w:rsid w:val="00F0141C"/>
    <w:rsid w:val="00F0170F"/>
    <w:rsid w:val="00F017B8"/>
    <w:rsid w:val="00F01D64"/>
    <w:rsid w:val="00F01FDD"/>
    <w:rsid w:val="00F02975"/>
    <w:rsid w:val="00F02DBB"/>
    <w:rsid w:val="00F0345D"/>
    <w:rsid w:val="00F06343"/>
    <w:rsid w:val="00F0711E"/>
    <w:rsid w:val="00F0742A"/>
    <w:rsid w:val="00F10532"/>
    <w:rsid w:val="00F11E38"/>
    <w:rsid w:val="00F1277C"/>
    <w:rsid w:val="00F13168"/>
    <w:rsid w:val="00F131C6"/>
    <w:rsid w:val="00F133BC"/>
    <w:rsid w:val="00F14009"/>
    <w:rsid w:val="00F14808"/>
    <w:rsid w:val="00F14CE3"/>
    <w:rsid w:val="00F14E13"/>
    <w:rsid w:val="00F15A03"/>
    <w:rsid w:val="00F1631E"/>
    <w:rsid w:val="00F165B7"/>
    <w:rsid w:val="00F1739A"/>
    <w:rsid w:val="00F17702"/>
    <w:rsid w:val="00F216BB"/>
    <w:rsid w:val="00F21EF4"/>
    <w:rsid w:val="00F221D8"/>
    <w:rsid w:val="00F23095"/>
    <w:rsid w:val="00F24B0F"/>
    <w:rsid w:val="00F2693D"/>
    <w:rsid w:val="00F27416"/>
    <w:rsid w:val="00F31809"/>
    <w:rsid w:val="00F31FE1"/>
    <w:rsid w:val="00F324E0"/>
    <w:rsid w:val="00F3266A"/>
    <w:rsid w:val="00F32798"/>
    <w:rsid w:val="00F3411C"/>
    <w:rsid w:val="00F35470"/>
    <w:rsid w:val="00F354B3"/>
    <w:rsid w:val="00F36962"/>
    <w:rsid w:val="00F376CE"/>
    <w:rsid w:val="00F37B31"/>
    <w:rsid w:val="00F41160"/>
    <w:rsid w:val="00F4201A"/>
    <w:rsid w:val="00F43A28"/>
    <w:rsid w:val="00F44269"/>
    <w:rsid w:val="00F448D7"/>
    <w:rsid w:val="00F4539E"/>
    <w:rsid w:val="00F46352"/>
    <w:rsid w:val="00F50376"/>
    <w:rsid w:val="00F5289A"/>
    <w:rsid w:val="00F52A81"/>
    <w:rsid w:val="00F533AA"/>
    <w:rsid w:val="00F53875"/>
    <w:rsid w:val="00F53A51"/>
    <w:rsid w:val="00F54DF7"/>
    <w:rsid w:val="00F55174"/>
    <w:rsid w:val="00F55673"/>
    <w:rsid w:val="00F568C6"/>
    <w:rsid w:val="00F56914"/>
    <w:rsid w:val="00F61065"/>
    <w:rsid w:val="00F62133"/>
    <w:rsid w:val="00F647AD"/>
    <w:rsid w:val="00F650BE"/>
    <w:rsid w:val="00F66725"/>
    <w:rsid w:val="00F66A8C"/>
    <w:rsid w:val="00F67D90"/>
    <w:rsid w:val="00F704A1"/>
    <w:rsid w:val="00F720CB"/>
    <w:rsid w:val="00F72B8D"/>
    <w:rsid w:val="00F72D45"/>
    <w:rsid w:val="00F73501"/>
    <w:rsid w:val="00F73D28"/>
    <w:rsid w:val="00F74FEA"/>
    <w:rsid w:val="00F758F8"/>
    <w:rsid w:val="00F7626A"/>
    <w:rsid w:val="00F77608"/>
    <w:rsid w:val="00F77970"/>
    <w:rsid w:val="00F77D3F"/>
    <w:rsid w:val="00F81AE1"/>
    <w:rsid w:val="00F82024"/>
    <w:rsid w:val="00F82B4B"/>
    <w:rsid w:val="00F83580"/>
    <w:rsid w:val="00F842F8"/>
    <w:rsid w:val="00F84BE2"/>
    <w:rsid w:val="00F85976"/>
    <w:rsid w:val="00F87194"/>
    <w:rsid w:val="00F8746B"/>
    <w:rsid w:val="00F920A5"/>
    <w:rsid w:val="00F9448E"/>
    <w:rsid w:val="00F9625D"/>
    <w:rsid w:val="00F96AD6"/>
    <w:rsid w:val="00FA0833"/>
    <w:rsid w:val="00FA1D16"/>
    <w:rsid w:val="00FA3B12"/>
    <w:rsid w:val="00FA5040"/>
    <w:rsid w:val="00FA569D"/>
    <w:rsid w:val="00FA6268"/>
    <w:rsid w:val="00FB0055"/>
    <w:rsid w:val="00FB0F47"/>
    <w:rsid w:val="00FB1058"/>
    <w:rsid w:val="00FB1EC7"/>
    <w:rsid w:val="00FB56D3"/>
    <w:rsid w:val="00FB59D6"/>
    <w:rsid w:val="00FB6019"/>
    <w:rsid w:val="00FC0295"/>
    <w:rsid w:val="00FC0552"/>
    <w:rsid w:val="00FC3473"/>
    <w:rsid w:val="00FC375F"/>
    <w:rsid w:val="00FC43D7"/>
    <w:rsid w:val="00FC45FF"/>
    <w:rsid w:val="00FC4ECD"/>
    <w:rsid w:val="00FC5F5C"/>
    <w:rsid w:val="00FC783D"/>
    <w:rsid w:val="00FD1E0B"/>
    <w:rsid w:val="00FD2593"/>
    <w:rsid w:val="00FD51CC"/>
    <w:rsid w:val="00FD5B4C"/>
    <w:rsid w:val="00FD5B92"/>
    <w:rsid w:val="00FD5EC0"/>
    <w:rsid w:val="00FD5FBA"/>
    <w:rsid w:val="00FD62B9"/>
    <w:rsid w:val="00FD7506"/>
    <w:rsid w:val="00FD7E80"/>
    <w:rsid w:val="00FD7F68"/>
    <w:rsid w:val="00FE3D35"/>
    <w:rsid w:val="00FE45A9"/>
    <w:rsid w:val="00FE46E0"/>
    <w:rsid w:val="00FE55E3"/>
    <w:rsid w:val="00FF079E"/>
    <w:rsid w:val="00FF0C81"/>
    <w:rsid w:val="00FF0D83"/>
    <w:rsid w:val="00FF2A4F"/>
    <w:rsid w:val="00FF2E02"/>
    <w:rsid w:val="00FF31DC"/>
    <w:rsid w:val="00FF3AD8"/>
    <w:rsid w:val="00FF4120"/>
    <w:rsid w:val="00FF412E"/>
    <w:rsid w:val="00FF4A32"/>
    <w:rsid w:val="00FF52CB"/>
    <w:rsid w:val="00FF5612"/>
    <w:rsid w:val="00FF592D"/>
    <w:rsid w:val="00FF609A"/>
    <w:rsid w:val="00FF627B"/>
    <w:rsid w:val="00FF6EAB"/>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1AEDFA"/>
  <w15:chartTrackingRefBased/>
  <w15:docId w15:val="{CB263CD1-9243-4A09-8A8F-9C8C2F992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C96"/>
    <w:pPr>
      <w:spacing w:after="240"/>
    </w:p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166E9C"/>
    <w:pPr>
      <w:spacing w:line="240" w:lineRule="auto"/>
    </w:pPr>
    <w:rPr>
      <w:sz w:val="20"/>
      <w:szCs w:val="20"/>
    </w:rPr>
  </w:style>
  <w:style w:type="character" w:customStyle="1" w:styleId="CommentTextChar">
    <w:name w:val="Comment Text Char"/>
    <w:basedOn w:val="DefaultParagraphFont"/>
    <w:link w:val="CommentText"/>
    <w:uiPriority w:val="99"/>
    <w:semiHidden/>
    <w:rsid w:val="00166E9C"/>
    <w:rPr>
      <w:sz w:val="20"/>
      <w:szCs w:val="20"/>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b/>
      <w:bCs/>
      <w:sz w:val="20"/>
      <w:szCs w:val="20"/>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DefaultParagraphFont"/>
    <w:link w:val="CitaviBibliographyEntry"/>
    <w:uiPriority w:val="99"/>
    <w:rsid w:val="00527A2D"/>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semiHidden/>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2"/>
      </w:numPr>
      <w:contextualSpacing/>
    </w:pPr>
  </w:style>
  <w:style w:type="paragraph" w:styleId="ListNumber4">
    <w:name w:val="List Number 4"/>
    <w:basedOn w:val="Normal"/>
    <w:uiPriority w:val="99"/>
    <w:semiHidden/>
    <w:unhideWhenUsed/>
    <w:rsid w:val="00EB24B1"/>
    <w:pPr>
      <w:numPr>
        <w:numId w:val="3"/>
      </w:numPr>
      <w:contextualSpacing/>
    </w:pPr>
  </w:style>
  <w:style w:type="paragraph" w:styleId="ListNumber3">
    <w:name w:val="List Number 3"/>
    <w:basedOn w:val="Normal"/>
    <w:uiPriority w:val="99"/>
    <w:semiHidden/>
    <w:unhideWhenUsed/>
    <w:rsid w:val="00EB24B1"/>
    <w:pPr>
      <w:numPr>
        <w:numId w:val="4"/>
      </w:numPr>
      <w:contextualSpacing/>
    </w:pPr>
  </w:style>
  <w:style w:type="paragraph" w:styleId="ListNumber2">
    <w:name w:val="List Number 2"/>
    <w:basedOn w:val="Normal"/>
    <w:uiPriority w:val="99"/>
    <w:semiHidden/>
    <w:unhideWhenUsed/>
    <w:rsid w:val="00EB24B1"/>
    <w:pPr>
      <w:numPr>
        <w:numId w:val="5"/>
      </w:numPr>
      <w:contextualSpacing/>
    </w:pPr>
  </w:style>
  <w:style w:type="paragraph" w:styleId="ListBullet5">
    <w:name w:val="List Bullet 5"/>
    <w:basedOn w:val="Normal"/>
    <w:uiPriority w:val="99"/>
    <w:semiHidden/>
    <w:unhideWhenUsed/>
    <w:rsid w:val="00EB24B1"/>
    <w:pPr>
      <w:numPr>
        <w:numId w:val="6"/>
      </w:numPr>
      <w:contextualSpacing/>
    </w:pPr>
  </w:style>
  <w:style w:type="paragraph" w:styleId="ListBullet4">
    <w:name w:val="List Bullet 4"/>
    <w:basedOn w:val="Normal"/>
    <w:uiPriority w:val="99"/>
    <w:semiHidden/>
    <w:unhideWhenUsed/>
    <w:rsid w:val="00EB24B1"/>
    <w:pPr>
      <w:numPr>
        <w:numId w:val="7"/>
      </w:numPr>
      <w:contextualSpacing/>
    </w:pPr>
  </w:style>
  <w:style w:type="paragraph" w:styleId="ListBullet3">
    <w:name w:val="List Bullet 3"/>
    <w:basedOn w:val="Normal"/>
    <w:uiPriority w:val="99"/>
    <w:semiHidden/>
    <w:unhideWhenUsed/>
    <w:rsid w:val="00EB24B1"/>
    <w:pPr>
      <w:numPr>
        <w:numId w:val="8"/>
      </w:numPr>
      <w:contextualSpacing/>
    </w:pPr>
  </w:style>
  <w:style w:type="paragraph" w:styleId="ListBullet2">
    <w:name w:val="List Bullet 2"/>
    <w:basedOn w:val="Normal"/>
    <w:uiPriority w:val="99"/>
    <w:semiHidden/>
    <w:unhideWhenUsed/>
    <w:rsid w:val="00EB24B1"/>
    <w:pPr>
      <w:numPr>
        <w:numId w:val="9"/>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0"/>
      </w:numPr>
      <w:contextualSpacing/>
    </w:pPr>
  </w:style>
  <w:style w:type="paragraph" w:styleId="ListBullet">
    <w:name w:val="List Bullet"/>
    <w:basedOn w:val="Normal"/>
    <w:uiPriority w:val="99"/>
    <w:semiHidden/>
    <w:unhideWhenUsed/>
    <w:rsid w:val="00EB24B1"/>
    <w:pPr>
      <w:numPr>
        <w:numId w:val="11"/>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24B1"/>
  </w:style>
  <w:style w:type="paragraph" w:styleId="Header">
    <w:name w:val="header"/>
    <w:basedOn w:val="Normal"/>
    <w:link w:val="HeaderChar"/>
    <w:uiPriority w:val="99"/>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3.wdp"/><Relationship Id="rId117" Type="http://schemas.openxmlformats.org/officeDocument/2006/relationships/fontTable" Target="fontTable.xml"/><Relationship Id="rId21" Type="http://schemas.openxmlformats.org/officeDocument/2006/relationships/image" Target="media/image14.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12" Type="http://schemas.openxmlformats.org/officeDocument/2006/relationships/header" Target="header2.xml"/><Relationship Id="rId16" Type="http://schemas.openxmlformats.org/officeDocument/2006/relationships/image" Target="media/image9.png"/><Relationship Id="rId107" Type="http://schemas.openxmlformats.org/officeDocument/2006/relationships/image" Target="media/image90.svg"/><Relationship Id="rId11" Type="http://schemas.openxmlformats.org/officeDocument/2006/relationships/image" Target="media/image4.png"/><Relationship Id="rId32" Type="http://schemas.microsoft.com/office/2007/relationships/hdphoto" Target="media/hdphoto6.wdp"/><Relationship Id="rId37" Type="http://schemas.openxmlformats.org/officeDocument/2006/relationships/image" Target="media/image22.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22" Type="http://schemas.microsoft.com/office/2007/relationships/hdphoto" Target="media/hdphoto1.wdp"/><Relationship Id="rId27" Type="http://schemas.openxmlformats.org/officeDocument/2006/relationships/image" Target="media/image17.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2.png"/><Relationship Id="rId113" Type="http://schemas.openxmlformats.org/officeDocument/2006/relationships/footer" Target="footer1.xml"/><Relationship Id="rId118" Type="http://schemas.openxmlformats.org/officeDocument/2006/relationships/glossaryDocument" Target="glossary/document.xml"/><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image" Target="media/image5.png"/><Relationship Id="rId17" Type="http://schemas.openxmlformats.org/officeDocument/2006/relationships/image" Target="media/image10.svg"/><Relationship Id="rId33" Type="http://schemas.openxmlformats.org/officeDocument/2006/relationships/image" Target="media/image20.png"/><Relationship Id="rId38" Type="http://schemas.microsoft.com/office/2007/relationships/hdphoto" Target="media/hdphoto9.wdp"/><Relationship Id="rId59" Type="http://schemas.openxmlformats.org/officeDocument/2006/relationships/image" Target="media/image43.png"/><Relationship Id="rId103" Type="http://schemas.openxmlformats.org/officeDocument/2006/relationships/image" Target="media/image86.png"/><Relationship Id="rId108" Type="http://schemas.openxmlformats.org/officeDocument/2006/relationships/image" Target="media/image91.png"/><Relationship Id="rId54" Type="http://schemas.openxmlformats.org/officeDocument/2006/relationships/image" Target="media/image38.png"/><Relationship Id="rId70" Type="http://schemas.openxmlformats.org/officeDocument/2006/relationships/image" Target="media/image53.png"/><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png"/><Relationship Id="rId28" Type="http://schemas.microsoft.com/office/2007/relationships/hdphoto" Target="media/hdphoto4.wdp"/><Relationship Id="rId49" Type="http://schemas.openxmlformats.org/officeDocument/2006/relationships/image" Target="media/image33.png"/><Relationship Id="rId114" Type="http://schemas.openxmlformats.org/officeDocument/2006/relationships/footer" Target="footer2.xml"/><Relationship Id="rId119"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microsoft.com/office/2007/relationships/hdphoto" Target="media/hdphoto10.wdp"/><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settings" Target="settings.xml"/><Relationship Id="rId9" Type="http://schemas.openxmlformats.org/officeDocument/2006/relationships/image" Target="media/image2.svg"/><Relationship Id="rId13" Type="http://schemas.openxmlformats.org/officeDocument/2006/relationships/image" Target="media/image6.svg"/><Relationship Id="rId18" Type="http://schemas.openxmlformats.org/officeDocument/2006/relationships/image" Target="media/image11.png"/><Relationship Id="rId39" Type="http://schemas.openxmlformats.org/officeDocument/2006/relationships/image" Target="media/image23.png"/><Relationship Id="rId109" Type="http://schemas.openxmlformats.org/officeDocument/2006/relationships/image" Target="media/image92.png"/><Relationship Id="rId34" Type="http://schemas.microsoft.com/office/2007/relationships/hdphoto" Target="media/hdphoto7.wdp"/><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jpe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18.png"/><Relationship Id="rId24" Type="http://schemas.microsoft.com/office/2007/relationships/hdphoto" Target="media/hdphoto2.wdp"/><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header" Target="header3.xml"/><Relationship Id="rId61" Type="http://schemas.openxmlformats.org/officeDocument/2006/relationships/image" Target="media/image45.png"/><Relationship Id="rId82" Type="http://schemas.openxmlformats.org/officeDocument/2006/relationships/image" Target="media/image65.png"/><Relationship Id="rId19" Type="http://schemas.openxmlformats.org/officeDocument/2006/relationships/image" Target="media/image12.png"/><Relationship Id="rId14" Type="http://schemas.openxmlformats.org/officeDocument/2006/relationships/image" Target="media/image7.png"/><Relationship Id="rId30" Type="http://schemas.microsoft.com/office/2007/relationships/hdphoto" Target="media/hdphoto5.wdp"/><Relationship Id="rId35" Type="http://schemas.openxmlformats.org/officeDocument/2006/relationships/image" Target="media/image21.png"/><Relationship Id="rId56" Type="http://schemas.openxmlformats.org/officeDocument/2006/relationships/image" Target="media/image40.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8" Type="http://schemas.openxmlformats.org/officeDocument/2006/relationships/image" Target="media/image1.png"/><Relationship Id="rId51" Type="http://schemas.openxmlformats.org/officeDocument/2006/relationships/image" Target="media/image35.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0.png"/><Relationship Id="rId67" Type="http://schemas.openxmlformats.org/officeDocument/2006/relationships/image" Target="media/image50.png"/><Relationship Id="rId116" Type="http://schemas.openxmlformats.org/officeDocument/2006/relationships/footer" Target="footer3.xml"/><Relationship Id="rId20" Type="http://schemas.openxmlformats.org/officeDocument/2006/relationships/image" Target="media/image13.png"/><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header" Target="header1.xml"/><Relationship Id="rId15" Type="http://schemas.openxmlformats.org/officeDocument/2006/relationships/image" Target="media/image8.svg"/><Relationship Id="rId36" Type="http://schemas.microsoft.com/office/2007/relationships/hdphoto" Target="media/hdphoto8.wdp"/><Relationship Id="rId57" Type="http://schemas.openxmlformats.org/officeDocument/2006/relationships/image" Target="media/image41.png"/><Relationship Id="rId106" Type="http://schemas.openxmlformats.org/officeDocument/2006/relationships/image" Target="media/image8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194186A5D8DA462DA58A660EA8A81D6E"/>
        <w:category>
          <w:name w:val="General"/>
          <w:gallery w:val="placeholder"/>
        </w:category>
        <w:types>
          <w:type w:val="bbPlcHdr"/>
        </w:types>
        <w:behaviors>
          <w:behavior w:val="content"/>
        </w:behaviors>
        <w:guid w:val="{1181AD09-5D14-4472-8E42-63359C613625}"/>
      </w:docPartPr>
      <w:docPartBody>
        <w:p w:rsidR="006E2F97" w:rsidRDefault="007F62A8" w:rsidP="007F62A8">
          <w:pPr>
            <w:pStyle w:val="194186A5D8DA462DA58A660EA8A81D6E"/>
          </w:pPr>
          <w:r w:rsidRPr="006B0205">
            <w:rPr>
              <w:rStyle w:val="PlaceholderText"/>
            </w:rPr>
            <w:t>Click or tap here to enter text.</w:t>
          </w:r>
        </w:p>
      </w:docPartBody>
    </w:docPart>
    <w:docPart>
      <w:docPartPr>
        <w:name w:val="D5CDDF2306AE47A18A294E155E912F5D"/>
        <w:category>
          <w:name w:val="General"/>
          <w:gallery w:val="placeholder"/>
        </w:category>
        <w:types>
          <w:type w:val="bbPlcHdr"/>
        </w:types>
        <w:behaviors>
          <w:behavior w:val="content"/>
        </w:behaviors>
        <w:guid w:val="{D109B50C-1096-4CCC-A263-201B283BEFD0}"/>
      </w:docPartPr>
      <w:docPartBody>
        <w:p w:rsidR="00886699" w:rsidRDefault="006E2F97" w:rsidP="006E2F97">
          <w:pPr>
            <w:pStyle w:val="D5CDDF2306AE47A18A294E155E912F5D"/>
          </w:pPr>
          <w:r w:rsidRPr="006B0205">
            <w:rPr>
              <w:rStyle w:val="PlaceholderText"/>
            </w:rPr>
            <w:t>Click or tap here to enter text.</w:t>
          </w:r>
        </w:p>
      </w:docPartBody>
    </w:docPart>
    <w:docPart>
      <w:docPartPr>
        <w:name w:val="16AF7C3270D04A5796C864E6CDB6C64A"/>
        <w:category>
          <w:name w:val="General"/>
          <w:gallery w:val="placeholder"/>
        </w:category>
        <w:types>
          <w:type w:val="bbPlcHdr"/>
        </w:types>
        <w:behaviors>
          <w:behavior w:val="content"/>
        </w:behaviors>
        <w:guid w:val="{EA93D191-74D4-4A52-B491-D83F77C1A598}"/>
      </w:docPartPr>
      <w:docPartBody>
        <w:p w:rsidR="0038485A" w:rsidRDefault="002A2A70" w:rsidP="002A2A70">
          <w:pPr>
            <w:pStyle w:val="16AF7C3270D04A5796C864E6CDB6C64A"/>
          </w:pPr>
          <w:r w:rsidRPr="006B020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20EB6"/>
    <w:rsid w:val="00137339"/>
    <w:rsid w:val="00175152"/>
    <w:rsid w:val="002A2A70"/>
    <w:rsid w:val="0038485A"/>
    <w:rsid w:val="00420829"/>
    <w:rsid w:val="0053766C"/>
    <w:rsid w:val="006E2F97"/>
    <w:rsid w:val="00762785"/>
    <w:rsid w:val="007B17FA"/>
    <w:rsid w:val="007F62A8"/>
    <w:rsid w:val="00886699"/>
    <w:rsid w:val="009032AA"/>
    <w:rsid w:val="00BA3D08"/>
    <w:rsid w:val="00C1167A"/>
    <w:rsid w:val="00C905E7"/>
    <w:rsid w:val="00C967AD"/>
    <w:rsid w:val="00CC2D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A2A70"/>
    <w:rPr>
      <w:color w:val="808080"/>
    </w:rPr>
  </w:style>
  <w:style w:type="paragraph" w:customStyle="1" w:styleId="194186A5D8DA462DA58A660EA8A81D6E">
    <w:name w:val="194186A5D8DA462DA58A660EA8A81D6E"/>
    <w:rsid w:val="007F62A8"/>
  </w:style>
  <w:style w:type="paragraph" w:customStyle="1" w:styleId="D5CDDF2306AE47A18A294E155E912F5D">
    <w:name w:val="D5CDDF2306AE47A18A294E155E912F5D"/>
    <w:rsid w:val="006E2F97"/>
  </w:style>
  <w:style w:type="paragraph" w:customStyle="1" w:styleId="16AF7C3270D04A5796C864E6CDB6C64A">
    <w:name w:val="16AF7C3270D04A5796C864E6CDB6C64A"/>
    <w:rsid w:val="002A2A7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4</TotalTime>
  <Pages>20</Pages>
  <Words>72579</Words>
  <Characters>413702</Characters>
  <Application>Microsoft Office Word</Application>
  <DocSecurity>0</DocSecurity>
  <Lines>3447</Lines>
  <Paragraphs>9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2138</cp:revision>
  <cp:lastPrinted>2021-09-02T07:12:00Z</cp:lastPrinted>
  <dcterms:created xsi:type="dcterms:W3CDTF">2021-05-24T04:54:00Z</dcterms:created>
  <dcterms:modified xsi:type="dcterms:W3CDTF">2021-09-02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Lenovo\Documents\Citavi 6\Projects\paper_2_urban_projection\paper_2_urban_projection.ctv6</vt:lpwstr>
  </property>
  <property fmtid="{D5CDD505-2E9C-101B-9397-08002B2CF9AE}" pid="3" name="CitaviDocumentProperty_7">
    <vt:lpwstr>paper_2_urban_projection</vt:lpwstr>
  </property>
  <property fmtid="{D5CDD505-2E9C-101B-9397-08002B2CF9AE}" pid="4" name="CitaviDocumentProperty_0">
    <vt:lpwstr>9563ff4a-b601-4e5c-b658-cdca4023c4db</vt:lpwstr>
  </property>
  <property fmtid="{D5CDD505-2E9C-101B-9397-08002B2CF9AE}" pid="5" name="CitaviDocumentProperty_1">
    <vt:lpwstr>6.8.0.0</vt:lpwstr>
  </property>
  <property fmtid="{D5CDD505-2E9C-101B-9397-08002B2CF9AE}" pid="6" name="CitaviDocumentProperty_6">
    <vt:lpwstr>True</vt:lpwstr>
  </property>
</Properties>
</file>